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774450718"/>
        <w:docPartObj>
          <w:docPartGallery w:val="Cover Pages"/>
          <w:docPartUnique/>
        </w:docPartObj>
      </w:sdtPr>
      <w:sdtEndPr>
        <w:rPr>
          <w:b/>
          <w:bCs/>
          <w:smallCaps/>
          <w:sz w:val="2"/>
        </w:rPr>
      </w:sdtEndPr>
      <w:sdtContent>
        <w:sdt>
          <w:sdtPr>
            <w:alias w:val="Abstract"/>
            <w:tag w:val=""/>
            <w:id w:val="763578808"/>
            <w:placeholder>
              <w:docPart w:val="32ADFC178A994835ACE2A66A957B3910"/>
            </w:placeholder>
            <w:showingPlcHdr/>
            <w:dataBinding w:prefixMappings="xmlns:ns0='http://schemas.microsoft.com/office/2006/coverPageProps' " w:xpath="/ns0:CoverPageProperties[1]/ns0:Abstract[1]" w:storeItemID="{55AF091B-3C7A-41E3-B477-F2FDAA23CFDA}"/>
            <w:text/>
          </w:sdtPr>
          <w:sdtEndPr/>
          <w:sdtContent>
            <w:p w14:paraId="76243404" w14:textId="0CE9F294" w:rsidR="00E55453" w:rsidRDefault="00D873E8" w:rsidP="004B089F">
              <w:pPr>
                <w:spacing w:line="276" w:lineRule="auto"/>
              </w:pPr>
              <w:r w:rsidRPr="00170B2B">
                <w:rPr>
                  <w:rStyle w:val="PlaceholderText"/>
                </w:rPr>
                <w:t>[Abstract]</w:t>
              </w:r>
            </w:p>
          </w:sdtContent>
        </w:sdt>
        <w:p w14:paraId="1D2EA676" w14:textId="7666EC88" w:rsidR="00E55453" w:rsidRDefault="00E55453" w:rsidP="004B089F">
          <w:pPr>
            <w:spacing w:line="276" w:lineRule="auto"/>
            <w:rPr>
              <w:sz w:val="2"/>
            </w:rPr>
          </w:pPr>
          <w:r>
            <w:rPr>
              <w:noProof/>
            </w:rPr>
            <mc:AlternateContent>
              <mc:Choice Requires="wpg">
                <w:drawing>
                  <wp:anchor distT="0" distB="0" distL="114300" distR="114300" simplePos="0" relativeHeight="251665408" behindDoc="1" locked="0" layoutInCell="1" allowOverlap="1" wp14:anchorId="3DDF594B" wp14:editId="3C717168">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6858000" cy="7068185"/>
                    <wp:effectExtent l="0" t="0" r="0" b="0"/>
                    <wp:wrapNone/>
                    <wp:docPr id="125" name="Grou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858000" cy="7068312"/>
                              <a:chOff x="0" y="0"/>
                              <a:chExt cx="5561330" cy="5404485"/>
                            </a:xfrm>
                          </wpg:grpSpPr>
                          <wps:wsp>
                            <wps:cNvPr id="126" name="Freeform 10"/>
                            <wps:cNvSpPr>
                              <a:spLocks/>
                            </wps:cNvSpPr>
                            <wps:spPr bwMode="auto">
                              <a:xfrm>
                                <a:off x="0" y="0"/>
                                <a:ext cx="5557520" cy="5404485"/>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ln>
                                <a:noFill/>
                              </a:ln>
                            </wps:spPr>
                            <wps:style>
                              <a:lnRef idx="0">
                                <a:scrgbClr r="0" g="0" b="0"/>
                              </a:lnRef>
                              <a:fillRef idx="1003">
                                <a:schemeClr val="dk2"/>
                              </a:fillRef>
                              <a:effectRef idx="0">
                                <a:scrgbClr r="0" g="0" b="0"/>
                              </a:effectRef>
                              <a:fontRef idx="major"/>
                            </wps:style>
                            <wps:txbx>
                              <w:txbxContent>
                                <w:p w14:paraId="21B4D01D" w14:textId="6BD2BDEE" w:rsidR="00E24073" w:rsidRDefault="005737F7">
                                  <w:pPr>
                                    <w:rPr>
                                      <w:color w:val="FFFFFF" w:themeColor="background1"/>
                                      <w:sz w:val="72"/>
                                      <w:szCs w:val="72"/>
                                    </w:rPr>
                                  </w:pPr>
                                  <w:sdt>
                                    <w:sdtPr>
                                      <w:rPr>
                                        <w:color w:val="FFFFFF" w:themeColor="background1"/>
                                        <w:sz w:val="72"/>
                                        <w:szCs w:val="72"/>
                                      </w:rPr>
                                      <w:alias w:val="Title"/>
                                      <w:tag w:val=""/>
                                      <w:id w:val="-554696155"/>
                                      <w:dataBinding w:prefixMappings="xmlns:ns0='http://purl.org/dc/elements/1.1/' xmlns:ns1='http://schemas.openxmlformats.org/package/2006/metadata/core-properties' " w:xpath="/ns1:coreProperties[1]/ns0:title[1]" w:storeItemID="{6C3C8BC8-F283-45AE-878A-BAB7291924A1}"/>
                                      <w:text/>
                                    </w:sdtPr>
                                    <w:sdtEndPr/>
                                    <w:sdtContent>
                                      <w:r w:rsidR="00E24073">
                                        <w:rPr>
                                          <w:color w:val="FFFFFF" w:themeColor="background1"/>
                                          <w:sz w:val="72"/>
                                          <w:szCs w:val="72"/>
                                        </w:rPr>
                                        <w:t>Computer Project</w:t>
                                      </w:r>
                                    </w:sdtContent>
                                  </w:sdt>
                                </w:p>
                              </w:txbxContent>
                            </wps:txbx>
                            <wps:bodyPr rot="0" vert="horz" wrap="square" lIns="914400" tIns="1097280" rIns="1097280" bIns="1097280" anchor="b" anchorCtr="0" upright="1">
                              <a:noAutofit/>
                            </wps:bodyPr>
                          </wps:wsp>
                          <wps:wsp>
                            <wps:cNvPr id="127" name="Freeform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3DDF594B" id="Group 125" o:spid="_x0000_s1026" style="position:absolute;margin-left:0;margin-top:0;width:540pt;height:556.55pt;z-index:-251651072;mso-width-percent:1154;mso-height-percent:670;mso-top-percent:45;mso-position-horizontal:center;mso-position-horizontal-relative:margin;mso-position-vertical-relative:page;mso-width-percent:1154;mso-height-percent:670;mso-top-percent:45;mso-width-relative:margin" coordsize="55613,54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">
                    <o:lock v:ext="edit" aspectratio="t"/>
                    <v:shape id="Freeform 10" o:spid="_x0000_s1027" style="position:absolute;width:55575;height:54044;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" adj="-11796480,,5400" path="m,c,644,,644,,644v23,6,62,14,113,21c250,685,476,700,720,644v,-27,,-27,,-27c720,,720,,720,,,,,,,e" fillcolor="#4d5f78 [2994]" stroked="f">
                      <v:fill color2="#2a3442 [2018]" rotate="t" colors="0 #5d6d85;.5 #485972;1 #334258" focus="100%" type="gradient">
                        <o:fill v:ext="view" type="gradientUnscaled"/>
                      </v:fill>
                      <v:stroke joinstyle="miter"/>
                      <v:formulas/>
                      <v:path arrowok="t" o:connecttype="custom" o:connectlocs="0,0;0,4972126;872222,5134261;5557520,4972126;5557520,4763667;5557520,0;0,0" o:connectangles="0,0,0,0,0,0,0" textboxrect="0,0,720,700"/>
                      <v:textbox inset="1in,86.4pt,86.4pt,86.4pt">
                        <w:txbxContent>
                          <w:p w14:paraId="21B4D01D" w14:textId="6BD2BDEE" w:rsidR="00E24073" w:rsidRDefault="005737F7">
                            <w:pPr>
                              <w:rPr>
                                <w:color w:val="FFFFFF" w:themeColor="background1"/>
                                <w:sz w:val="72"/>
                                <w:szCs w:val="72"/>
                              </w:rPr>
                            </w:pPr>
                            <w:sdt>
                              <w:sdtPr>
                                <w:rPr>
                                  <w:color w:val="FFFFFF" w:themeColor="background1"/>
                                  <w:sz w:val="72"/>
                                  <w:szCs w:val="72"/>
                                </w:rPr>
                                <w:alias w:val="Title"/>
                                <w:tag w:val=""/>
                                <w:id w:val="-554696155"/>
                                <w:dataBinding w:prefixMappings="xmlns:ns0='http://purl.org/dc/elements/1.1/' xmlns:ns1='http://schemas.openxmlformats.org/package/2006/metadata/core-properties' " w:xpath="/ns1:coreProperties[1]/ns0:title[1]" w:storeItemID="{6C3C8BC8-F283-45AE-878A-BAB7291924A1}"/>
                                <w:text/>
                              </w:sdtPr>
                              <w:sdtEndPr/>
                              <w:sdtContent>
                                <w:r w:rsidR="00E24073">
                                  <w:rPr>
                                    <w:color w:val="FFFFFF" w:themeColor="background1"/>
                                    <w:sz w:val="72"/>
                                    <w:szCs w:val="72"/>
                                  </w:rPr>
                                  <w:t>Computer Project</w:t>
                                </w:r>
                              </w:sdtContent>
                            </w:sdt>
                          </w:p>
                        </w:txbxContent>
                      </v:textbox>
                    </v:shape>
                    <v:shape id="Freeform 11" o:spid="_x0000_s1028"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" path="m607,c450,44,300,57,176,57,109,57,49,53,,48,66,58,152,66,251,66,358,66,480,56,607,27,607,,607,,607,e" fillcolor="white [3212]" stroked="f">
                      <v:fill opacity="19789f"/>
                      <v:path arrowok="t" o:connecttype="custom" o:connectlocs="4685030,0;1358427,440373;0,370840;1937302,509905;4685030,208598;4685030,0" o:connectangles="0,0,0,0,0,0"/>
                    </v:shape>
                    <w10:wrap anchorx="margin" anchory="page"/>
                  </v:group>
                </w:pict>
              </mc:Fallback>
            </mc:AlternateContent>
          </w:r>
          <w:r>
            <w:rPr>
              <w:noProof/>
            </w:rPr>
            <mc:AlternateContent>
              <mc:Choice Requires="wps">
                <w:drawing>
                  <wp:anchor distT="0" distB="0" distL="114300" distR="114300" simplePos="0" relativeHeight="251667456" behindDoc="0" locked="0" layoutInCell="1" allowOverlap="1" wp14:anchorId="2921C66E" wp14:editId="658D046E">
                    <wp:simplePos x="0" y="0"/>
                    <wp:positionH relativeFrom="page">
                      <wp:align>center</wp:align>
                    </wp:positionH>
                    <mc:AlternateContent>
                      <mc:Choice Requires="wp14">
                        <wp:positionV relativeFrom="page">
                          <wp14:pctPosVOffset>79000</wp14:pctPosVOffset>
                        </wp:positionV>
                      </mc:Choice>
                      <mc:Fallback>
                        <wp:positionV relativeFrom="page">
                          <wp:posOffset>8446770</wp:posOffset>
                        </wp:positionV>
                      </mc:Fallback>
                    </mc:AlternateContent>
                    <wp:extent cx="5753100" cy="484632"/>
                    <wp:effectExtent l="0" t="0" r="0" b="7620"/>
                    <wp:wrapSquare wrapText="bothSides"/>
                    <wp:docPr id="129" name="Text Box 129"/>
                    <wp:cNvGraphicFramePr/>
                    <a:graphic xmlns:a="http://schemas.openxmlformats.org/drawingml/2006/main">
                      <a:graphicData uri="http://schemas.microsoft.com/office/word/2010/wordprocessingShape">
                        <wps:wsp>
                          <wps:cNvSpPr txBox="1"/>
                          <wps:spPr>
                            <a:xfrm>
                              <a:off x="0" y="0"/>
                              <a:ext cx="5753100" cy="4846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472C4" w:themeColor="accent1"/>
                                    <w:sz w:val="28"/>
                                    <w:szCs w:val="28"/>
                                  </w:rPr>
                                  <w:alias w:val="Subtitle"/>
                                  <w:tag w:val=""/>
                                  <w:id w:val="-1452929454"/>
                                  <w:dataBinding w:prefixMappings="xmlns:ns0='http://purl.org/dc/elements/1.1/' xmlns:ns1='http://schemas.openxmlformats.org/package/2006/metadata/core-properties' " w:xpath="/ns1:coreProperties[1]/ns0:subject[1]" w:storeItemID="{6C3C8BC8-F283-45AE-878A-BAB7291924A1}"/>
                                  <w:text/>
                                </w:sdtPr>
                                <w:sdtEndPr/>
                                <w:sdtContent>
                                  <w:p w14:paraId="212B5B9C" w14:textId="1EFFC1F5" w:rsidR="00E24073" w:rsidRDefault="00E24073">
                                    <w:pPr>
                                      <w:pStyle w:val="NoSpacing"/>
                                      <w:spacing w:before="40" w:after="40"/>
                                      <w:rPr>
                                        <w:caps/>
                                        <w:color w:val="4472C4" w:themeColor="accent1"/>
                                        <w:sz w:val="28"/>
                                        <w:szCs w:val="28"/>
                                      </w:rPr>
                                    </w:pPr>
                                    <w:r>
                                      <w:rPr>
                                        <w:caps/>
                                        <w:color w:val="4472C4" w:themeColor="accent1"/>
                                        <w:sz w:val="28"/>
                                        <w:szCs w:val="28"/>
                                      </w:rPr>
                                      <w:t>COmputer Science for Games</w:t>
                                    </w:r>
                                  </w:p>
                                </w:sdtContent>
                              </w:sdt>
                              <w:sdt>
                                <w:sdtPr>
                                  <w:rPr>
                                    <w:caps/>
                                    <w:color w:val="5B9BD5" w:themeColor="accent5"/>
                                    <w:sz w:val="24"/>
                                    <w:szCs w:val="24"/>
                                  </w:rPr>
                                  <w:alias w:val="Author"/>
                                  <w:tag w:val=""/>
                                  <w:id w:val="-954487662"/>
                                  <w:dataBinding w:prefixMappings="xmlns:ns0='http://purl.org/dc/elements/1.1/' xmlns:ns1='http://schemas.openxmlformats.org/package/2006/metadata/core-properties' " w:xpath="/ns1:coreProperties[1]/ns0:creator[1]" w:storeItemID="{6C3C8BC8-F283-45AE-878A-BAB7291924A1}"/>
                                  <w:text/>
                                </w:sdtPr>
                                <w:sdtEndPr/>
                                <w:sdtContent>
                                  <w:p w14:paraId="1766434B" w14:textId="4DA2970A" w:rsidR="00E24073" w:rsidRDefault="00E24073">
                                    <w:pPr>
                                      <w:pStyle w:val="NoSpacing"/>
                                      <w:spacing w:before="40" w:after="40"/>
                                      <w:rPr>
                                        <w:caps/>
                                        <w:color w:val="5B9BD5" w:themeColor="accent5"/>
                                        <w:sz w:val="24"/>
                                        <w:szCs w:val="24"/>
                                      </w:rPr>
                                    </w:pPr>
                                    <w:r>
                                      <w:rPr>
                                        <w:caps/>
                                        <w:color w:val="5B9BD5" w:themeColor="accent5"/>
                                        <w:sz w:val="24"/>
                                        <w:szCs w:val="24"/>
                                      </w:rPr>
                                      <w:t>Jacob Pascoe - 17828121</w:t>
                                    </w:r>
                                  </w:p>
                                </w:sdtContent>
                              </w:sdt>
                            </w:txbxContent>
                          </wps:txbx>
                          <wps:bodyPr rot="0" spcFirstLastPara="0" vertOverflow="overflow" horzOverflow="overflow" vert="horz" wrap="square" lIns="914400" tIns="0" rIns="1097280" bIns="0" numCol="1" spcCol="0" rtlCol="0" fromWordArt="0" anchor="t"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type w14:anchorId="2921C66E" id="_x0000_t202" coordsize="21600,21600" o:spt="202" path="m,l,21600r21600,l21600,xe">
                    <v:stroke joinstyle="miter"/>
                    <v:path gradientshapeok="t" o:connecttype="rect"/>
                  </v:shapetype>
                  <v:shape id="Text Box 129" o:spid="_x0000_s1029" type="#_x0000_t202" style="position:absolute;margin-left:0;margin-top:0;width:453pt;height:38.15pt;z-index:251667456;visibility:visible;mso-wrap-style:square;mso-width-percent:1154;mso-height-percent:0;mso-top-percent:790;mso-wrap-distance-left:9pt;mso-wrap-distance-top:0;mso-wrap-distance-right:9pt;mso-wrap-distance-bottom:0;mso-position-horizontal:center;mso-position-horizontal-relative:page;mso-position-vertical-relative:page;mso-width-percent:1154;mso-height-percent:0;mso-top-percent:79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" filled="f" stroked="f" strokeweight=".5pt">
                    <v:textbox style="mso-fit-shape-to-text:t" inset="1in,0,86.4pt,0">
                      <w:txbxContent>
                        <w:sdt>
                          <w:sdtPr>
                            <w:rPr>
                              <w:caps/>
                              <w:color w:val="4472C4" w:themeColor="accent1"/>
                              <w:sz w:val="28"/>
                              <w:szCs w:val="28"/>
                            </w:rPr>
                            <w:alias w:val="Subtitle"/>
                            <w:tag w:val=""/>
                            <w:id w:val="-1452929454"/>
                            <w:dataBinding w:prefixMappings="xmlns:ns0='http://purl.org/dc/elements/1.1/' xmlns:ns1='http://schemas.openxmlformats.org/package/2006/metadata/core-properties' " w:xpath="/ns1:coreProperties[1]/ns0:subject[1]" w:storeItemID="{6C3C8BC8-F283-45AE-878A-BAB7291924A1}"/>
                            <w:text/>
                          </w:sdtPr>
                          <w:sdtEndPr/>
                          <w:sdtContent>
                            <w:p w14:paraId="212B5B9C" w14:textId="1EFFC1F5" w:rsidR="00E24073" w:rsidRDefault="00E24073">
                              <w:pPr>
                                <w:pStyle w:val="NoSpacing"/>
                                <w:spacing w:before="40" w:after="40"/>
                                <w:rPr>
                                  <w:caps/>
                                  <w:color w:val="4472C4" w:themeColor="accent1"/>
                                  <w:sz w:val="28"/>
                                  <w:szCs w:val="28"/>
                                </w:rPr>
                              </w:pPr>
                              <w:r>
                                <w:rPr>
                                  <w:caps/>
                                  <w:color w:val="4472C4" w:themeColor="accent1"/>
                                  <w:sz w:val="28"/>
                                  <w:szCs w:val="28"/>
                                </w:rPr>
                                <w:t>COmputer Science for Games</w:t>
                              </w:r>
                            </w:p>
                          </w:sdtContent>
                        </w:sdt>
                        <w:sdt>
                          <w:sdtPr>
                            <w:rPr>
                              <w:caps/>
                              <w:color w:val="5B9BD5" w:themeColor="accent5"/>
                              <w:sz w:val="24"/>
                              <w:szCs w:val="24"/>
                            </w:rPr>
                            <w:alias w:val="Author"/>
                            <w:tag w:val=""/>
                            <w:id w:val="-954487662"/>
                            <w:dataBinding w:prefixMappings="xmlns:ns0='http://purl.org/dc/elements/1.1/' xmlns:ns1='http://schemas.openxmlformats.org/package/2006/metadata/core-properties' " w:xpath="/ns1:coreProperties[1]/ns0:creator[1]" w:storeItemID="{6C3C8BC8-F283-45AE-878A-BAB7291924A1}"/>
                            <w:text/>
                          </w:sdtPr>
                          <w:sdtEndPr/>
                          <w:sdtContent>
                            <w:p w14:paraId="1766434B" w14:textId="4DA2970A" w:rsidR="00E24073" w:rsidRDefault="00E24073">
                              <w:pPr>
                                <w:pStyle w:val="NoSpacing"/>
                                <w:spacing w:before="40" w:after="40"/>
                                <w:rPr>
                                  <w:caps/>
                                  <w:color w:val="5B9BD5" w:themeColor="accent5"/>
                                  <w:sz w:val="24"/>
                                  <w:szCs w:val="24"/>
                                </w:rPr>
                              </w:pPr>
                              <w:r>
                                <w:rPr>
                                  <w:caps/>
                                  <w:color w:val="5B9BD5" w:themeColor="accent5"/>
                                  <w:sz w:val="24"/>
                                  <w:szCs w:val="24"/>
                                </w:rPr>
                                <w:t>Jacob Pascoe - 17828121</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66432" behindDoc="0" locked="0" layoutInCell="1" allowOverlap="1" wp14:anchorId="3F0DBBBB" wp14:editId="0CE7C15D">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0" name="Rectangle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1595126926"/>
                                  <w:dataBinding w:prefixMappings="xmlns:ns0='http://schemas.microsoft.com/office/2006/coverPageProps' " w:xpath="/ns0:CoverPageProperties[1]/ns0:PublishDate[1]" w:storeItemID="{55AF091B-3C7A-41E3-B477-F2FDAA23CFDA}"/>
                                  <w:date w:fullDate="2021-05-07T00:00:00Z">
                                    <w:dateFormat w:val="yyyy"/>
                                    <w:lid w:val="en-US"/>
                                    <w:storeMappedDataAs w:val="dateTime"/>
                                    <w:calendar w:val="gregorian"/>
                                  </w:date>
                                </w:sdtPr>
                                <w:sdtEndPr/>
                                <w:sdtContent>
                                  <w:p w14:paraId="6052A6CD" w14:textId="5435C3A0" w:rsidR="00E24073" w:rsidRDefault="00E24073">
                                    <w:pPr>
                                      <w:pStyle w:val="NoSpacing"/>
                                      <w:jc w:val="right"/>
                                      <w:rPr>
                                        <w:color w:val="FFFFFF" w:themeColor="background1"/>
                                        <w:sz w:val="24"/>
                                        <w:szCs w:val="24"/>
                                      </w:rPr>
                                    </w:pPr>
                                    <w:r>
                                      <w:rPr>
                                        <w:color w:val="FFFFFF" w:themeColor="background1"/>
                                        <w:sz w:val="24"/>
                                        <w:szCs w:val="24"/>
                                        <w:lang w:val="en-US"/>
                                      </w:rPr>
                                      <w:t>2021</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3F0DBBBB" id="Rectangle 130" o:spid="_x0000_s1030" style="position:absolute;margin-left:-4.4pt;margin-top:0;width:46.8pt;height:77.75pt;z-index:251666432;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" fillcolor="#4472c4 [3204]" stroked="f" strokeweight="1pt">
                    <o:lock v:ext="edit" aspectratio="t"/>
                    <v:textbox inset="3.6pt,,3.6pt">
                      <w:txbxContent>
                        <w:sdt>
                          <w:sdtPr>
                            <w:rPr>
                              <w:color w:val="FFFFFF" w:themeColor="background1"/>
                              <w:sz w:val="24"/>
                              <w:szCs w:val="24"/>
                            </w:rPr>
                            <w:alias w:val="Year"/>
                            <w:tag w:val=""/>
                            <w:id w:val="1595126926"/>
                            <w:dataBinding w:prefixMappings="xmlns:ns0='http://schemas.microsoft.com/office/2006/coverPageProps' " w:xpath="/ns0:CoverPageProperties[1]/ns0:PublishDate[1]" w:storeItemID="{55AF091B-3C7A-41E3-B477-F2FDAA23CFDA}"/>
                            <w:date w:fullDate="2021-05-07T00:00:00Z">
                              <w:dateFormat w:val="yyyy"/>
                              <w:lid w:val="en-US"/>
                              <w:storeMappedDataAs w:val="dateTime"/>
                              <w:calendar w:val="gregorian"/>
                            </w:date>
                          </w:sdtPr>
                          <w:sdtEndPr/>
                          <w:sdtContent>
                            <w:p w14:paraId="6052A6CD" w14:textId="5435C3A0" w:rsidR="00E24073" w:rsidRDefault="00E24073">
                              <w:pPr>
                                <w:pStyle w:val="NoSpacing"/>
                                <w:jc w:val="right"/>
                                <w:rPr>
                                  <w:color w:val="FFFFFF" w:themeColor="background1"/>
                                  <w:sz w:val="24"/>
                                  <w:szCs w:val="24"/>
                                </w:rPr>
                              </w:pPr>
                              <w:r>
                                <w:rPr>
                                  <w:color w:val="FFFFFF" w:themeColor="background1"/>
                                  <w:sz w:val="24"/>
                                  <w:szCs w:val="24"/>
                                  <w:lang w:val="en-US"/>
                                </w:rPr>
                                <w:t>2021</w:t>
                              </w:r>
                            </w:p>
                          </w:sdtContent>
                        </w:sdt>
                      </w:txbxContent>
                    </v:textbox>
                    <w10:wrap anchorx="margin" anchory="page"/>
                  </v:rect>
                </w:pict>
              </mc:Fallback>
            </mc:AlternateContent>
          </w:r>
          <w:r>
            <w:rPr>
              <w:b/>
              <w:bCs/>
              <w:smallCaps/>
              <w:sz w:val="2"/>
            </w:rPr>
            <w:br w:type="page"/>
          </w:r>
        </w:p>
      </w:sdtContent>
    </w:sdt>
    <w:sdt>
      <w:sdtPr>
        <w:rPr>
          <w:rFonts w:asciiTheme="minorHAnsi" w:eastAsiaTheme="minorEastAsia" w:hAnsiTheme="minorHAnsi" w:cstheme="minorBidi"/>
          <w:b w:val="0"/>
          <w:bCs w:val="0"/>
          <w:caps/>
          <w:smallCaps w:val="0"/>
          <w:color w:val="auto"/>
          <w:sz w:val="20"/>
          <w:szCs w:val="20"/>
        </w:rPr>
        <w:id w:val="-1132794366"/>
        <w:docPartObj>
          <w:docPartGallery w:val="Table of Contents"/>
          <w:docPartUnique/>
        </w:docPartObj>
      </w:sdtPr>
      <w:sdtEndPr>
        <w:rPr>
          <w:caps w:val="0"/>
          <w:noProof/>
          <w:sz w:val="22"/>
          <w:szCs w:val="22"/>
        </w:rPr>
      </w:sdtEndPr>
      <w:sdtContent>
        <w:p w14:paraId="2AECC139" w14:textId="7F2DDAC5" w:rsidR="00021D8F" w:rsidRDefault="00021D8F" w:rsidP="004B089F">
          <w:pPr>
            <w:pStyle w:val="TOCHeading"/>
            <w:spacing w:line="276" w:lineRule="auto"/>
          </w:pPr>
          <w:r>
            <w:t>Contents</w:t>
          </w:r>
        </w:p>
        <w:p w14:paraId="1FB2F093" w14:textId="037BA1E8" w:rsidR="001C327E" w:rsidRDefault="00B8069F">
          <w:pPr>
            <w:pStyle w:val="TOC1"/>
            <w:tabs>
              <w:tab w:val="left" w:pos="400"/>
              <w:tab w:val="right" w:leader="dot" w:pos="9016"/>
            </w:tabs>
            <w:rPr>
              <w:noProof/>
              <w:lang w:eastAsia="en-GB"/>
            </w:rPr>
          </w:pPr>
          <w:r>
            <w:fldChar w:fldCharType="begin"/>
          </w:r>
          <w:r>
            <w:instrText xml:space="preserve"> TOC \o "1-3" \h \z \u </w:instrText>
          </w:r>
          <w:r>
            <w:fldChar w:fldCharType="separate"/>
          </w:r>
          <w:hyperlink w:anchor="_Toc69986888" w:history="1">
            <w:r w:rsidR="001C327E" w:rsidRPr="00A60233">
              <w:rPr>
                <w:rStyle w:val="Hyperlink"/>
                <w:noProof/>
              </w:rPr>
              <w:t>2</w:t>
            </w:r>
            <w:r w:rsidR="001C327E">
              <w:rPr>
                <w:noProof/>
                <w:lang w:eastAsia="en-GB"/>
              </w:rPr>
              <w:tab/>
            </w:r>
            <w:r w:rsidR="001C327E" w:rsidRPr="00A60233">
              <w:rPr>
                <w:rStyle w:val="Hyperlink"/>
                <w:noProof/>
              </w:rPr>
              <w:t>Introduction</w:t>
            </w:r>
            <w:r w:rsidR="001C327E">
              <w:rPr>
                <w:noProof/>
                <w:webHidden/>
              </w:rPr>
              <w:tab/>
            </w:r>
            <w:r w:rsidR="001C327E">
              <w:rPr>
                <w:noProof/>
                <w:webHidden/>
              </w:rPr>
              <w:fldChar w:fldCharType="begin"/>
            </w:r>
            <w:r w:rsidR="001C327E">
              <w:rPr>
                <w:noProof/>
                <w:webHidden/>
              </w:rPr>
              <w:instrText xml:space="preserve"> PAGEREF _Toc69986888 \h </w:instrText>
            </w:r>
            <w:r w:rsidR="001C327E">
              <w:rPr>
                <w:noProof/>
                <w:webHidden/>
              </w:rPr>
            </w:r>
            <w:r w:rsidR="001C327E">
              <w:rPr>
                <w:noProof/>
                <w:webHidden/>
              </w:rPr>
              <w:fldChar w:fldCharType="separate"/>
            </w:r>
            <w:r w:rsidR="001C327E">
              <w:rPr>
                <w:noProof/>
                <w:webHidden/>
              </w:rPr>
              <w:t>3</w:t>
            </w:r>
            <w:r w:rsidR="001C327E">
              <w:rPr>
                <w:noProof/>
                <w:webHidden/>
              </w:rPr>
              <w:fldChar w:fldCharType="end"/>
            </w:r>
          </w:hyperlink>
        </w:p>
        <w:p w14:paraId="2EC3FDB0" w14:textId="251A3294" w:rsidR="001C327E" w:rsidRDefault="001C327E">
          <w:pPr>
            <w:pStyle w:val="TOC1"/>
            <w:tabs>
              <w:tab w:val="left" w:pos="400"/>
              <w:tab w:val="right" w:leader="dot" w:pos="9016"/>
            </w:tabs>
            <w:rPr>
              <w:noProof/>
              <w:lang w:eastAsia="en-GB"/>
            </w:rPr>
          </w:pPr>
          <w:hyperlink w:anchor="_Toc69986889" w:history="1">
            <w:r w:rsidRPr="00A60233">
              <w:rPr>
                <w:rStyle w:val="Hyperlink"/>
                <w:noProof/>
              </w:rPr>
              <w:t>3</w:t>
            </w:r>
            <w:r>
              <w:rPr>
                <w:noProof/>
                <w:lang w:eastAsia="en-GB"/>
              </w:rPr>
              <w:tab/>
            </w:r>
            <w:r w:rsidRPr="00A60233">
              <w:rPr>
                <w:rStyle w:val="Hyperlink"/>
                <w:noProof/>
              </w:rPr>
              <w:t>Planning</w:t>
            </w:r>
            <w:r>
              <w:rPr>
                <w:noProof/>
                <w:webHidden/>
              </w:rPr>
              <w:tab/>
            </w:r>
            <w:r>
              <w:rPr>
                <w:noProof/>
                <w:webHidden/>
              </w:rPr>
              <w:fldChar w:fldCharType="begin"/>
            </w:r>
            <w:r>
              <w:rPr>
                <w:noProof/>
                <w:webHidden/>
              </w:rPr>
              <w:instrText xml:space="preserve"> PAGEREF _Toc69986889 \h </w:instrText>
            </w:r>
            <w:r>
              <w:rPr>
                <w:noProof/>
                <w:webHidden/>
              </w:rPr>
            </w:r>
            <w:r>
              <w:rPr>
                <w:noProof/>
                <w:webHidden/>
              </w:rPr>
              <w:fldChar w:fldCharType="separate"/>
            </w:r>
            <w:r>
              <w:rPr>
                <w:noProof/>
                <w:webHidden/>
              </w:rPr>
              <w:t>4</w:t>
            </w:r>
            <w:r>
              <w:rPr>
                <w:noProof/>
                <w:webHidden/>
              </w:rPr>
              <w:fldChar w:fldCharType="end"/>
            </w:r>
          </w:hyperlink>
        </w:p>
        <w:p w14:paraId="2FE80AF3" w14:textId="5C491656" w:rsidR="001C327E" w:rsidRDefault="001C327E">
          <w:pPr>
            <w:pStyle w:val="TOC2"/>
            <w:tabs>
              <w:tab w:val="left" w:pos="880"/>
              <w:tab w:val="right" w:leader="dot" w:pos="9016"/>
            </w:tabs>
            <w:rPr>
              <w:noProof/>
              <w:lang w:eastAsia="en-GB"/>
            </w:rPr>
          </w:pPr>
          <w:hyperlink w:anchor="_Toc69986890" w:history="1">
            <w:r w:rsidRPr="00A60233">
              <w:rPr>
                <w:rStyle w:val="Hyperlink"/>
                <w:noProof/>
              </w:rPr>
              <w:t>3.1</w:t>
            </w:r>
            <w:r>
              <w:rPr>
                <w:noProof/>
                <w:lang w:eastAsia="en-GB"/>
              </w:rPr>
              <w:tab/>
            </w:r>
            <w:r w:rsidRPr="00A60233">
              <w:rPr>
                <w:rStyle w:val="Hyperlink"/>
                <w:noProof/>
              </w:rPr>
              <w:t>Gantt Chart</w:t>
            </w:r>
            <w:r>
              <w:rPr>
                <w:noProof/>
                <w:webHidden/>
              </w:rPr>
              <w:tab/>
            </w:r>
            <w:r>
              <w:rPr>
                <w:noProof/>
                <w:webHidden/>
              </w:rPr>
              <w:fldChar w:fldCharType="begin"/>
            </w:r>
            <w:r>
              <w:rPr>
                <w:noProof/>
                <w:webHidden/>
              </w:rPr>
              <w:instrText xml:space="preserve"> PAGEREF _Toc69986890 \h </w:instrText>
            </w:r>
            <w:r>
              <w:rPr>
                <w:noProof/>
                <w:webHidden/>
              </w:rPr>
            </w:r>
            <w:r>
              <w:rPr>
                <w:noProof/>
                <w:webHidden/>
              </w:rPr>
              <w:fldChar w:fldCharType="separate"/>
            </w:r>
            <w:r>
              <w:rPr>
                <w:noProof/>
                <w:webHidden/>
              </w:rPr>
              <w:t>5</w:t>
            </w:r>
            <w:r>
              <w:rPr>
                <w:noProof/>
                <w:webHidden/>
              </w:rPr>
              <w:fldChar w:fldCharType="end"/>
            </w:r>
          </w:hyperlink>
        </w:p>
        <w:p w14:paraId="73F8E716" w14:textId="10B8D891" w:rsidR="001C327E" w:rsidRDefault="001C327E">
          <w:pPr>
            <w:pStyle w:val="TOC2"/>
            <w:tabs>
              <w:tab w:val="left" w:pos="880"/>
              <w:tab w:val="right" w:leader="dot" w:pos="9016"/>
            </w:tabs>
            <w:rPr>
              <w:noProof/>
              <w:lang w:eastAsia="en-GB"/>
            </w:rPr>
          </w:pPr>
          <w:hyperlink w:anchor="_Toc69986891" w:history="1">
            <w:r w:rsidRPr="00A60233">
              <w:rPr>
                <w:rStyle w:val="Hyperlink"/>
                <w:noProof/>
              </w:rPr>
              <w:t>3.2</w:t>
            </w:r>
            <w:r>
              <w:rPr>
                <w:noProof/>
                <w:lang w:eastAsia="en-GB"/>
              </w:rPr>
              <w:tab/>
            </w:r>
            <w:r w:rsidRPr="00A60233">
              <w:rPr>
                <w:rStyle w:val="Hyperlink"/>
                <w:noProof/>
              </w:rPr>
              <w:t>Talking about Planning</w:t>
            </w:r>
            <w:r>
              <w:rPr>
                <w:noProof/>
                <w:webHidden/>
              </w:rPr>
              <w:tab/>
            </w:r>
            <w:r>
              <w:rPr>
                <w:noProof/>
                <w:webHidden/>
              </w:rPr>
              <w:fldChar w:fldCharType="begin"/>
            </w:r>
            <w:r>
              <w:rPr>
                <w:noProof/>
                <w:webHidden/>
              </w:rPr>
              <w:instrText xml:space="preserve"> PAGEREF _Toc69986891 \h </w:instrText>
            </w:r>
            <w:r>
              <w:rPr>
                <w:noProof/>
                <w:webHidden/>
              </w:rPr>
            </w:r>
            <w:r>
              <w:rPr>
                <w:noProof/>
                <w:webHidden/>
              </w:rPr>
              <w:fldChar w:fldCharType="separate"/>
            </w:r>
            <w:r>
              <w:rPr>
                <w:noProof/>
                <w:webHidden/>
              </w:rPr>
              <w:t>6</w:t>
            </w:r>
            <w:r>
              <w:rPr>
                <w:noProof/>
                <w:webHidden/>
              </w:rPr>
              <w:fldChar w:fldCharType="end"/>
            </w:r>
          </w:hyperlink>
        </w:p>
        <w:p w14:paraId="2EC63CE4" w14:textId="70AB1E9E" w:rsidR="001C327E" w:rsidRDefault="001C327E">
          <w:pPr>
            <w:pStyle w:val="TOC1"/>
            <w:tabs>
              <w:tab w:val="left" w:pos="400"/>
              <w:tab w:val="right" w:leader="dot" w:pos="9016"/>
            </w:tabs>
            <w:rPr>
              <w:noProof/>
              <w:lang w:eastAsia="en-GB"/>
            </w:rPr>
          </w:pPr>
          <w:hyperlink w:anchor="_Toc69986892" w:history="1">
            <w:r w:rsidRPr="00A60233">
              <w:rPr>
                <w:rStyle w:val="Hyperlink"/>
                <w:noProof/>
              </w:rPr>
              <w:t>4</w:t>
            </w:r>
            <w:r>
              <w:rPr>
                <w:noProof/>
                <w:lang w:eastAsia="en-GB"/>
              </w:rPr>
              <w:tab/>
            </w:r>
            <w:r w:rsidRPr="00A60233">
              <w:rPr>
                <w:rStyle w:val="Hyperlink"/>
                <w:noProof/>
              </w:rPr>
              <w:t>Literature review of Pathfinding Algorithms</w:t>
            </w:r>
            <w:r>
              <w:rPr>
                <w:noProof/>
                <w:webHidden/>
              </w:rPr>
              <w:tab/>
            </w:r>
            <w:r>
              <w:rPr>
                <w:noProof/>
                <w:webHidden/>
              </w:rPr>
              <w:fldChar w:fldCharType="begin"/>
            </w:r>
            <w:r>
              <w:rPr>
                <w:noProof/>
                <w:webHidden/>
              </w:rPr>
              <w:instrText xml:space="preserve"> PAGEREF _Toc69986892 \h </w:instrText>
            </w:r>
            <w:r>
              <w:rPr>
                <w:noProof/>
                <w:webHidden/>
              </w:rPr>
            </w:r>
            <w:r>
              <w:rPr>
                <w:noProof/>
                <w:webHidden/>
              </w:rPr>
              <w:fldChar w:fldCharType="separate"/>
            </w:r>
            <w:r>
              <w:rPr>
                <w:noProof/>
                <w:webHidden/>
              </w:rPr>
              <w:t>6</w:t>
            </w:r>
            <w:r>
              <w:rPr>
                <w:noProof/>
                <w:webHidden/>
              </w:rPr>
              <w:fldChar w:fldCharType="end"/>
            </w:r>
          </w:hyperlink>
        </w:p>
        <w:p w14:paraId="061AC116" w14:textId="46BFBB42" w:rsidR="001C327E" w:rsidRDefault="001C327E">
          <w:pPr>
            <w:pStyle w:val="TOC2"/>
            <w:tabs>
              <w:tab w:val="left" w:pos="880"/>
              <w:tab w:val="right" w:leader="dot" w:pos="9016"/>
            </w:tabs>
            <w:rPr>
              <w:noProof/>
              <w:lang w:eastAsia="en-GB"/>
            </w:rPr>
          </w:pPr>
          <w:hyperlink w:anchor="_Toc69986893" w:history="1">
            <w:r w:rsidRPr="00A60233">
              <w:rPr>
                <w:rStyle w:val="Hyperlink"/>
                <w:noProof/>
              </w:rPr>
              <w:t>4.1</w:t>
            </w:r>
            <w:r>
              <w:rPr>
                <w:noProof/>
                <w:lang w:eastAsia="en-GB"/>
              </w:rPr>
              <w:tab/>
            </w:r>
            <w:r w:rsidRPr="00A60233">
              <w:rPr>
                <w:rStyle w:val="Hyperlink"/>
                <w:noProof/>
              </w:rPr>
              <w:t>A* Algorithm</w:t>
            </w:r>
            <w:r>
              <w:rPr>
                <w:noProof/>
                <w:webHidden/>
              </w:rPr>
              <w:tab/>
            </w:r>
            <w:r>
              <w:rPr>
                <w:noProof/>
                <w:webHidden/>
              </w:rPr>
              <w:fldChar w:fldCharType="begin"/>
            </w:r>
            <w:r>
              <w:rPr>
                <w:noProof/>
                <w:webHidden/>
              </w:rPr>
              <w:instrText xml:space="preserve"> PAGEREF _Toc69986893 \h </w:instrText>
            </w:r>
            <w:r>
              <w:rPr>
                <w:noProof/>
                <w:webHidden/>
              </w:rPr>
            </w:r>
            <w:r>
              <w:rPr>
                <w:noProof/>
                <w:webHidden/>
              </w:rPr>
              <w:fldChar w:fldCharType="separate"/>
            </w:r>
            <w:r>
              <w:rPr>
                <w:noProof/>
                <w:webHidden/>
              </w:rPr>
              <w:t>6</w:t>
            </w:r>
            <w:r>
              <w:rPr>
                <w:noProof/>
                <w:webHidden/>
              </w:rPr>
              <w:fldChar w:fldCharType="end"/>
            </w:r>
          </w:hyperlink>
        </w:p>
        <w:p w14:paraId="4B6E1CB1" w14:textId="5250F9F6" w:rsidR="001C327E" w:rsidRDefault="001C327E">
          <w:pPr>
            <w:pStyle w:val="TOC3"/>
            <w:tabs>
              <w:tab w:val="left" w:pos="1100"/>
              <w:tab w:val="right" w:leader="dot" w:pos="9016"/>
            </w:tabs>
            <w:rPr>
              <w:noProof/>
              <w:lang w:eastAsia="en-GB"/>
            </w:rPr>
          </w:pPr>
          <w:hyperlink w:anchor="_Toc69986894" w:history="1">
            <w:r w:rsidRPr="00A60233">
              <w:rPr>
                <w:rStyle w:val="Hyperlink"/>
                <w:noProof/>
              </w:rPr>
              <w:t>4.1.1</w:t>
            </w:r>
            <w:r>
              <w:rPr>
                <w:noProof/>
                <w:lang w:eastAsia="en-GB"/>
              </w:rPr>
              <w:tab/>
            </w:r>
            <w:r w:rsidRPr="00A60233">
              <w:rPr>
                <w:rStyle w:val="Hyperlink"/>
                <w:noProof/>
              </w:rPr>
              <w:t>Heuristic Value</w:t>
            </w:r>
            <w:r>
              <w:rPr>
                <w:noProof/>
                <w:webHidden/>
              </w:rPr>
              <w:tab/>
            </w:r>
            <w:r>
              <w:rPr>
                <w:noProof/>
                <w:webHidden/>
              </w:rPr>
              <w:fldChar w:fldCharType="begin"/>
            </w:r>
            <w:r>
              <w:rPr>
                <w:noProof/>
                <w:webHidden/>
              </w:rPr>
              <w:instrText xml:space="preserve"> PAGEREF _Toc69986894 \h </w:instrText>
            </w:r>
            <w:r>
              <w:rPr>
                <w:noProof/>
                <w:webHidden/>
              </w:rPr>
            </w:r>
            <w:r>
              <w:rPr>
                <w:noProof/>
                <w:webHidden/>
              </w:rPr>
              <w:fldChar w:fldCharType="separate"/>
            </w:r>
            <w:r>
              <w:rPr>
                <w:noProof/>
                <w:webHidden/>
              </w:rPr>
              <w:t>7</w:t>
            </w:r>
            <w:r>
              <w:rPr>
                <w:noProof/>
                <w:webHidden/>
              </w:rPr>
              <w:fldChar w:fldCharType="end"/>
            </w:r>
          </w:hyperlink>
        </w:p>
        <w:p w14:paraId="5A4F98E0" w14:textId="19D1EA52" w:rsidR="001C327E" w:rsidRDefault="001C327E">
          <w:pPr>
            <w:pStyle w:val="TOC3"/>
            <w:tabs>
              <w:tab w:val="left" w:pos="1100"/>
              <w:tab w:val="right" w:leader="dot" w:pos="9016"/>
            </w:tabs>
            <w:rPr>
              <w:noProof/>
              <w:lang w:eastAsia="en-GB"/>
            </w:rPr>
          </w:pPr>
          <w:hyperlink w:anchor="_Toc69986895" w:history="1">
            <w:r w:rsidRPr="00A60233">
              <w:rPr>
                <w:rStyle w:val="Hyperlink"/>
                <w:noProof/>
              </w:rPr>
              <w:t>4.1.2</w:t>
            </w:r>
            <w:r>
              <w:rPr>
                <w:noProof/>
                <w:lang w:eastAsia="en-GB"/>
              </w:rPr>
              <w:tab/>
            </w:r>
            <w:r w:rsidRPr="00A60233">
              <w:rPr>
                <w:rStyle w:val="Hyperlink"/>
                <w:noProof/>
              </w:rPr>
              <w:t>Weighting</w:t>
            </w:r>
            <w:r>
              <w:rPr>
                <w:noProof/>
                <w:webHidden/>
              </w:rPr>
              <w:tab/>
            </w:r>
            <w:r>
              <w:rPr>
                <w:noProof/>
                <w:webHidden/>
              </w:rPr>
              <w:fldChar w:fldCharType="begin"/>
            </w:r>
            <w:r>
              <w:rPr>
                <w:noProof/>
                <w:webHidden/>
              </w:rPr>
              <w:instrText xml:space="preserve"> PAGEREF _Toc69986895 \h </w:instrText>
            </w:r>
            <w:r>
              <w:rPr>
                <w:noProof/>
                <w:webHidden/>
              </w:rPr>
            </w:r>
            <w:r>
              <w:rPr>
                <w:noProof/>
                <w:webHidden/>
              </w:rPr>
              <w:fldChar w:fldCharType="separate"/>
            </w:r>
            <w:r>
              <w:rPr>
                <w:noProof/>
                <w:webHidden/>
              </w:rPr>
              <w:t>8</w:t>
            </w:r>
            <w:r>
              <w:rPr>
                <w:noProof/>
                <w:webHidden/>
              </w:rPr>
              <w:fldChar w:fldCharType="end"/>
            </w:r>
          </w:hyperlink>
        </w:p>
        <w:p w14:paraId="3AA8BCC4" w14:textId="0893F19D" w:rsidR="001C327E" w:rsidRDefault="001C327E">
          <w:pPr>
            <w:pStyle w:val="TOC3"/>
            <w:tabs>
              <w:tab w:val="left" w:pos="1100"/>
              <w:tab w:val="right" w:leader="dot" w:pos="9016"/>
            </w:tabs>
            <w:rPr>
              <w:noProof/>
              <w:lang w:eastAsia="en-GB"/>
            </w:rPr>
          </w:pPr>
          <w:hyperlink w:anchor="_Toc69986896" w:history="1">
            <w:r w:rsidRPr="00A60233">
              <w:rPr>
                <w:rStyle w:val="Hyperlink"/>
                <w:noProof/>
              </w:rPr>
              <w:t>4.1.3</w:t>
            </w:r>
            <w:r>
              <w:rPr>
                <w:noProof/>
                <w:lang w:eastAsia="en-GB"/>
              </w:rPr>
              <w:tab/>
            </w:r>
            <w:r w:rsidRPr="00A60233">
              <w:rPr>
                <w:rStyle w:val="Hyperlink"/>
                <w:noProof/>
              </w:rPr>
              <w:t>Box Blur Algorithm</w:t>
            </w:r>
            <w:r>
              <w:rPr>
                <w:noProof/>
                <w:webHidden/>
              </w:rPr>
              <w:tab/>
            </w:r>
            <w:r>
              <w:rPr>
                <w:noProof/>
                <w:webHidden/>
              </w:rPr>
              <w:fldChar w:fldCharType="begin"/>
            </w:r>
            <w:r>
              <w:rPr>
                <w:noProof/>
                <w:webHidden/>
              </w:rPr>
              <w:instrText xml:space="preserve"> PAGEREF _Toc69986896 \h </w:instrText>
            </w:r>
            <w:r>
              <w:rPr>
                <w:noProof/>
                <w:webHidden/>
              </w:rPr>
            </w:r>
            <w:r>
              <w:rPr>
                <w:noProof/>
                <w:webHidden/>
              </w:rPr>
              <w:fldChar w:fldCharType="separate"/>
            </w:r>
            <w:r>
              <w:rPr>
                <w:noProof/>
                <w:webHidden/>
              </w:rPr>
              <w:t>8</w:t>
            </w:r>
            <w:r>
              <w:rPr>
                <w:noProof/>
                <w:webHidden/>
              </w:rPr>
              <w:fldChar w:fldCharType="end"/>
            </w:r>
          </w:hyperlink>
        </w:p>
        <w:p w14:paraId="765E7A8D" w14:textId="25C366C8" w:rsidR="001C327E" w:rsidRDefault="001C327E">
          <w:pPr>
            <w:pStyle w:val="TOC3"/>
            <w:tabs>
              <w:tab w:val="left" w:pos="1100"/>
              <w:tab w:val="right" w:leader="dot" w:pos="9016"/>
            </w:tabs>
            <w:rPr>
              <w:noProof/>
              <w:lang w:eastAsia="en-GB"/>
            </w:rPr>
          </w:pPr>
          <w:hyperlink w:anchor="_Toc69986897" w:history="1">
            <w:r w:rsidRPr="00A60233">
              <w:rPr>
                <w:rStyle w:val="Hyperlink"/>
                <w:noProof/>
              </w:rPr>
              <w:t>4.1.4</w:t>
            </w:r>
            <w:r>
              <w:rPr>
                <w:noProof/>
                <w:lang w:eastAsia="en-GB"/>
              </w:rPr>
              <w:tab/>
            </w:r>
            <w:r w:rsidRPr="00A60233">
              <w:rPr>
                <w:rStyle w:val="Hyperlink"/>
                <w:noProof/>
              </w:rPr>
              <w:t>A* Pseudo Code</w:t>
            </w:r>
            <w:r>
              <w:rPr>
                <w:noProof/>
                <w:webHidden/>
              </w:rPr>
              <w:tab/>
            </w:r>
            <w:r>
              <w:rPr>
                <w:noProof/>
                <w:webHidden/>
              </w:rPr>
              <w:fldChar w:fldCharType="begin"/>
            </w:r>
            <w:r>
              <w:rPr>
                <w:noProof/>
                <w:webHidden/>
              </w:rPr>
              <w:instrText xml:space="preserve"> PAGEREF _Toc69986897 \h </w:instrText>
            </w:r>
            <w:r>
              <w:rPr>
                <w:noProof/>
                <w:webHidden/>
              </w:rPr>
            </w:r>
            <w:r>
              <w:rPr>
                <w:noProof/>
                <w:webHidden/>
              </w:rPr>
              <w:fldChar w:fldCharType="separate"/>
            </w:r>
            <w:r>
              <w:rPr>
                <w:noProof/>
                <w:webHidden/>
              </w:rPr>
              <w:t>10</w:t>
            </w:r>
            <w:r>
              <w:rPr>
                <w:noProof/>
                <w:webHidden/>
              </w:rPr>
              <w:fldChar w:fldCharType="end"/>
            </w:r>
          </w:hyperlink>
        </w:p>
        <w:p w14:paraId="21905AC7" w14:textId="5564D24C" w:rsidR="001C327E" w:rsidRDefault="001C327E">
          <w:pPr>
            <w:pStyle w:val="TOC2"/>
            <w:tabs>
              <w:tab w:val="left" w:pos="880"/>
              <w:tab w:val="right" w:leader="dot" w:pos="9016"/>
            </w:tabs>
            <w:rPr>
              <w:noProof/>
              <w:lang w:eastAsia="en-GB"/>
            </w:rPr>
          </w:pPr>
          <w:hyperlink w:anchor="_Toc69986898" w:history="1">
            <w:r w:rsidRPr="00A60233">
              <w:rPr>
                <w:rStyle w:val="Hyperlink"/>
                <w:noProof/>
              </w:rPr>
              <w:t>4.2</w:t>
            </w:r>
            <w:r>
              <w:rPr>
                <w:noProof/>
                <w:lang w:eastAsia="en-GB"/>
              </w:rPr>
              <w:tab/>
            </w:r>
            <w:r w:rsidRPr="00A60233">
              <w:rPr>
                <w:rStyle w:val="Hyperlink"/>
                <w:noProof/>
              </w:rPr>
              <w:t>Dijkstra’s Algorithm</w:t>
            </w:r>
            <w:r>
              <w:rPr>
                <w:noProof/>
                <w:webHidden/>
              </w:rPr>
              <w:tab/>
            </w:r>
            <w:r>
              <w:rPr>
                <w:noProof/>
                <w:webHidden/>
              </w:rPr>
              <w:fldChar w:fldCharType="begin"/>
            </w:r>
            <w:r>
              <w:rPr>
                <w:noProof/>
                <w:webHidden/>
              </w:rPr>
              <w:instrText xml:space="preserve"> PAGEREF _Toc69986898 \h </w:instrText>
            </w:r>
            <w:r>
              <w:rPr>
                <w:noProof/>
                <w:webHidden/>
              </w:rPr>
            </w:r>
            <w:r>
              <w:rPr>
                <w:noProof/>
                <w:webHidden/>
              </w:rPr>
              <w:fldChar w:fldCharType="separate"/>
            </w:r>
            <w:r>
              <w:rPr>
                <w:noProof/>
                <w:webHidden/>
              </w:rPr>
              <w:t>10</w:t>
            </w:r>
            <w:r>
              <w:rPr>
                <w:noProof/>
                <w:webHidden/>
              </w:rPr>
              <w:fldChar w:fldCharType="end"/>
            </w:r>
          </w:hyperlink>
        </w:p>
        <w:p w14:paraId="39F738F8" w14:textId="577F7D96" w:rsidR="001C327E" w:rsidRDefault="001C327E">
          <w:pPr>
            <w:pStyle w:val="TOC3"/>
            <w:tabs>
              <w:tab w:val="left" w:pos="1100"/>
              <w:tab w:val="right" w:leader="dot" w:pos="9016"/>
            </w:tabs>
            <w:rPr>
              <w:noProof/>
              <w:lang w:eastAsia="en-GB"/>
            </w:rPr>
          </w:pPr>
          <w:hyperlink w:anchor="_Toc69986899" w:history="1">
            <w:r w:rsidRPr="00A60233">
              <w:rPr>
                <w:rStyle w:val="Hyperlink"/>
                <w:noProof/>
              </w:rPr>
              <w:t>4.2.1</w:t>
            </w:r>
            <w:r>
              <w:rPr>
                <w:noProof/>
                <w:lang w:eastAsia="en-GB"/>
              </w:rPr>
              <w:tab/>
            </w:r>
            <w:r w:rsidRPr="00A60233">
              <w:rPr>
                <w:rStyle w:val="Hyperlink"/>
                <w:noProof/>
              </w:rPr>
              <w:t>Heap Optimisation</w:t>
            </w:r>
            <w:r>
              <w:rPr>
                <w:noProof/>
                <w:webHidden/>
              </w:rPr>
              <w:tab/>
            </w:r>
            <w:r>
              <w:rPr>
                <w:noProof/>
                <w:webHidden/>
              </w:rPr>
              <w:fldChar w:fldCharType="begin"/>
            </w:r>
            <w:r>
              <w:rPr>
                <w:noProof/>
                <w:webHidden/>
              </w:rPr>
              <w:instrText xml:space="preserve"> PAGEREF _Toc69986899 \h </w:instrText>
            </w:r>
            <w:r>
              <w:rPr>
                <w:noProof/>
                <w:webHidden/>
              </w:rPr>
            </w:r>
            <w:r>
              <w:rPr>
                <w:noProof/>
                <w:webHidden/>
              </w:rPr>
              <w:fldChar w:fldCharType="separate"/>
            </w:r>
            <w:r>
              <w:rPr>
                <w:noProof/>
                <w:webHidden/>
              </w:rPr>
              <w:t>11</w:t>
            </w:r>
            <w:r>
              <w:rPr>
                <w:noProof/>
                <w:webHidden/>
              </w:rPr>
              <w:fldChar w:fldCharType="end"/>
            </w:r>
          </w:hyperlink>
        </w:p>
        <w:p w14:paraId="5C51502B" w14:textId="4832A7E5" w:rsidR="001C327E" w:rsidRDefault="001C327E">
          <w:pPr>
            <w:pStyle w:val="TOC3"/>
            <w:tabs>
              <w:tab w:val="left" w:pos="1100"/>
              <w:tab w:val="right" w:leader="dot" w:pos="9016"/>
            </w:tabs>
            <w:rPr>
              <w:noProof/>
              <w:lang w:eastAsia="en-GB"/>
            </w:rPr>
          </w:pPr>
          <w:hyperlink w:anchor="_Toc69986900" w:history="1">
            <w:r w:rsidRPr="00A60233">
              <w:rPr>
                <w:rStyle w:val="Hyperlink"/>
                <w:noProof/>
              </w:rPr>
              <w:t>4.2.2</w:t>
            </w:r>
            <w:r>
              <w:rPr>
                <w:noProof/>
                <w:lang w:eastAsia="en-GB"/>
              </w:rPr>
              <w:tab/>
            </w:r>
            <w:r w:rsidRPr="00A60233">
              <w:rPr>
                <w:rStyle w:val="Hyperlink"/>
                <w:noProof/>
              </w:rPr>
              <w:t>Dijkstra’s Algorithm Pseudo Code</w:t>
            </w:r>
            <w:r>
              <w:rPr>
                <w:noProof/>
                <w:webHidden/>
              </w:rPr>
              <w:tab/>
            </w:r>
            <w:r>
              <w:rPr>
                <w:noProof/>
                <w:webHidden/>
              </w:rPr>
              <w:fldChar w:fldCharType="begin"/>
            </w:r>
            <w:r>
              <w:rPr>
                <w:noProof/>
                <w:webHidden/>
              </w:rPr>
              <w:instrText xml:space="preserve"> PAGEREF _Toc69986900 \h </w:instrText>
            </w:r>
            <w:r>
              <w:rPr>
                <w:noProof/>
                <w:webHidden/>
              </w:rPr>
            </w:r>
            <w:r>
              <w:rPr>
                <w:noProof/>
                <w:webHidden/>
              </w:rPr>
              <w:fldChar w:fldCharType="separate"/>
            </w:r>
            <w:r>
              <w:rPr>
                <w:noProof/>
                <w:webHidden/>
              </w:rPr>
              <w:t>12</w:t>
            </w:r>
            <w:r>
              <w:rPr>
                <w:noProof/>
                <w:webHidden/>
              </w:rPr>
              <w:fldChar w:fldCharType="end"/>
            </w:r>
          </w:hyperlink>
        </w:p>
        <w:p w14:paraId="367D65CD" w14:textId="090F5B2B" w:rsidR="001C327E" w:rsidRDefault="001C327E">
          <w:pPr>
            <w:pStyle w:val="TOC1"/>
            <w:tabs>
              <w:tab w:val="left" w:pos="400"/>
              <w:tab w:val="right" w:leader="dot" w:pos="9016"/>
            </w:tabs>
            <w:rPr>
              <w:noProof/>
              <w:lang w:eastAsia="en-GB"/>
            </w:rPr>
          </w:pPr>
          <w:hyperlink w:anchor="_Toc69986901" w:history="1">
            <w:r w:rsidRPr="00A60233">
              <w:rPr>
                <w:rStyle w:val="Hyperlink"/>
                <w:noProof/>
              </w:rPr>
              <w:t>5</w:t>
            </w:r>
            <w:r>
              <w:rPr>
                <w:noProof/>
                <w:lang w:eastAsia="en-GB"/>
              </w:rPr>
              <w:tab/>
            </w:r>
            <w:r w:rsidRPr="00A60233">
              <w:rPr>
                <w:rStyle w:val="Hyperlink"/>
                <w:noProof/>
              </w:rPr>
              <w:t>Methodology</w:t>
            </w:r>
            <w:r>
              <w:rPr>
                <w:noProof/>
                <w:webHidden/>
              </w:rPr>
              <w:tab/>
            </w:r>
            <w:r>
              <w:rPr>
                <w:noProof/>
                <w:webHidden/>
              </w:rPr>
              <w:fldChar w:fldCharType="begin"/>
            </w:r>
            <w:r>
              <w:rPr>
                <w:noProof/>
                <w:webHidden/>
              </w:rPr>
              <w:instrText xml:space="preserve"> PAGEREF _Toc69986901 \h </w:instrText>
            </w:r>
            <w:r>
              <w:rPr>
                <w:noProof/>
                <w:webHidden/>
              </w:rPr>
            </w:r>
            <w:r>
              <w:rPr>
                <w:noProof/>
                <w:webHidden/>
              </w:rPr>
              <w:fldChar w:fldCharType="separate"/>
            </w:r>
            <w:r>
              <w:rPr>
                <w:noProof/>
                <w:webHidden/>
              </w:rPr>
              <w:t>12</w:t>
            </w:r>
            <w:r>
              <w:rPr>
                <w:noProof/>
                <w:webHidden/>
              </w:rPr>
              <w:fldChar w:fldCharType="end"/>
            </w:r>
          </w:hyperlink>
        </w:p>
        <w:p w14:paraId="03B73DB2" w14:textId="3E758863" w:rsidR="001C327E" w:rsidRDefault="001C327E">
          <w:pPr>
            <w:pStyle w:val="TOC2"/>
            <w:tabs>
              <w:tab w:val="left" w:pos="880"/>
              <w:tab w:val="right" w:leader="dot" w:pos="9016"/>
            </w:tabs>
            <w:rPr>
              <w:noProof/>
              <w:lang w:eastAsia="en-GB"/>
            </w:rPr>
          </w:pPr>
          <w:hyperlink w:anchor="_Toc69986902" w:history="1">
            <w:r w:rsidRPr="00A60233">
              <w:rPr>
                <w:rStyle w:val="Hyperlink"/>
                <w:noProof/>
              </w:rPr>
              <w:t>5.1</w:t>
            </w:r>
            <w:r>
              <w:rPr>
                <w:noProof/>
                <w:lang w:eastAsia="en-GB"/>
              </w:rPr>
              <w:tab/>
            </w:r>
            <w:r w:rsidRPr="00A60233">
              <w:rPr>
                <w:rStyle w:val="Hyperlink"/>
                <w:noProof/>
              </w:rPr>
              <w:t>Chosen Pathfinding</w:t>
            </w:r>
            <w:r>
              <w:rPr>
                <w:noProof/>
                <w:webHidden/>
              </w:rPr>
              <w:tab/>
            </w:r>
            <w:r>
              <w:rPr>
                <w:noProof/>
                <w:webHidden/>
              </w:rPr>
              <w:fldChar w:fldCharType="begin"/>
            </w:r>
            <w:r>
              <w:rPr>
                <w:noProof/>
                <w:webHidden/>
              </w:rPr>
              <w:instrText xml:space="preserve"> PAGEREF _Toc69986902 \h </w:instrText>
            </w:r>
            <w:r>
              <w:rPr>
                <w:noProof/>
                <w:webHidden/>
              </w:rPr>
            </w:r>
            <w:r>
              <w:rPr>
                <w:noProof/>
                <w:webHidden/>
              </w:rPr>
              <w:fldChar w:fldCharType="separate"/>
            </w:r>
            <w:r>
              <w:rPr>
                <w:noProof/>
                <w:webHidden/>
              </w:rPr>
              <w:t>12</w:t>
            </w:r>
            <w:r>
              <w:rPr>
                <w:noProof/>
                <w:webHidden/>
              </w:rPr>
              <w:fldChar w:fldCharType="end"/>
            </w:r>
          </w:hyperlink>
        </w:p>
        <w:p w14:paraId="27C68F70" w14:textId="30781908" w:rsidR="001C327E" w:rsidRDefault="001C327E">
          <w:pPr>
            <w:pStyle w:val="TOC3"/>
            <w:tabs>
              <w:tab w:val="left" w:pos="1100"/>
              <w:tab w:val="right" w:leader="dot" w:pos="9016"/>
            </w:tabs>
            <w:rPr>
              <w:noProof/>
              <w:lang w:eastAsia="en-GB"/>
            </w:rPr>
          </w:pPr>
          <w:hyperlink w:anchor="_Toc69986903" w:history="1">
            <w:r w:rsidRPr="00A60233">
              <w:rPr>
                <w:rStyle w:val="Hyperlink"/>
                <w:noProof/>
              </w:rPr>
              <w:t>5.1.1</w:t>
            </w:r>
            <w:r>
              <w:rPr>
                <w:noProof/>
                <w:lang w:eastAsia="en-GB"/>
              </w:rPr>
              <w:tab/>
            </w:r>
            <w:r w:rsidRPr="00A60233">
              <w:rPr>
                <w:rStyle w:val="Hyperlink"/>
                <w:noProof/>
              </w:rPr>
              <w:t>Algorithm Speed</w:t>
            </w:r>
            <w:r>
              <w:rPr>
                <w:noProof/>
                <w:webHidden/>
              </w:rPr>
              <w:tab/>
            </w:r>
            <w:r>
              <w:rPr>
                <w:noProof/>
                <w:webHidden/>
              </w:rPr>
              <w:fldChar w:fldCharType="begin"/>
            </w:r>
            <w:r>
              <w:rPr>
                <w:noProof/>
                <w:webHidden/>
              </w:rPr>
              <w:instrText xml:space="preserve"> PAGEREF _Toc69986903 \h </w:instrText>
            </w:r>
            <w:r>
              <w:rPr>
                <w:noProof/>
                <w:webHidden/>
              </w:rPr>
            </w:r>
            <w:r>
              <w:rPr>
                <w:noProof/>
                <w:webHidden/>
              </w:rPr>
              <w:fldChar w:fldCharType="separate"/>
            </w:r>
            <w:r>
              <w:rPr>
                <w:noProof/>
                <w:webHidden/>
              </w:rPr>
              <w:t>12</w:t>
            </w:r>
            <w:r>
              <w:rPr>
                <w:noProof/>
                <w:webHidden/>
              </w:rPr>
              <w:fldChar w:fldCharType="end"/>
            </w:r>
          </w:hyperlink>
        </w:p>
        <w:p w14:paraId="077970E4" w14:textId="2AD2E90F" w:rsidR="001C327E" w:rsidRDefault="001C327E">
          <w:pPr>
            <w:pStyle w:val="TOC3"/>
            <w:tabs>
              <w:tab w:val="left" w:pos="1100"/>
              <w:tab w:val="right" w:leader="dot" w:pos="9016"/>
            </w:tabs>
            <w:rPr>
              <w:noProof/>
              <w:lang w:eastAsia="en-GB"/>
            </w:rPr>
          </w:pPr>
          <w:hyperlink w:anchor="_Toc69986904" w:history="1">
            <w:r w:rsidRPr="00A60233">
              <w:rPr>
                <w:rStyle w:val="Hyperlink"/>
                <w:noProof/>
              </w:rPr>
              <w:t>5.1.2</w:t>
            </w:r>
            <w:r>
              <w:rPr>
                <w:noProof/>
                <w:lang w:eastAsia="en-GB"/>
              </w:rPr>
              <w:tab/>
            </w:r>
            <w:r w:rsidRPr="00A60233">
              <w:rPr>
                <w:rStyle w:val="Hyperlink"/>
                <w:noProof/>
              </w:rPr>
              <w:t>Algorithm Flexibly</w:t>
            </w:r>
            <w:r>
              <w:rPr>
                <w:noProof/>
                <w:webHidden/>
              </w:rPr>
              <w:tab/>
            </w:r>
            <w:r>
              <w:rPr>
                <w:noProof/>
                <w:webHidden/>
              </w:rPr>
              <w:fldChar w:fldCharType="begin"/>
            </w:r>
            <w:r>
              <w:rPr>
                <w:noProof/>
                <w:webHidden/>
              </w:rPr>
              <w:instrText xml:space="preserve"> PAGEREF _Toc69986904 \h </w:instrText>
            </w:r>
            <w:r>
              <w:rPr>
                <w:noProof/>
                <w:webHidden/>
              </w:rPr>
            </w:r>
            <w:r>
              <w:rPr>
                <w:noProof/>
                <w:webHidden/>
              </w:rPr>
              <w:fldChar w:fldCharType="separate"/>
            </w:r>
            <w:r>
              <w:rPr>
                <w:noProof/>
                <w:webHidden/>
              </w:rPr>
              <w:t>13</w:t>
            </w:r>
            <w:r>
              <w:rPr>
                <w:noProof/>
                <w:webHidden/>
              </w:rPr>
              <w:fldChar w:fldCharType="end"/>
            </w:r>
          </w:hyperlink>
        </w:p>
        <w:p w14:paraId="58EC8CF4" w14:textId="5AC73E35" w:rsidR="001C327E" w:rsidRDefault="001C327E">
          <w:pPr>
            <w:pStyle w:val="TOC3"/>
            <w:tabs>
              <w:tab w:val="left" w:pos="1100"/>
              <w:tab w:val="right" w:leader="dot" w:pos="9016"/>
            </w:tabs>
            <w:rPr>
              <w:noProof/>
              <w:lang w:eastAsia="en-GB"/>
            </w:rPr>
          </w:pPr>
          <w:hyperlink w:anchor="_Toc69986905" w:history="1">
            <w:r w:rsidRPr="00A60233">
              <w:rPr>
                <w:rStyle w:val="Hyperlink"/>
                <w:noProof/>
              </w:rPr>
              <w:t>5.1.3</w:t>
            </w:r>
            <w:r>
              <w:rPr>
                <w:noProof/>
                <w:lang w:eastAsia="en-GB"/>
              </w:rPr>
              <w:tab/>
            </w:r>
            <w:r w:rsidRPr="00A60233">
              <w:rPr>
                <w:rStyle w:val="Hyperlink"/>
                <w:noProof/>
              </w:rPr>
              <w:t>Performance</w:t>
            </w:r>
            <w:r>
              <w:rPr>
                <w:noProof/>
                <w:webHidden/>
              </w:rPr>
              <w:tab/>
            </w:r>
            <w:r>
              <w:rPr>
                <w:noProof/>
                <w:webHidden/>
              </w:rPr>
              <w:fldChar w:fldCharType="begin"/>
            </w:r>
            <w:r>
              <w:rPr>
                <w:noProof/>
                <w:webHidden/>
              </w:rPr>
              <w:instrText xml:space="preserve"> PAGEREF _Toc69986905 \h </w:instrText>
            </w:r>
            <w:r>
              <w:rPr>
                <w:noProof/>
                <w:webHidden/>
              </w:rPr>
            </w:r>
            <w:r>
              <w:rPr>
                <w:noProof/>
                <w:webHidden/>
              </w:rPr>
              <w:fldChar w:fldCharType="separate"/>
            </w:r>
            <w:r>
              <w:rPr>
                <w:noProof/>
                <w:webHidden/>
              </w:rPr>
              <w:t>13</w:t>
            </w:r>
            <w:r>
              <w:rPr>
                <w:noProof/>
                <w:webHidden/>
              </w:rPr>
              <w:fldChar w:fldCharType="end"/>
            </w:r>
          </w:hyperlink>
        </w:p>
        <w:p w14:paraId="05E85A57" w14:textId="33A361B1" w:rsidR="001C327E" w:rsidRDefault="001C327E">
          <w:pPr>
            <w:pStyle w:val="TOC3"/>
            <w:tabs>
              <w:tab w:val="left" w:pos="1100"/>
              <w:tab w:val="right" w:leader="dot" w:pos="9016"/>
            </w:tabs>
            <w:rPr>
              <w:noProof/>
              <w:lang w:eastAsia="en-GB"/>
            </w:rPr>
          </w:pPr>
          <w:hyperlink w:anchor="_Toc69986906" w:history="1">
            <w:r w:rsidRPr="00A60233">
              <w:rPr>
                <w:rStyle w:val="Hyperlink"/>
                <w:noProof/>
              </w:rPr>
              <w:t>5.1.4</w:t>
            </w:r>
            <w:r>
              <w:rPr>
                <w:noProof/>
                <w:lang w:eastAsia="en-GB"/>
              </w:rPr>
              <w:tab/>
            </w:r>
            <w:r w:rsidRPr="00A60233">
              <w:rPr>
                <w:rStyle w:val="Hyperlink"/>
                <w:noProof/>
              </w:rPr>
              <w:t>Selected Pathfinding</w:t>
            </w:r>
            <w:r>
              <w:rPr>
                <w:noProof/>
                <w:webHidden/>
              </w:rPr>
              <w:tab/>
            </w:r>
            <w:r>
              <w:rPr>
                <w:noProof/>
                <w:webHidden/>
              </w:rPr>
              <w:fldChar w:fldCharType="begin"/>
            </w:r>
            <w:r>
              <w:rPr>
                <w:noProof/>
                <w:webHidden/>
              </w:rPr>
              <w:instrText xml:space="preserve"> PAGEREF _Toc69986906 \h </w:instrText>
            </w:r>
            <w:r>
              <w:rPr>
                <w:noProof/>
                <w:webHidden/>
              </w:rPr>
            </w:r>
            <w:r>
              <w:rPr>
                <w:noProof/>
                <w:webHidden/>
              </w:rPr>
              <w:fldChar w:fldCharType="separate"/>
            </w:r>
            <w:r>
              <w:rPr>
                <w:noProof/>
                <w:webHidden/>
              </w:rPr>
              <w:t>14</w:t>
            </w:r>
            <w:r>
              <w:rPr>
                <w:noProof/>
                <w:webHidden/>
              </w:rPr>
              <w:fldChar w:fldCharType="end"/>
            </w:r>
          </w:hyperlink>
        </w:p>
        <w:p w14:paraId="3DDE6C16" w14:textId="3DB35A75" w:rsidR="001C327E" w:rsidRDefault="001C327E">
          <w:pPr>
            <w:pStyle w:val="TOC3"/>
            <w:tabs>
              <w:tab w:val="left" w:pos="1100"/>
              <w:tab w:val="right" w:leader="dot" w:pos="9016"/>
            </w:tabs>
            <w:rPr>
              <w:noProof/>
              <w:lang w:eastAsia="en-GB"/>
            </w:rPr>
          </w:pPr>
          <w:hyperlink w:anchor="_Toc69986907" w:history="1">
            <w:r w:rsidRPr="00A60233">
              <w:rPr>
                <w:rStyle w:val="Hyperlink"/>
                <w:noProof/>
              </w:rPr>
              <w:t>5.1.5</w:t>
            </w:r>
            <w:r>
              <w:rPr>
                <w:noProof/>
                <w:lang w:eastAsia="en-GB"/>
              </w:rPr>
              <w:tab/>
            </w:r>
            <w:r w:rsidRPr="00A60233">
              <w:rPr>
                <w:rStyle w:val="Hyperlink"/>
                <w:noProof/>
              </w:rPr>
              <w:t>Nav Mesh VS Pathfinding</w:t>
            </w:r>
            <w:r>
              <w:rPr>
                <w:noProof/>
                <w:webHidden/>
              </w:rPr>
              <w:tab/>
            </w:r>
            <w:r>
              <w:rPr>
                <w:noProof/>
                <w:webHidden/>
              </w:rPr>
              <w:fldChar w:fldCharType="begin"/>
            </w:r>
            <w:r>
              <w:rPr>
                <w:noProof/>
                <w:webHidden/>
              </w:rPr>
              <w:instrText xml:space="preserve"> PAGEREF _Toc69986907 \h </w:instrText>
            </w:r>
            <w:r>
              <w:rPr>
                <w:noProof/>
                <w:webHidden/>
              </w:rPr>
            </w:r>
            <w:r>
              <w:rPr>
                <w:noProof/>
                <w:webHidden/>
              </w:rPr>
              <w:fldChar w:fldCharType="separate"/>
            </w:r>
            <w:r>
              <w:rPr>
                <w:noProof/>
                <w:webHidden/>
              </w:rPr>
              <w:t>14</w:t>
            </w:r>
            <w:r>
              <w:rPr>
                <w:noProof/>
                <w:webHidden/>
              </w:rPr>
              <w:fldChar w:fldCharType="end"/>
            </w:r>
          </w:hyperlink>
        </w:p>
        <w:p w14:paraId="18E54F7A" w14:textId="69AEA04E" w:rsidR="001C327E" w:rsidRDefault="001C327E">
          <w:pPr>
            <w:pStyle w:val="TOC2"/>
            <w:tabs>
              <w:tab w:val="left" w:pos="880"/>
              <w:tab w:val="right" w:leader="dot" w:pos="9016"/>
            </w:tabs>
            <w:rPr>
              <w:noProof/>
              <w:lang w:eastAsia="en-GB"/>
            </w:rPr>
          </w:pPr>
          <w:hyperlink w:anchor="_Toc69986908" w:history="1">
            <w:r w:rsidRPr="00A60233">
              <w:rPr>
                <w:rStyle w:val="Hyperlink"/>
                <w:noProof/>
              </w:rPr>
              <w:t>5.2</w:t>
            </w:r>
            <w:r>
              <w:rPr>
                <w:noProof/>
                <w:lang w:eastAsia="en-GB"/>
              </w:rPr>
              <w:tab/>
            </w:r>
            <w:r w:rsidRPr="00A60233">
              <w:rPr>
                <w:rStyle w:val="Hyperlink"/>
                <w:noProof/>
              </w:rPr>
              <w:t>Game Engine</w:t>
            </w:r>
            <w:r>
              <w:rPr>
                <w:noProof/>
                <w:webHidden/>
              </w:rPr>
              <w:tab/>
            </w:r>
            <w:r>
              <w:rPr>
                <w:noProof/>
                <w:webHidden/>
              </w:rPr>
              <w:fldChar w:fldCharType="begin"/>
            </w:r>
            <w:r>
              <w:rPr>
                <w:noProof/>
                <w:webHidden/>
              </w:rPr>
              <w:instrText xml:space="preserve"> PAGEREF _Toc69986908 \h </w:instrText>
            </w:r>
            <w:r>
              <w:rPr>
                <w:noProof/>
                <w:webHidden/>
              </w:rPr>
            </w:r>
            <w:r>
              <w:rPr>
                <w:noProof/>
                <w:webHidden/>
              </w:rPr>
              <w:fldChar w:fldCharType="separate"/>
            </w:r>
            <w:r>
              <w:rPr>
                <w:noProof/>
                <w:webHidden/>
              </w:rPr>
              <w:t>14</w:t>
            </w:r>
            <w:r>
              <w:rPr>
                <w:noProof/>
                <w:webHidden/>
              </w:rPr>
              <w:fldChar w:fldCharType="end"/>
            </w:r>
          </w:hyperlink>
        </w:p>
        <w:p w14:paraId="3026B9BD" w14:textId="0EE5BBA2" w:rsidR="001C327E" w:rsidRDefault="001C327E">
          <w:pPr>
            <w:pStyle w:val="TOC3"/>
            <w:tabs>
              <w:tab w:val="left" w:pos="1100"/>
              <w:tab w:val="right" w:leader="dot" w:pos="9016"/>
            </w:tabs>
            <w:rPr>
              <w:noProof/>
              <w:lang w:eastAsia="en-GB"/>
            </w:rPr>
          </w:pPr>
          <w:hyperlink w:anchor="_Toc69986909" w:history="1">
            <w:r w:rsidRPr="00A60233">
              <w:rPr>
                <w:rStyle w:val="Hyperlink"/>
                <w:noProof/>
              </w:rPr>
              <w:t>5.2.1</w:t>
            </w:r>
            <w:r>
              <w:rPr>
                <w:noProof/>
                <w:lang w:eastAsia="en-GB"/>
              </w:rPr>
              <w:tab/>
            </w:r>
            <w:r w:rsidRPr="00A60233">
              <w:rPr>
                <w:rStyle w:val="Hyperlink"/>
                <w:noProof/>
              </w:rPr>
              <w:t>Unity</w:t>
            </w:r>
            <w:r>
              <w:rPr>
                <w:noProof/>
                <w:webHidden/>
              </w:rPr>
              <w:tab/>
            </w:r>
            <w:r>
              <w:rPr>
                <w:noProof/>
                <w:webHidden/>
              </w:rPr>
              <w:fldChar w:fldCharType="begin"/>
            </w:r>
            <w:r>
              <w:rPr>
                <w:noProof/>
                <w:webHidden/>
              </w:rPr>
              <w:instrText xml:space="preserve"> PAGEREF _Toc69986909 \h </w:instrText>
            </w:r>
            <w:r>
              <w:rPr>
                <w:noProof/>
                <w:webHidden/>
              </w:rPr>
            </w:r>
            <w:r>
              <w:rPr>
                <w:noProof/>
                <w:webHidden/>
              </w:rPr>
              <w:fldChar w:fldCharType="separate"/>
            </w:r>
            <w:r>
              <w:rPr>
                <w:noProof/>
                <w:webHidden/>
              </w:rPr>
              <w:t>14</w:t>
            </w:r>
            <w:r>
              <w:rPr>
                <w:noProof/>
                <w:webHidden/>
              </w:rPr>
              <w:fldChar w:fldCharType="end"/>
            </w:r>
          </w:hyperlink>
        </w:p>
        <w:p w14:paraId="58B046E6" w14:textId="5815672C" w:rsidR="001C327E" w:rsidRDefault="001C327E">
          <w:pPr>
            <w:pStyle w:val="TOC3"/>
            <w:tabs>
              <w:tab w:val="left" w:pos="1100"/>
              <w:tab w:val="right" w:leader="dot" w:pos="9016"/>
            </w:tabs>
            <w:rPr>
              <w:noProof/>
              <w:lang w:eastAsia="en-GB"/>
            </w:rPr>
          </w:pPr>
          <w:hyperlink w:anchor="_Toc69986910" w:history="1">
            <w:r w:rsidRPr="00A60233">
              <w:rPr>
                <w:rStyle w:val="Hyperlink"/>
                <w:noProof/>
              </w:rPr>
              <w:t>5.2.2</w:t>
            </w:r>
            <w:r>
              <w:rPr>
                <w:noProof/>
                <w:lang w:eastAsia="en-GB"/>
              </w:rPr>
              <w:tab/>
            </w:r>
            <w:r w:rsidRPr="00A60233">
              <w:rPr>
                <w:rStyle w:val="Hyperlink"/>
                <w:noProof/>
              </w:rPr>
              <w:t>Unreal</w:t>
            </w:r>
            <w:r>
              <w:rPr>
                <w:noProof/>
                <w:webHidden/>
              </w:rPr>
              <w:tab/>
            </w:r>
            <w:r>
              <w:rPr>
                <w:noProof/>
                <w:webHidden/>
              </w:rPr>
              <w:fldChar w:fldCharType="begin"/>
            </w:r>
            <w:r>
              <w:rPr>
                <w:noProof/>
                <w:webHidden/>
              </w:rPr>
              <w:instrText xml:space="preserve"> PAGEREF _Toc69986910 \h </w:instrText>
            </w:r>
            <w:r>
              <w:rPr>
                <w:noProof/>
                <w:webHidden/>
              </w:rPr>
            </w:r>
            <w:r>
              <w:rPr>
                <w:noProof/>
                <w:webHidden/>
              </w:rPr>
              <w:fldChar w:fldCharType="separate"/>
            </w:r>
            <w:r>
              <w:rPr>
                <w:noProof/>
                <w:webHidden/>
              </w:rPr>
              <w:t>15</w:t>
            </w:r>
            <w:r>
              <w:rPr>
                <w:noProof/>
                <w:webHidden/>
              </w:rPr>
              <w:fldChar w:fldCharType="end"/>
            </w:r>
          </w:hyperlink>
        </w:p>
        <w:p w14:paraId="7D9CCB14" w14:textId="1D72A555" w:rsidR="001C327E" w:rsidRDefault="001C327E">
          <w:pPr>
            <w:pStyle w:val="TOC3"/>
            <w:tabs>
              <w:tab w:val="left" w:pos="1100"/>
              <w:tab w:val="right" w:leader="dot" w:pos="9016"/>
            </w:tabs>
            <w:rPr>
              <w:noProof/>
              <w:lang w:eastAsia="en-GB"/>
            </w:rPr>
          </w:pPr>
          <w:hyperlink w:anchor="_Toc69986911" w:history="1">
            <w:r w:rsidRPr="00A60233">
              <w:rPr>
                <w:rStyle w:val="Hyperlink"/>
                <w:noProof/>
              </w:rPr>
              <w:t>5.2.3</w:t>
            </w:r>
            <w:r>
              <w:rPr>
                <w:noProof/>
                <w:lang w:eastAsia="en-GB"/>
              </w:rPr>
              <w:tab/>
            </w:r>
            <w:r w:rsidRPr="00A60233">
              <w:rPr>
                <w:rStyle w:val="Hyperlink"/>
                <w:noProof/>
              </w:rPr>
              <w:t>Selected Engine</w:t>
            </w:r>
            <w:r>
              <w:rPr>
                <w:noProof/>
                <w:webHidden/>
              </w:rPr>
              <w:tab/>
            </w:r>
            <w:r>
              <w:rPr>
                <w:noProof/>
                <w:webHidden/>
              </w:rPr>
              <w:fldChar w:fldCharType="begin"/>
            </w:r>
            <w:r>
              <w:rPr>
                <w:noProof/>
                <w:webHidden/>
              </w:rPr>
              <w:instrText xml:space="preserve"> PAGEREF _Toc69986911 \h </w:instrText>
            </w:r>
            <w:r>
              <w:rPr>
                <w:noProof/>
                <w:webHidden/>
              </w:rPr>
            </w:r>
            <w:r>
              <w:rPr>
                <w:noProof/>
                <w:webHidden/>
              </w:rPr>
              <w:fldChar w:fldCharType="separate"/>
            </w:r>
            <w:r>
              <w:rPr>
                <w:noProof/>
                <w:webHidden/>
              </w:rPr>
              <w:t>15</w:t>
            </w:r>
            <w:r>
              <w:rPr>
                <w:noProof/>
                <w:webHidden/>
              </w:rPr>
              <w:fldChar w:fldCharType="end"/>
            </w:r>
          </w:hyperlink>
        </w:p>
        <w:p w14:paraId="0327C331" w14:textId="1E799915" w:rsidR="001C327E" w:rsidRDefault="001C327E">
          <w:pPr>
            <w:pStyle w:val="TOC2"/>
            <w:tabs>
              <w:tab w:val="left" w:pos="880"/>
              <w:tab w:val="right" w:leader="dot" w:pos="9016"/>
            </w:tabs>
            <w:rPr>
              <w:noProof/>
              <w:lang w:eastAsia="en-GB"/>
            </w:rPr>
          </w:pPr>
          <w:hyperlink w:anchor="_Toc69986912" w:history="1">
            <w:r w:rsidRPr="00A60233">
              <w:rPr>
                <w:rStyle w:val="Hyperlink"/>
                <w:noProof/>
              </w:rPr>
              <w:t>5.3</w:t>
            </w:r>
            <w:r>
              <w:rPr>
                <w:noProof/>
                <w:lang w:eastAsia="en-GB"/>
              </w:rPr>
              <w:tab/>
            </w:r>
            <w:r w:rsidRPr="00A60233">
              <w:rPr>
                <w:rStyle w:val="Hyperlink"/>
                <w:noProof/>
              </w:rPr>
              <w:t>Implementation</w:t>
            </w:r>
            <w:r>
              <w:rPr>
                <w:noProof/>
                <w:webHidden/>
              </w:rPr>
              <w:tab/>
            </w:r>
            <w:r>
              <w:rPr>
                <w:noProof/>
                <w:webHidden/>
              </w:rPr>
              <w:fldChar w:fldCharType="begin"/>
            </w:r>
            <w:r>
              <w:rPr>
                <w:noProof/>
                <w:webHidden/>
              </w:rPr>
              <w:instrText xml:space="preserve"> PAGEREF _Toc69986912 \h </w:instrText>
            </w:r>
            <w:r>
              <w:rPr>
                <w:noProof/>
                <w:webHidden/>
              </w:rPr>
            </w:r>
            <w:r>
              <w:rPr>
                <w:noProof/>
                <w:webHidden/>
              </w:rPr>
              <w:fldChar w:fldCharType="separate"/>
            </w:r>
            <w:r>
              <w:rPr>
                <w:noProof/>
                <w:webHidden/>
              </w:rPr>
              <w:t>16</w:t>
            </w:r>
            <w:r>
              <w:rPr>
                <w:noProof/>
                <w:webHidden/>
              </w:rPr>
              <w:fldChar w:fldCharType="end"/>
            </w:r>
          </w:hyperlink>
        </w:p>
        <w:p w14:paraId="2777EB45" w14:textId="3A1DAB46" w:rsidR="001C327E" w:rsidRDefault="001C327E">
          <w:pPr>
            <w:pStyle w:val="TOC3"/>
            <w:tabs>
              <w:tab w:val="left" w:pos="1100"/>
              <w:tab w:val="right" w:leader="dot" w:pos="9016"/>
            </w:tabs>
            <w:rPr>
              <w:noProof/>
              <w:lang w:eastAsia="en-GB"/>
            </w:rPr>
          </w:pPr>
          <w:hyperlink w:anchor="_Toc69986913" w:history="1">
            <w:r w:rsidRPr="00A60233">
              <w:rPr>
                <w:rStyle w:val="Hyperlink"/>
                <w:noProof/>
              </w:rPr>
              <w:t>5.3.1</w:t>
            </w:r>
            <w:r>
              <w:rPr>
                <w:noProof/>
                <w:lang w:eastAsia="en-GB"/>
              </w:rPr>
              <w:tab/>
            </w:r>
            <w:r w:rsidRPr="00A60233">
              <w:rPr>
                <w:rStyle w:val="Hyperlink"/>
                <w:noProof/>
              </w:rPr>
              <w:t>Grid</w:t>
            </w:r>
            <w:r>
              <w:rPr>
                <w:noProof/>
                <w:webHidden/>
              </w:rPr>
              <w:tab/>
            </w:r>
            <w:r>
              <w:rPr>
                <w:noProof/>
                <w:webHidden/>
              </w:rPr>
              <w:fldChar w:fldCharType="begin"/>
            </w:r>
            <w:r>
              <w:rPr>
                <w:noProof/>
                <w:webHidden/>
              </w:rPr>
              <w:instrText xml:space="preserve"> PAGEREF _Toc69986913 \h </w:instrText>
            </w:r>
            <w:r>
              <w:rPr>
                <w:noProof/>
                <w:webHidden/>
              </w:rPr>
            </w:r>
            <w:r>
              <w:rPr>
                <w:noProof/>
                <w:webHidden/>
              </w:rPr>
              <w:fldChar w:fldCharType="separate"/>
            </w:r>
            <w:r>
              <w:rPr>
                <w:noProof/>
                <w:webHidden/>
              </w:rPr>
              <w:t>16</w:t>
            </w:r>
            <w:r>
              <w:rPr>
                <w:noProof/>
                <w:webHidden/>
              </w:rPr>
              <w:fldChar w:fldCharType="end"/>
            </w:r>
          </w:hyperlink>
        </w:p>
        <w:p w14:paraId="3E897FF3" w14:textId="4CD58FD4" w:rsidR="001C327E" w:rsidRDefault="001C327E">
          <w:pPr>
            <w:pStyle w:val="TOC3"/>
            <w:tabs>
              <w:tab w:val="left" w:pos="1100"/>
              <w:tab w:val="right" w:leader="dot" w:pos="9016"/>
            </w:tabs>
            <w:rPr>
              <w:noProof/>
              <w:lang w:eastAsia="en-GB"/>
            </w:rPr>
          </w:pPr>
          <w:hyperlink w:anchor="_Toc69986914" w:history="1">
            <w:r w:rsidRPr="00A60233">
              <w:rPr>
                <w:rStyle w:val="Hyperlink"/>
                <w:noProof/>
              </w:rPr>
              <w:t>5.3.2</w:t>
            </w:r>
            <w:r>
              <w:rPr>
                <w:noProof/>
                <w:lang w:eastAsia="en-GB"/>
              </w:rPr>
              <w:tab/>
            </w:r>
            <w:r w:rsidRPr="00A60233">
              <w:rPr>
                <w:rStyle w:val="Hyperlink"/>
                <w:noProof/>
              </w:rPr>
              <w:t>A* Pathfinding</w:t>
            </w:r>
            <w:r>
              <w:rPr>
                <w:noProof/>
                <w:webHidden/>
              </w:rPr>
              <w:tab/>
            </w:r>
            <w:r>
              <w:rPr>
                <w:noProof/>
                <w:webHidden/>
              </w:rPr>
              <w:fldChar w:fldCharType="begin"/>
            </w:r>
            <w:r>
              <w:rPr>
                <w:noProof/>
                <w:webHidden/>
              </w:rPr>
              <w:instrText xml:space="preserve"> PAGEREF _Toc69986914 \h </w:instrText>
            </w:r>
            <w:r>
              <w:rPr>
                <w:noProof/>
                <w:webHidden/>
              </w:rPr>
            </w:r>
            <w:r>
              <w:rPr>
                <w:noProof/>
                <w:webHidden/>
              </w:rPr>
              <w:fldChar w:fldCharType="separate"/>
            </w:r>
            <w:r>
              <w:rPr>
                <w:noProof/>
                <w:webHidden/>
              </w:rPr>
              <w:t>16</w:t>
            </w:r>
            <w:r>
              <w:rPr>
                <w:noProof/>
                <w:webHidden/>
              </w:rPr>
              <w:fldChar w:fldCharType="end"/>
            </w:r>
          </w:hyperlink>
        </w:p>
        <w:p w14:paraId="3BFE5B81" w14:textId="2EB16E8D" w:rsidR="001C327E" w:rsidRDefault="001C327E">
          <w:pPr>
            <w:pStyle w:val="TOC3"/>
            <w:tabs>
              <w:tab w:val="left" w:pos="1100"/>
              <w:tab w:val="right" w:leader="dot" w:pos="9016"/>
            </w:tabs>
            <w:rPr>
              <w:noProof/>
              <w:lang w:eastAsia="en-GB"/>
            </w:rPr>
          </w:pPr>
          <w:hyperlink w:anchor="_Toc69986915" w:history="1">
            <w:r w:rsidRPr="00A60233">
              <w:rPr>
                <w:rStyle w:val="Hyperlink"/>
                <w:noProof/>
              </w:rPr>
              <w:t>5.3.3</w:t>
            </w:r>
            <w:r>
              <w:rPr>
                <w:noProof/>
                <w:lang w:eastAsia="en-GB"/>
              </w:rPr>
              <w:tab/>
            </w:r>
            <w:r w:rsidRPr="00A60233">
              <w:rPr>
                <w:rStyle w:val="Hyperlink"/>
                <w:noProof/>
              </w:rPr>
              <w:t>Units</w:t>
            </w:r>
            <w:r>
              <w:rPr>
                <w:noProof/>
                <w:webHidden/>
              </w:rPr>
              <w:tab/>
            </w:r>
            <w:r>
              <w:rPr>
                <w:noProof/>
                <w:webHidden/>
              </w:rPr>
              <w:fldChar w:fldCharType="begin"/>
            </w:r>
            <w:r>
              <w:rPr>
                <w:noProof/>
                <w:webHidden/>
              </w:rPr>
              <w:instrText xml:space="preserve"> PAGEREF _Toc69986915 \h </w:instrText>
            </w:r>
            <w:r>
              <w:rPr>
                <w:noProof/>
                <w:webHidden/>
              </w:rPr>
            </w:r>
            <w:r>
              <w:rPr>
                <w:noProof/>
                <w:webHidden/>
              </w:rPr>
              <w:fldChar w:fldCharType="separate"/>
            </w:r>
            <w:r>
              <w:rPr>
                <w:noProof/>
                <w:webHidden/>
              </w:rPr>
              <w:t>17</w:t>
            </w:r>
            <w:r>
              <w:rPr>
                <w:noProof/>
                <w:webHidden/>
              </w:rPr>
              <w:fldChar w:fldCharType="end"/>
            </w:r>
          </w:hyperlink>
        </w:p>
        <w:p w14:paraId="28092F9E" w14:textId="271B0104" w:rsidR="001C327E" w:rsidRDefault="001C327E">
          <w:pPr>
            <w:pStyle w:val="TOC3"/>
            <w:tabs>
              <w:tab w:val="left" w:pos="1100"/>
              <w:tab w:val="right" w:leader="dot" w:pos="9016"/>
            </w:tabs>
            <w:rPr>
              <w:noProof/>
              <w:lang w:eastAsia="en-GB"/>
            </w:rPr>
          </w:pPr>
          <w:hyperlink w:anchor="_Toc69986916" w:history="1">
            <w:r w:rsidRPr="00A60233">
              <w:rPr>
                <w:rStyle w:val="Hyperlink"/>
                <w:noProof/>
              </w:rPr>
              <w:t>5.3.4</w:t>
            </w:r>
            <w:r>
              <w:rPr>
                <w:noProof/>
                <w:lang w:eastAsia="en-GB"/>
              </w:rPr>
              <w:tab/>
            </w:r>
            <w:r w:rsidRPr="00A60233">
              <w:rPr>
                <w:rStyle w:val="Hyperlink"/>
                <w:noProof/>
              </w:rPr>
              <w:t>Binary Heap</w:t>
            </w:r>
            <w:r>
              <w:rPr>
                <w:noProof/>
                <w:webHidden/>
              </w:rPr>
              <w:tab/>
            </w:r>
            <w:r>
              <w:rPr>
                <w:noProof/>
                <w:webHidden/>
              </w:rPr>
              <w:fldChar w:fldCharType="begin"/>
            </w:r>
            <w:r>
              <w:rPr>
                <w:noProof/>
                <w:webHidden/>
              </w:rPr>
              <w:instrText xml:space="preserve"> PAGEREF _Toc69986916 \h </w:instrText>
            </w:r>
            <w:r>
              <w:rPr>
                <w:noProof/>
                <w:webHidden/>
              </w:rPr>
            </w:r>
            <w:r>
              <w:rPr>
                <w:noProof/>
                <w:webHidden/>
              </w:rPr>
              <w:fldChar w:fldCharType="separate"/>
            </w:r>
            <w:r>
              <w:rPr>
                <w:noProof/>
                <w:webHidden/>
              </w:rPr>
              <w:t>18</w:t>
            </w:r>
            <w:r>
              <w:rPr>
                <w:noProof/>
                <w:webHidden/>
              </w:rPr>
              <w:fldChar w:fldCharType="end"/>
            </w:r>
          </w:hyperlink>
        </w:p>
        <w:p w14:paraId="03748C61" w14:textId="63275658" w:rsidR="001C327E" w:rsidRDefault="001C327E">
          <w:pPr>
            <w:pStyle w:val="TOC3"/>
            <w:tabs>
              <w:tab w:val="left" w:pos="1100"/>
              <w:tab w:val="right" w:leader="dot" w:pos="9016"/>
            </w:tabs>
            <w:rPr>
              <w:noProof/>
              <w:lang w:eastAsia="en-GB"/>
            </w:rPr>
          </w:pPr>
          <w:hyperlink w:anchor="_Toc69986917" w:history="1">
            <w:r w:rsidRPr="00A60233">
              <w:rPr>
                <w:rStyle w:val="Hyperlink"/>
                <w:noProof/>
              </w:rPr>
              <w:t>5.3.5</w:t>
            </w:r>
            <w:r>
              <w:rPr>
                <w:noProof/>
                <w:lang w:eastAsia="en-GB"/>
              </w:rPr>
              <w:tab/>
            </w:r>
            <w:r w:rsidRPr="00A60233">
              <w:rPr>
                <w:rStyle w:val="Hyperlink"/>
                <w:noProof/>
              </w:rPr>
              <w:t>Nodes</w:t>
            </w:r>
            <w:r>
              <w:rPr>
                <w:noProof/>
                <w:webHidden/>
              </w:rPr>
              <w:tab/>
            </w:r>
            <w:r>
              <w:rPr>
                <w:noProof/>
                <w:webHidden/>
              </w:rPr>
              <w:fldChar w:fldCharType="begin"/>
            </w:r>
            <w:r>
              <w:rPr>
                <w:noProof/>
                <w:webHidden/>
              </w:rPr>
              <w:instrText xml:space="preserve"> PAGEREF _Toc69986917 \h </w:instrText>
            </w:r>
            <w:r>
              <w:rPr>
                <w:noProof/>
                <w:webHidden/>
              </w:rPr>
            </w:r>
            <w:r>
              <w:rPr>
                <w:noProof/>
                <w:webHidden/>
              </w:rPr>
              <w:fldChar w:fldCharType="separate"/>
            </w:r>
            <w:r>
              <w:rPr>
                <w:noProof/>
                <w:webHidden/>
              </w:rPr>
              <w:t>18</w:t>
            </w:r>
            <w:r>
              <w:rPr>
                <w:noProof/>
                <w:webHidden/>
              </w:rPr>
              <w:fldChar w:fldCharType="end"/>
            </w:r>
          </w:hyperlink>
        </w:p>
        <w:p w14:paraId="293A1FC2" w14:textId="2165283C" w:rsidR="001C327E" w:rsidRDefault="001C327E">
          <w:pPr>
            <w:pStyle w:val="TOC1"/>
            <w:tabs>
              <w:tab w:val="left" w:pos="400"/>
              <w:tab w:val="right" w:leader="dot" w:pos="9016"/>
            </w:tabs>
            <w:rPr>
              <w:noProof/>
              <w:lang w:eastAsia="en-GB"/>
            </w:rPr>
          </w:pPr>
          <w:hyperlink w:anchor="_Toc69986918" w:history="1">
            <w:r w:rsidRPr="00A60233">
              <w:rPr>
                <w:rStyle w:val="Hyperlink"/>
                <w:noProof/>
              </w:rPr>
              <w:t>6</w:t>
            </w:r>
            <w:r>
              <w:rPr>
                <w:noProof/>
                <w:lang w:eastAsia="en-GB"/>
              </w:rPr>
              <w:tab/>
            </w:r>
            <w:r w:rsidRPr="00A60233">
              <w:rPr>
                <w:rStyle w:val="Hyperlink"/>
                <w:noProof/>
              </w:rPr>
              <w:t>Testing</w:t>
            </w:r>
            <w:r>
              <w:rPr>
                <w:noProof/>
                <w:webHidden/>
              </w:rPr>
              <w:tab/>
            </w:r>
            <w:r>
              <w:rPr>
                <w:noProof/>
                <w:webHidden/>
              </w:rPr>
              <w:fldChar w:fldCharType="begin"/>
            </w:r>
            <w:r>
              <w:rPr>
                <w:noProof/>
                <w:webHidden/>
              </w:rPr>
              <w:instrText xml:space="preserve"> PAGEREF _Toc69986918 \h </w:instrText>
            </w:r>
            <w:r>
              <w:rPr>
                <w:noProof/>
                <w:webHidden/>
              </w:rPr>
            </w:r>
            <w:r>
              <w:rPr>
                <w:noProof/>
                <w:webHidden/>
              </w:rPr>
              <w:fldChar w:fldCharType="separate"/>
            </w:r>
            <w:r>
              <w:rPr>
                <w:noProof/>
                <w:webHidden/>
              </w:rPr>
              <w:t>19</w:t>
            </w:r>
            <w:r>
              <w:rPr>
                <w:noProof/>
                <w:webHidden/>
              </w:rPr>
              <w:fldChar w:fldCharType="end"/>
            </w:r>
          </w:hyperlink>
        </w:p>
        <w:p w14:paraId="35E129FF" w14:textId="1B00A4C9" w:rsidR="001C327E" w:rsidRDefault="001C327E">
          <w:pPr>
            <w:pStyle w:val="TOC2"/>
            <w:tabs>
              <w:tab w:val="left" w:pos="880"/>
              <w:tab w:val="right" w:leader="dot" w:pos="9016"/>
            </w:tabs>
            <w:rPr>
              <w:noProof/>
              <w:lang w:eastAsia="en-GB"/>
            </w:rPr>
          </w:pPr>
          <w:hyperlink w:anchor="_Toc69986919" w:history="1">
            <w:r w:rsidRPr="00A60233">
              <w:rPr>
                <w:rStyle w:val="Hyperlink"/>
                <w:noProof/>
              </w:rPr>
              <w:t>6.1</w:t>
            </w:r>
            <w:r>
              <w:rPr>
                <w:noProof/>
                <w:lang w:eastAsia="en-GB"/>
              </w:rPr>
              <w:tab/>
            </w:r>
            <w:r w:rsidRPr="00A60233">
              <w:rPr>
                <w:rStyle w:val="Hyperlink"/>
                <w:noProof/>
              </w:rPr>
              <w:t>Pathfinding Testing</w:t>
            </w:r>
            <w:r>
              <w:rPr>
                <w:noProof/>
                <w:webHidden/>
              </w:rPr>
              <w:tab/>
            </w:r>
            <w:r>
              <w:rPr>
                <w:noProof/>
                <w:webHidden/>
              </w:rPr>
              <w:fldChar w:fldCharType="begin"/>
            </w:r>
            <w:r>
              <w:rPr>
                <w:noProof/>
                <w:webHidden/>
              </w:rPr>
              <w:instrText xml:space="preserve"> PAGEREF _Toc69986919 \h </w:instrText>
            </w:r>
            <w:r>
              <w:rPr>
                <w:noProof/>
                <w:webHidden/>
              </w:rPr>
            </w:r>
            <w:r>
              <w:rPr>
                <w:noProof/>
                <w:webHidden/>
              </w:rPr>
              <w:fldChar w:fldCharType="separate"/>
            </w:r>
            <w:r>
              <w:rPr>
                <w:noProof/>
                <w:webHidden/>
              </w:rPr>
              <w:t>19</w:t>
            </w:r>
            <w:r>
              <w:rPr>
                <w:noProof/>
                <w:webHidden/>
              </w:rPr>
              <w:fldChar w:fldCharType="end"/>
            </w:r>
          </w:hyperlink>
        </w:p>
        <w:p w14:paraId="1A14F148" w14:textId="260EA2DC" w:rsidR="001C327E" w:rsidRDefault="001C327E">
          <w:pPr>
            <w:pStyle w:val="TOC2"/>
            <w:tabs>
              <w:tab w:val="left" w:pos="880"/>
              <w:tab w:val="right" w:leader="dot" w:pos="9016"/>
            </w:tabs>
            <w:rPr>
              <w:noProof/>
              <w:lang w:eastAsia="en-GB"/>
            </w:rPr>
          </w:pPr>
          <w:hyperlink w:anchor="_Toc69986920" w:history="1">
            <w:r w:rsidRPr="00A60233">
              <w:rPr>
                <w:rStyle w:val="Hyperlink"/>
                <w:noProof/>
              </w:rPr>
              <w:t>6.2</w:t>
            </w:r>
            <w:r>
              <w:rPr>
                <w:noProof/>
                <w:lang w:eastAsia="en-GB"/>
              </w:rPr>
              <w:tab/>
            </w:r>
            <w:r w:rsidRPr="00A60233">
              <w:rPr>
                <w:rStyle w:val="Hyperlink"/>
                <w:noProof/>
              </w:rPr>
              <w:t>Amount of Agents</w:t>
            </w:r>
            <w:r>
              <w:rPr>
                <w:noProof/>
                <w:webHidden/>
              </w:rPr>
              <w:tab/>
            </w:r>
            <w:r>
              <w:rPr>
                <w:noProof/>
                <w:webHidden/>
              </w:rPr>
              <w:fldChar w:fldCharType="begin"/>
            </w:r>
            <w:r>
              <w:rPr>
                <w:noProof/>
                <w:webHidden/>
              </w:rPr>
              <w:instrText xml:space="preserve"> PAGEREF _Toc69986920 \h </w:instrText>
            </w:r>
            <w:r>
              <w:rPr>
                <w:noProof/>
                <w:webHidden/>
              </w:rPr>
            </w:r>
            <w:r>
              <w:rPr>
                <w:noProof/>
                <w:webHidden/>
              </w:rPr>
              <w:fldChar w:fldCharType="separate"/>
            </w:r>
            <w:r>
              <w:rPr>
                <w:noProof/>
                <w:webHidden/>
              </w:rPr>
              <w:t>20</w:t>
            </w:r>
            <w:r>
              <w:rPr>
                <w:noProof/>
                <w:webHidden/>
              </w:rPr>
              <w:fldChar w:fldCharType="end"/>
            </w:r>
          </w:hyperlink>
        </w:p>
        <w:p w14:paraId="3079223C" w14:textId="0A6CF0B3" w:rsidR="001C327E" w:rsidRDefault="001C327E">
          <w:pPr>
            <w:pStyle w:val="TOC2"/>
            <w:tabs>
              <w:tab w:val="left" w:pos="880"/>
              <w:tab w:val="right" w:leader="dot" w:pos="9016"/>
            </w:tabs>
            <w:rPr>
              <w:noProof/>
              <w:lang w:eastAsia="en-GB"/>
            </w:rPr>
          </w:pPr>
          <w:hyperlink w:anchor="_Toc69986921" w:history="1">
            <w:r w:rsidRPr="00A60233">
              <w:rPr>
                <w:rStyle w:val="Hyperlink"/>
                <w:noProof/>
              </w:rPr>
              <w:t>6.3</w:t>
            </w:r>
            <w:r>
              <w:rPr>
                <w:noProof/>
                <w:lang w:eastAsia="en-GB"/>
              </w:rPr>
              <w:tab/>
            </w:r>
            <w:r w:rsidRPr="00A60233">
              <w:rPr>
                <w:rStyle w:val="Hyperlink"/>
                <w:noProof/>
              </w:rPr>
              <w:t>Optimisation Testing</w:t>
            </w:r>
            <w:r>
              <w:rPr>
                <w:noProof/>
                <w:webHidden/>
              </w:rPr>
              <w:tab/>
            </w:r>
            <w:r>
              <w:rPr>
                <w:noProof/>
                <w:webHidden/>
              </w:rPr>
              <w:fldChar w:fldCharType="begin"/>
            </w:r>
            <w:r>
              <w:rPr>
                <w:noProof/>
                <w:webHidden/>
              </w:rPr>
              <w:instrText xml:space="preserve"> PAGEREF _Toc69986921 \h </w:instrText>
            </w:r>
            <w:r>
              <w:rPr>
                <w:noProof/>
                <w:webHidden/>
              </w:rPr>
            </w:r>
            <w:r>
              <w:rPr>
                <w:noProof/>
                <w:webHidden/>
              </w:rPr>
              <w:fldChar w:fldCharType="separate"/>
            </w:r>
            <w:r>
              <w:rPr>
                <w:noProof/>
                <w:webHidden/>
              </w:rPr>
              <w:t>20</w:t>
            </w:r>
            <w:r>
              <w:rPr>
                <w:noProof/>
                <w:webHidden/>
              </w:rPr>
              <w:fldChar w:fldCharType="end"/>
            </w:r>
          </w:hyperlink>
        </w:p>
        <w:p w14:paraId="322331C9" w14:textId="74ECE83B" w:rsidR="001C327E" w:rsidRDefault="001C327E">
          <w:pPr>
            <w:pStyle w:val="TOC3"/>
            <w:tabs>
              <w:tab w:val="left" w:pos="1100"/>
              <w:tab w:val="right" w:leader="dot" w:pos="9016"/>
            </w:tabs>
            <w:rPr>
              <w:noProof/>
              <w:lang w:eastAsia="en-GB"/>
            </w:rPr>
          </w:pPr>
          <w:hyperlink w:anchor="_Toc69986922" w:history="1">
            <w:r w:rsidRPr="00A60233">
              <w:rPr>
                <w:rStyle w:val="Hyperlink"/>
                <w:noProof/>
              </w:rPr>
              <w:t>6.3.1</w:t>
            </w:r>
            <w:r>
              <w:rPr>
                <w:noProof/>
                <w:lang w:eastAsia="en-GB"/>
              </w:rPr>
              <w:tab/>
            </w:r>
            <w:r w:rsidRPr="00A60233">
              <w:rPr>
                <w:rStyle w:val="Hyperlink"/>
                <w:noProof/>
              </w:rPr>
              <w:t>Binary Heap</w:t>
            </w:r>
            <w:r>
              <w:rPr>
                <w:noProof/>
                <w:webHidden/>
              </w:rPr>
              <w:tab/>
            </w:r>
            <w:r>
              <w:rPr>
                <w:noProof/>
                <w:webHidden/>
              </w:rPr>
              <w:fldChar w:fldCharType="begin"/>
            </w:r>
            <w:r>
              <w:rPr>
                <w:noProof/>
                <w:webHidden/>
              </w:rPr>
              <w:instrText xml:space="preserve"> PAGEREF _Toc69986922 \h </w:instrText>
            </w:r>
            <w:r>
              <w:rPr>
                <w:noProof/>
                <w:webHidden/>
              </w:rPr>
            </w:r>
            <w:r>
              <w:rPr>
                <w:noProof/>
                <w:webHidden/>
              </w:rPr>
              <w:fldChar w:fldCharType="separate"/>
            </w:r>
            <w:r>
              <w:rPr>
                <w:noProof/>
                <w:webHidden/>
              </w:rPr>
              <w:t>20</w:t>
            </w:r>
            <w:r>
              <w:rPr>
                <w:noProof/>
                <w:webHidden/>
              </w:rPr>
              <w:fldChar w:fldCharType="end"/>
            </w:r>
          </w:hyperlink>
        </w:p>
        <w:p w14:paraId="0B39CBA2" w14:textId="3FF9296E" w:rsidR="001C327E" w:rsidRDefault="001C327E">
          <w:pPr>
            <w:pStyle w:val="TOC3"/>
            <w:tabs>
              <w:tab w:val="left" w:pos="1100"/>
              <w:tab w:val="right" w:leader="dot" w:pos="9016"/>
            </w:tabs>
            <w:rPr>
              <w:noProof/>
              <w:lang w:eastAsia="en-GB"/>
            </w:rPr>
          </w:pPr>
          <w:hyperlink w:anchor="_Toc69986923" w:history="1">
            <w:r w:rsidRPr="00A60233">
              <w:rPr>
                <w:rStyle w:val="Hyperlink"/>
                <w:noProof/>
              </w:rPr>
              <w:t>6.3.2</w:t>
            </w:r>
            <w:r>
              <w:rPr>
                <w:noProof/>
                <w:lang w:eastAsia="en-GB"/>
              </w:rPr>
              <w:tab/>
            </w:r>
            <w:r w:rsidRPr="00A60233">
              <w:rPr>
                <w:rStyle w:val="Hyperlink"/>
                <w:noProof/>
              </w:rPr>
              <w:t>Path Request Manager</w:t>
            </w:r>
            <w:r>
              <w:rPr>
                <w:noProof/>
                <w:webHidden/>
              </w:rPr>
              <w:tab/>
            </w:r>
            <w:r>
              <w:rPr>
                <w:noProof/>
                <w:webHidden/>
              </w:rPr>
              <w:fldChar w:fldCharType="begin"/>
            </w:r>
            <w:r>
              <w:rPr>
                <w:noProof/>
                <w:webHidden/>
              </w:rPr>
              <w:instrText xml:space="preserve"> PAGEREF _Toc69986923 \h </w:instrText>
            </w:r>
            <w:r>
              <w:rPr>
                <w:noProof/>
                <w:webHidden/>
              </w:rPr>
            </w:r>
            <w:r>
              <w:rPr>
                <w:noProof/>
                <w:webHidden/>
              </w:rPr>
              <w:fldChar w:fldCharType="separate"/>
            </w:r>
            <w:r>
              <w:rPr>
                <w:noProof/>
                <w:webHidden/>
              </w:rPr>
              <w:t>20</w:t>
            </w:r>
            <w:r>
              <w:rPr>
                <w:noProof/>
                <w:webHidden/>
              </w:rPr>
              <w:fldChar w:fldCharType="end"/>
            </w:r>
          </w:hyperlink>
        </w:p>
        <w:p w14:paraId="4345B0A3" w14:textId="06324C59" w:rsidR="001C327E" w:rsidRDefault="001C327E">
          <w:pPr>
            <w:pStyle w:val="TOC2"/>
            <w:tabs>
              <w:tab w:val="left" w:pos="880"/>
              <w:tab w:val="right" w:leader="dot" w:pos="9016"/>
            </w:tabs>
            <w:rPr>
              <w:noProof/>
              <w:lang w:eastAsia="en-GB"/>
            </w:rPr>
          </w:pPr>
          <w:hyperlink w:anchor="_Toc69986924" w:history="1">
            <w:r w:rsidRPr="00A60233">
              <w:rPr>
                <w:rStyle w:val="Hyperlink"/>
                <w:noProof/>
              </w:rPr>
              <w:t>6.4</w:t>
            </w:r>
            <w:r>
              <w:rPr>
                <w:noProof/>
                <w:lang w:eastAsia="en-GB"/>
              </w:rPr>
              <w:tab/>
            </w:r>
            <w:r w:rsidRPr="00A60233">
              <w:rPr>
                <w:rStyle w:val="Hyperlink"/>
                <w:noProof/>
              </w:rPr>
              <w:t>Path Smoothing Testing</w:t>
            </w:r>
            <w:r>
              <w:rPr>
                <w:noProof/>
                <w:webHidden/>
              </w:rPr>
              <w:tab/>
            </w:r>
            <w:r>
              <w:rPr>
                <w:noProof/>
                <w:webHidden/>
              </w:rPr>
              <w:fldChar w:fldCharType="begin"/>
            </w:r>
            <w:r>
              <w:rPr>
                <w:noProof/>
                <w:webHidden/>
              </w:rPr>
              <w:instrText xml:space="preserve"> PAGEREF _Toc69986924 \h </w:instrText>
            </w:r>
            <w:r>
              <w:rPr>
                <w:noProof/>
                <w:webHidden/>
              </w:rPr>
            </w:r>
            <w:r>
              <w:rPr>
                <w:noProof/>
                <w:webHidden/>
              </w:rPr>
              <w:fldChar w:fldCharType="separate"/>
            </w:r>
            <w:r>
              <w:rPr>
                <w:noProof/>
                <w:webHidden/>
              </w:rPr>
              <w:t>20</w:t>
            </w:r>
            <w:r>
              <w:rPr>
                <w:noProof/>
                <w:webHidden/>
              </w:rPr>
              <w:fldChar w:fldCharType="end"/>
            </w:r>
          </w:hyperlink>
        </w:p>
        <w:p w14:paraId="63962C30" w14:textId="7561AA3E" w:rsidR="001C327E" w:rsidRDefault="001C327E">
          <w:pPr>
            <w:pStyle w:val="TOC1"/>
            <w:tabs>
              <w:tab w:val="left" w:pos="400"/>
              <w:tab w:val="right" w:leader="dot" w:pos="9016"/>
            </w:tabs>
            <w:rPr>
              <w:noProof/>
              <w:lang w:eastAsia="en-GB"/>
            </w:rPr>
          </w:pPr>
          <w:hyperlink w:anchor="_Toc69986925" w:history="1">
            <w:r w:rsidRPr="00A60233">
              <w:rPr>
                <w:rStyle w:val="Hyperlink"/>
                <w:noProof/>
              </w:rPr>
              <w:t>7</w:t>
            </w:r>
            <w:r>
              <w:rPr>
                <w:noProof/>
                <w:lang w:eastAsia="en-GB"/>
              </w:rPr>
              <w:tab/>
            </w:r>
            <w:r w:rsidRPr="00A60233">
              <w:rPr>
                <w:rStyle w:val="Hyperlink"/>
                <w:noProof/>
              </w:rPr>
              <w:t>Risk Assessment</w:t>
            </w:r>
            <w:r>
              <w:rPr>
                <w:noProof/>
                <w:webHidden/>
              </w:rPr>
              <w:tab/>
            </w:r>
            <w:r>
              <w:rPr>
                <w:noProof/>
                <w:webHidden/>
              </w:rPr>
              <w:fldChar w:fldCharType="begin"/>
            </w:r>
            <w:r>
              <w:rPr>
                <w:noProof/>
                <w:webHidden/>
              </w:rPr>
              <w:instrText xml:space="preserve"> PAGEREF _Toc69986925 \h </w:instrText>
            </w:r>
            <w:r>
              <w:rPr>
                <w:noProof/>
                <w:webHidden/>
              </w:rPr>
            </w:r>
            <w:r>
              <w:rPr>
                <w:noProof/>
                <w:webHidden/>
              </w:rPr>
              <w:fldChar w:fldCharType="separate"/>
            </w:r>
            <w:r>
              <w:rPr>
                <w:noProof/>
                <w:webHidden/>
              </w:rPr>
              <w:t>21</w:t>
            </w:r>
            <w:r>
              <w:rPr>
                <w:noProof/>
                <w:webHidden/>
              </w:rPr>
              <w:fldChar w:fldCharType="end"/>
            </w:r>
          </w:hyperlink>
        </w:p>
        <w:p w14:paraId="132A1883" w14:textId="46B8225B" w:rsidR="001C327E" w:rsidRDefault="001C327E">
          <w:pPr>
            <w:pStyle w:val="TOC1"/>
            <w:tabs>
              <w:tab w:val="left" w:pos="400"/>
              <w:tab w:val="right" w:leader="dot" w:pos="9016"/>
            </w:tabs>
            <w:rPr>
              <w:noProof/>
              <w:lang w:eastAsia="en-GB"/>
            </w:rPr>
          </w:pPr>
          <w:hyperlink w:anchor="_Toc69986926" w:history="1">
            <w:r w:rsidRPr="00A60233">
              <w:rPr>
                <w:rStyle w:val="Hyperlink"/>
                <w:noProof/>
              </w:rPr>
              <w:t>8</w:t>
            </w:r>
            <w:r>
              <w:rPr>
                <w:noProof/>
                <w:lang w:eastAsia="en-GB"/>
              </w:rPr>
              <w:tab/>
            </w:r>
            <w:r w:rsidRPr="00A60233">
              <w:rPr>
                <w:rStyle w:val="Hyperlink"/>
                <w:noProof/>
              </w:rPr>
              <w:t>Further Work</w:t>
            </w:r>
            <w:r>
              <w:rPr>
                <w:noProof/>
                <w:webHidden/>
              </w:rPr>
              <w:tab/>
            </w:r>
            <w:r>
              <w:rPr>
                <w:noProof/>
                <w:webHidden/>
              </w:rPr>
              <w:fldChar w:fldCharType="begin"/>
            </w:r>
            <w:r>
              <w:rPr>
                <w:noProof/>
                <w:webHidden/>
              </w:rPr>
              <w:instrText xml:space="preserve"> PAGEREF _Toc69986926 \h </w:instrText>
            </w:r>
            <w:r>
              <w:rPr>
                <w:noProof/>
                <w:webHidden/>
              </w:rPr>
            </w:r>
            <w:r>
              <w:rPr>
                <w:noProof/>
                <w:webHidden/>
              </w:rPr>
              <w:fldChar w:fldCharType="separate"/>
            </w:r>
            <w:r>
              <w:rPr>
                <w:noProof/>
                <w:webHidden/>
              </w:rPr>
              <w:t>22</w:t>
            </w:r>
            <w:r>
              <w:rPr>
                <w:noProof/>
                <w:webHidden/>
              </w:rPr>
              <w:fldChar w:fldCharType="end"/>
            </w:r>
          </w:hyperlink>
        </w:p>
        <w:p w14:paraId="50FB22B8" w14:textId="63352DCE" w:rsidR="001C327E" w:rsidRDefault="001C327E">
          <w:pPr>
            <w:pStyle w:val="TOC3"/>
            <w:tabs>
              <w:tab w:val="left" w:pos="1100"/>
              <w:tab w:val="right" w:leader="dot" w:pos="9016"/>
            </w:tabs>
            <w:rPr>
              <w:noProof/>
              <w:lang w:eastAsia="en-GB"/>
            </w:rPr>
          </w:pPr>
          <w:hyperlink w:anchor="_Toc69986927" w:history="1">
            <w:r w:rsidRPr="00A60233">
              <w:rPr>
                <w:rStyle w:val="Hyperlink"/>
                <w:noProof/>
              </w:rPr>
              <w:t>8.1.1</w:t>
            </w:r>
            <w:r>
              <w:rPr>
                <w:noProof/>
                <w:lang w:eastAsia="en-GB"/>
              </w:rPr>
              <w:tab/>
            </w:r>
            <w:r w:rsidRPr="00A60233">
              <w:rPr>
                <w:rStyle w:val="Hyperlink"/>
                <w:noProof/>
              </w:rPr>
              <w:t>Local Avoidance</w:t>
            </w:r>
            <w:r>
              <w:rPr>
                <w:noProof/>
                <w:webHidden/>
              </w:rPr>
              <w:tab/>
            </w:r>
            <w:r>
              <w:rPr>
                <w:noProof/>
                <w:webHidden/>
              </w:rPr>
              <w:fldChar w:fldCharType="begin"/>
            </w:r>
            <w:r>
              <w:rPr>
                <w:noProof/>
                <w:webHidden/>
              </w:rPr>
              <w:instrText xml:space="preserve"> PAGEREF _Toc69986927 \h </w:instrText>
            </w:r>
            <w:r>
              <w:rPr>
                <w:noProof/>
                <w:webHidden/>
              </w:rPr>
            </w:r>
            <w:r>
              <w:rPr>
                <w:noProof/>
                <w:webHidden/>
              </w:rPr>
              <w:fldChar w:fldCharType="separate"/>
            </w:r>
            <w:r>
              <w:rPr>
                <w:noProof/>
                <w:webHidden/>
              </w:rPr>
              <w:t>22</w:t>
            </w:r>
            <w:r>
              <w:rPr>
                <w:noProof/>
                <w:webHidden/>
              </w:rPr>
              <w:fldChar w:fldCharType="end"/>
            </w:r>
          </w:hyperlink>
        </w:p>
        <w:p w14:paraId="4D6FD179" w14:textId="064F185D" w:rsidR="001C327E" w:rsidRDefault="001C327E">
          <w:pPr>
            <w:pStyle w:val="TOC3"/>
            <w:tabs>
              <w:tab w:val="left" w:pos="1100"/>
              <w:tab w:val="right" w:leader="dot" w:pos="9016"/>
            </w:tabs>
            <w:rPr>
              <w:noProof/>
              <w:lang w:eastAsia="en-GB"/>
            </w:rPr>
          </w:pPr>
          <w:hyperlink w:anchor="_Toc69986928" w:history="1">
            <w:r w:rsidRPr="00A60233">
              <w:rPr>
                <w:rStyle w:val="Hyperlink"/>
                <w:noProof/>
              </w:rPr>
              <w:t>8.1.2</w:t>
            </w:r>
            <w:r>
              <w:rPr>
                <w:noProof/>
                <w:lang w:eastAsia="en-GB"/>
              </w:rPr>
              <w:tab/>
            </w:r>
            <w:r w:rsidRPr="00A60233">
              <w:rPr>
                <w:rStyle w:val="Hyperlink"/>
                <w:noProof/>
              </w:rPr>
              <w:t>Weighting System</w:t>
            </w:r>
            <w:r>
              <w:rPr>
                <w:noProof/>
                <w:webHidden/>
              </w:rPr>
              <w:tab/>
            </w:r>
            <w:r>
              <w:rPr>
                <w:noProof/>
                <w:webHidden/>
              </w:rPr>
              <w:fldChar w:fldCharType="begin"/>
            </w:r>
            <w:r>
              <w:rPr>
                <w:noProof/>
                <w:webHidden/>
              </w:rPr>
              <w:instrText xml:space="preserve"> PAGEREF _Toc69986928 \h </w:instrText>
            </w:r>
            <w:r>
              <w:rPr>
                <w:noProof/>
                <w:webHidden/>
              </w:rPr>
            </w:r>
            <w:r>
              <w:rPr>
                <w:noProof/>
                <w:webHidden/>
              </w:rPr>
              <w:fldChar w:fldCharType="separate"/>
            </w:r>
            <w:r>
              <w:rPr>
                <w:noProof/>
                <w:webHidden/>
              </w:rPr>
              <w:t>23</w:t>
            </w:r>
            <w:r>
              <w:rPr>
                <w:noProof/>
                <w:webHidden/>
              </w:rPr>
              <w:fldChar w:fldCharType="end"/>
            </w:r>
          </w:hyperlink>
        </w:p>
        <w:p w14:paraId="55C3E69F" w14:textId="28EDD0A0" w:rsidR="001C327E" w:rsidRDefault="001C327E">
          <w:pPr>
            <w:pStyle w:val="TOC3"/>
            <w:tabs>
              <w:tab w:val="left" w:pos="1100"/>
              <w:tab w:val="right" w:leader="dot" w:pos="9016"/>
            </w:tabs>
            <w:rPr>
              <w:noProof/>
              <w:lang w:eastAsia="en-GB"/>
            </w:rPr>
          </w:pPr>
          <w:hyperlink w:anchor="_Toc69986929" w:history="1">
            <w:r w:rsidRPr="00A60233">
              <w:rPr>
                <w:rStyle w:val="Hyperlink"/>
                <w:noProof/>
              </w:rPr>
              <w:t>8.1.3</w:t>
            </w:r>
            <w:r>
              <w:rPr>
                <w:noProof/>
                <w:lang w:eastAsia="en-GB"/>
              </w:rPr>
              <w:tab/>
            </w:r>
            <w:r w:rsidRPr="00A60233">
              <w:rPr>
                <w:rStyle w:val="Hyperlink"/>
                <w:noProof/>
              </w:rPr>
              <w:t>Path Smoothing</w:t>
            </w:r>
            <w:r>
              <w:rPr>
                <w:noProof/>
                <w:webHidden/>
              </w:rPr>
              <w:tab/>
            </w:r>
            <w:r>
              <w:rPr>
                <w:noProof/>
                <w:webHidden/>
              </w:rPr>
              <w:fldChar w:fldCharType="begin"/>
            </w:r>
            <w:r>
              <w:rPr>
                <w:noProof/>
                <w:webHidden/>
              </w:rPr>
              <w:instrText xml:space="preserve"> PAGEREF _Toc69986929 \h </w:instrText>
            </w:r>
            <w:r>
              <w:rPr>
                <w:noProof/>
                <w:webHidden/>
              </w:rPr>
            </w:r>
            <w:r>
              <w:rPr>
                <w:noProof/>
                <w:webHidden/>
              </w:rPr>
              <w:fldChar w:fldCharType="separate"/>
            </w:r>
            <w:r>
              <w:rPr>
                <w:noProof/>
                <w:webHidden/>
              </w:rPr>
              <w:t>23</w:t>
            </w:r>
            <w:r>
              <w:rPr>
                <w:noProof/>
                <w:webHidden/>
              </w:rPr>
              <w:fldChar w:fldCharType="end"/>
            </w:r>
          </w:hyperlink>
        </w:p>
        <w:p w14:paraId="57734F88" w14:textId="11332F71" w:rsidR="001C327E" w:rsidRDefault="001C327E">
          <w:pPr>
            <w:pStyle w:val="TOC3"/>
            <w:tabs>
              <w:tab w:val="left" w:pos="1100"/>
              <w:tab w:val="right" w:leader="dot" w:pos="9016"/>
            </w:tabs>
            <w:rPr>
              <w:noProof/>
              <w:lang w:eastAsia="en-GB"/>
            </w:rPr>
          </w:pPr>
          <w:hyperlink w:anchor="_Toc69986930" w:history="1">
            <w:r w:rsidRPr="00A60233">
              <w:rPr>
                <w:rStyle w:val="Hyperlink"/>
                <w:noProof/>
              </w:rPr>
              <w:t>8.1.4</w:t>
            </w:r>
            <w:r>
              <w:rPr>
                <w:noProof/>
                <w:lang w:eastAsia="en-GB"/>
              </w:rPr>
              <w:tab/>
            </w:r>
            <w:r w:rsidRPr="00A60233">
              <w:rPr>
                <w:rStyle w:val="Hyperlink"/>
                <w:noProof/>
              </w:rPr>
              <w:t>Decision making</w:t>
            </w:r>
            <w:r>
              <w:rPr>
                <w:noProof/>
                <w:webHidden/>
              </w:rPr>
              <w:tab/>
            </w:r>
            <w:r>
              <w:rPr>
                <w:noProof/>
                <w:webHidden/>
              </w:rPr>
              <w:fldChar w:fldCharType="begin"/>
            </w:r>
            <w:r>
              <w:rPr>
                <w:noProof/>
                <w:webHidden/>
              </w:rPr>
              <w:instrText xml:space="preserve"> PAGEREF _Toc69986930 \h </w:instrText>
            </w:r>
            <w:r>
              <w:rPr>
                <w:noProof/>
                <w:webHidden/>
              </w:rPr>
            </w:r>
            <w:r>
              <w:rPr>
                <w:noProof/>
                <w:webHidden/>
              </w:rPr>
              <w:fldChar w:fldCharType="separate"/>
            </w:r>
            <w:r>
              <w:rPr>
                <w:noProof/>
                <w:webHidden/>
              </w:rPr>
              <w:t>24</w:t>
            </w:r>
            <w:r>
              <w:rPr>
                <w:noProof/>
                <w:webHidden/>
              </w:rPr>
              <w:fldChar w:fldCharType="end"/>
            </w:r>
          </w:hyperlink>
        </w:p>
        <w:p w14:paraId="7DBEF237" w14:textId="182C937E" w:rsidR="001C327E" w:rsidRDefault="001C327E">
          <w:pPr>
            <w:pStyle w:val="TOC3"/>
            <w:tabs>
              <w:tab w:val="left" w:pos="1100"/>
              <w:tab w:val="right" w:leader="dot" w:pos="9016"/>
            </w:tabs>
            <w:rPr>
              <w:noProof/>
              <w:lang w:eastAsia="en-GB"/>
            </w:rPr>
          </w:pPr>
          <w:hyperlink w:anchor="_Toc69986931" w:history="1">
            <w:r w:rsidRPr="00A60233">
              <w:rPr>
                <w:rStyle w:val="Hyperlink"/>
                <w:noProof/>
              </w:rPr>
              <w:t>8.1.5</w:t>
            </w:r>
            <w:r>
              <w:rPr>
                <w:noProof/>
                <w:lang w:eastAsia="en-GB"/>
              </w:rPr>
              <w:tab/>
            </w:r>
            <w:r w:rsidRPr="00A60233">
              <w:rPr>
                <w:rStyle w:val="Hyperlink"/>
                <w:noProof/>
              </w:rPr>
              <w:t>Final Pathfinding Review</w:t>
            </w:r>
            <w:r>
              <w:rPr>
                <w:noProof/>
                <w:webHidden/>
              </w:rPr>
              <w:tab/>
            </w:r>
            <w:r>
              <w:rPr>
                <w:noProof/>
                <w:webHidden/>
              </w:rPr>
              <w:fldChar w:fldCharType="begin"/>
            </w:r>
            <w:r>
              <w:rPr>
                <w:noProof/>
                <w:webHidden/>
              </w:rPr>
              <w:instrText xml:space="preserve"> PAGEREF _Toc69986931 \h </w:instrText>
            </w:r>
            <w:r>
              <w:rPr>
                <w:noProof/>
                <w:webHidden/>
              </w:rPr>
            </w:r>
            <w:r>
              <w:rPr>
                <w:noProof/>
                <w:webHidden/>
              </w:rPr>
              <w:fldChar w:fldCharType="separate"/>
            </w:r>
            <w:r>
              <w:rPr>
                <w:noProof/>
                <w:webHidden/>
              </w:rPr>
              <w:t>25</w:t>
            </w:r>
            <w:r>
              <w:rPr>
                <w:noProof/>
                <w:webHidden/>
              </w:rPr>
              <w:fldChar w:fldCharType="end"/>
            </w:r>
          </w:hyperlink>
        </w:p>
        <w:p w14:paraId="215F11B5" w14:textId="660DF409" w:rsidR="001C327E" w:rsidRDefault="001C327E">
          <w:pPr>
            <w:pStyle w:val="TOC2"/>
            <w:tabs>
              <w:tab w:val="left" w:pos="880"/>
              <w:tab w:val="right" w:leader="dot" w:pos="9016"/>
            </w:tabs>
            <w:rPr>
              <w:noProof/>
              <w:lang w:eastAsia="en-GB"/>
            </w:rPr>
          </w:pPr>
          <w:hyperlink w:anchor="_Toc69986932" w:history="1">
            <w:r w:rsidRPr="00A60233">
              <w:rPr>
                <w:rStyle w:val="Hyperlink"/>
                <w:noProof/>
              </w:rPr>
              <w:t>8.2</w:t>
            </w:r>
            <w:r>
              <w:rPr>
                <w:noProof/>
                <w:lang w:eastAsia="en-GB"/>
              </w:rPr>
              <w:tab/>
            </w:r>
            <w:r w:rsidRPr="00A60233">
              <w:rPr>
                <w:rStyle w:val="Hyperlink"/>
                <w:noProof/>
              </w:rPr>
              <w:t>Game Review</w:t>
            </w:r>
            <w:r>
              <w:rPr>
                <w:noProof/>
                <w:webHidden/>
              </w:rPr>
              <w:tab/>
            </w:r>
            <w:r>
              <w:rPr>
                <w:noProof/>
                <w:webHidden/>
              </w:rPr>
              <w:fldChar w:fldCharType="begin"/>
            </w:r>
            <w:r>
              <w:rPr>
                <w:noProof/>
                <w:webHidden/>
              </w:rPr>
              <w:instrText xml:space="preserve"> PAGEREF _Toc69986932 \h </w:instrText>
            </w:r>
            <w:r>
              <w:rPr>
                <w:noProof/>
                <w:webHidden/>
              </w:rPr>
            </w:r>
            <w:r>
              <w:rPr>
                <w:noProof/>
                <w:webHidden/>
              </w:rPr>
              <w:fldChar w:fldCharType="separate"/>
            </w:r>
            <w:r>
              <w:rPr>
                <w:noProof/>
                <w:webHidden/>
              </w:rPr>
              <w:t>25</w:t>
            </w:r>
            <w:r>
              <w:rPr>
                <w:noProof/>
                <w:webHidden/>
              </w:rPr>
              <w:fldChar w:fldCharType="end"/>
            </w:r>
          </w:hyperlink>
        </w:p>
        <w:p w14:paraId="57370B9E" w14:textId="075BDD09" w:rsidR="001C327E" w:rsidRDefault="001C327E">
          <w:pPr>
            <w:pStyle w:val="TOC1"/>
            <w:tabs>
              <w:tab w:val="left" w:pos="400"/>
              <w:tab w:val="right" w:leader="dot" w:pos="9016"/>
            </w:tabs>
            <w:rPr>
              <w:noProof/>
              <w:lang w:eastAsia="en-GB"/>
            </w:rPr>
          </w:pPr>
          <w:hyperlink w:anchor="_Toc69986933" w:history="1">
            <w:r w:rsidRPr="00A60233">
              <w:rPr>
                <w:rStyle w:val="Hyperlink"/>
                <w:noProof/>
              </w:rPr>
              <w:t>9</w:t>
            </w:r>
            <w:r>
              <w:rPr>
                <w:noProof/>
                <w:lang w:eastAsia="en-GB"/>
              </w:rPr>
              <w:tab/>
            </w:r>
            <w:r w:rsidRPr="00A60233">
              <w:rPr>
                <w:rStyle w:val="Hyperlink"/>
                <w:noProof/>
              </w:rPr>
              <w:t>Conclusion</w:t>
            </w:r>
            <w:r>
              <w:rPr>
                <w:noProof/>
                <w:webHidden/>
              </w:rPr>
              <w:tab/>
            </w:r>
            <w:r>
              <w:rPr>
                <w:noProof/>
                <w:webHidden/>
              </w:rPr>
              <w:fldChar w:fldCharType="begin"/>
            </w:r>
            <w:r>
              <w:rPr>
                <w:noProof/>
                <w:webHidden/>
              </w:rPr>
              <w:instrText xml:space="preserve"> PAGEREF _Toc69986933 \h </w:instrText>
            </w:r>
            <w:r>
              <w:rPr>
                <w:noProof/>
                <w:webHidden/>
              </w:rPr>
            </w:r>
            <w:r>
              <w:rPr>
                <w:noProof/>
                <w:webHidden/>
              </w:rPr>
              <w:fldChar w:fldCharType="separate"/>
            </w:r>
            <w:r>
              <w:rPr>
                <w:noProof/>
                <w:webHidden/>
              </w:rPr>
              <w:t>25</w:t>
            </w:r>
            <w:r>
              <w:rPr>
                <w:noProof/>
                <w:webHidden/>
              </w:rPr>
              <w:fldChar w:fldCharType="end"/>
            </w:r>
          </w:hyperlink>
        </w:p>
        <w:p w14:paraId="75C59572" w14:textId="469A00FD" w:rsidR="001C327E" w:rsidRDefault="001C327E">
          <w:pPr>
            <w:pStyle w:val="TOC1"/>
            <w:tabs>
              <w:tab w:val="left" w:pos="660"/>
              <w:tab w:val="right" w:leader="dot" w:pos="9016"/>
            </w:tabs>
            <w:rPr>
              <w:noProof/>
              <w:lang w:eastAsia="en-GB"/>
            </w:rPr>
          </w:pPr>
          <w:hyperlink w:anchor="_Toc69986934" w:history="1">
            <w:r w:rsidRPr="00A60233">
              <w:rPr>
                <w:rStyle w:val="Hyperlink"/>
                <w:noProof/>
              </w:rPr>
              <w:t>10</w:t>
            </w:r>
            <w:r>
              <w:rPr>
                <w:noProof/>
                <w:lang w:eastAsia="en-GB"/>
              </w:rPr>
              <w:tab/>
            </w:r>
            <w:r w:rsidRPr="00A60233">
              <w:rPr>
                <w:rStyle w:val="Hyperlink"/>
                <w:noProof/>
              </w:rPr>
              <w:t>References</w:t>
            </w:r>
            <w:r>
              <w:rPr>
                <w:noProof/>
                <w:webHidden/>
              </w:rPr>
              <w:tab/>
            </w:r>
            <w:r>
              <w:rPr>
                <w:noProof/>
                <w:webHidden/>
              </w:rPr>
              <w:fldChar w:fldCharType="begin"/>
            </w:r>
            <w:r>
              <w:rPr>
                <w:noProof/>
                <w:webHidden/>
              </w:rPr>
              <w:instrText xml:space="preserve"> PAGEREF _Toc69986934 \h </w:instrText>
            </w:r>
            <w:r>
              <w:rPr>
                <w:noProof/>
                <w:webHidden/>
              </w:rPr>
            </w:r>
            <w:r>
              <w:rPr>
                <w:noProof/>
                <w:webHidden/>
              </w:rPr>
              <w:fldChar w:fldCharType="separate"/>
            </w:r>
            <w:r>
              <w:rPr>
                <w:noProof/>
                <w:webHidden/>
              </w:rPr>
              <w:t>26</w:t>
            </w:r>
            <w:r>
              <w:rPr>
                <w:noProof/>
                <w:webHidden/>
              </w:rPr>
              <w:fldChar w:fldCharType="end"/>
            </w:r>
          </w:hyperlink>
        </w:p>
        <w:p w14:paraId="38032994" w14:textId="3DAEAF38" w:rsidR="001C327E" w:rsidRDefault="001C327E">
          <w:pPr>
            <w:pStyle w:val="TOC1"/>
            <w:tabs>
              <w:tab w:val="left" w:pos="660"/>
              <w:tab w:val="right" w:leader="dot" w:pos="9016"/>
            </w:tabs>
            <w:rPr>
              <w:noProof/>
              <w:lang w:eastAsia="en-GB"/>
            </w:rPr>
          </w:pPr>
          <w:hyperlink w:anchor="_Toc69986935" w:history="1">
            <w:r w:rsidRPr="00A60233">
              <w:rPr>
                <w:rStyle w:val="Hyperlink"/>
                <w:noProof/>
              </w:rPr>
              <w:t>11</w:t>
            </w:r>
            <w:r>
              <w:rPr>
                <w:noProof/>
                <w:lang w:eastAsia="en-GB"/>
              </w:rPr>
              <w:tab/>
            </w:r>
            <w:r w:rsidRPr="00A60233">
              <w:rPr>
                <w:rStyle w:val="Hyperlink"/>
                <w:noProof/>
              </w:rPr>
              <w:t>Appendix 1</w:t>
            </w:r>
            <w:r>
              <w:rPr>
                <w:noProof/>
                <w:webHidden/>
              </w:rPr>
              <w:tab/>
            </w:r>
            <w:r>
              <w:rPr>
                <w:noProof/>
                <w:webHidden/>
              </w:rPr>
              <w:fldChar w:fldCharType="begin"/>
            </w:r>
            <w:r>
              <w:rPr>
                <w:noProof/>
                <w:webHidden/>
              </w:rPr>
              <w:instrText xml:space="preserve"> PAGEREF _Toc69986935 \h </w:instrText>
            </w:r>
            <w:r>
              <w:rPr>
                <w:noProof/>
                <w:webHidden/>
              </w:rPr>
            </w:r>
            <w:r>
              <w:rPr>
                <w:noProof/>
                <w:webHidden/>
              </w:rPr>
              <w:fldChar w:fldCharType="separate"/>
            </w:r>
            <w:r>
              <w:rPr>
                <w:noProof/>
                <w:webHidden/>
              </w:rPr>
              <w:t>26</w:t>
            </w:r>
            <w:r>
              <w:rPr>
                <w:noProof/>
                <w:webHidden/>
              </w:rPr>
              <w:fldChar w:fldCharType="end"/>
            </w:r>
          </w:hyperlink>
        </w:p>
        <w:p w14:paraId="6C5EF3A5" w14:textId="36EC1677" w:rsidR="001C327E" w:rsidRDefault="001C327E">
          <w:pPr>
            <w:pStyle w:val="TOC1"/>
            <w:tabs>
              <w:tab w:val="left" w:pos="660"/>
              <w:tab w:val="right" w:leader="dot" w:pos="9016"/>
            </w:tabs>
            <w:rPr>
              <w:noProof/>
              <w:lang w:eastAsia="en-GB"/>
            </w:rPr>
          </w:pPr>
          <w:hyperlink w:anchor="_Toc69986936" w:history="1">
            <w:r w:rsidRPr="00A60233">
              <w:rPr>
                <w:rStyle w:val="Hyperlink"/>
                <w:noProof/>
              </w:rPr>
              <w:t>12</w:t>
            </w:r>
            <w:r>
              <w:rPr>
                <w:noProof/>
                <w:lang w:eastAsia="en-GB"/>
              </w:rPr>
              <w:tab/>
            </w:r>
            <w:r w:rsidRPr="00A60233">
              <w:rPr>
                <w:rStyle w:val="Hyperlink"/>
                <w:noProof/>
              </w:rPr>
              <w:t>Biography</w:t>
            </w:r>
            <w:r>
              <w:rPr>
                <w:noProof/>
                <w:webHidden/>
              </w:rPr>
              <w:tab/>
            </w:r>
            <w:r>
              <w:rPr>
                <w:noProof/>
                <w:webHidden/>
              </w:rPr>
              <w:fldChar w:fldCharType="begin"/>
            </w:r>
            <w:r>
              <w:rPr>
                <w:noProof/>
                <w:webHidden/>
              </w:rPr>
              <w:instrText xml:space="preserve"> PAGEREF _Toc69986936 \h </w:instrText>
            </w:r>
            <w:r>
              <w:rPr>
                <w:noProof/>
                <w:webHidden/>
              </w:rPr>
            </w:r>
            <w:r>
              <w:rPr>
                <w:noProof/>
                <w:webHidden/>
              </w:rPr>
              <w:fldChar w:fldCharType="separate"/>
            </w:r>
            <w:r>
              <w:rPr>
                <w:noProof/>
                <w:webHidden/>
              </w:rPr>
              <w:t>27</w:t>
            </w:r>
            <w:r>
              <w:rPr>
                <w:noProof/>
                <w:webHidden/>
              </w:rPr>
              <w:fldChar w:fldCharType="end"/>
            </w:r>
          </w:hyperlink>
        </w:p>
        <w:p w14:paraId="57BD60E0" w14:textId="11B5FBD4" w:rsidR="00021D8F" w:rsidRDefault="00B8069F" w:rsidP="004B089F">
          <w:pPr>
            <w:spacing w:line="276" w:lineRule="auto"/>
          </w:pPr>
          <w:r>
            <w:rPr>
              <w:b/>
              <w:bCs/>
              <w:noProof/>
              <w:lang w:val="en-US"/>
            </w:rPr>
            <w:fldChar w:fldCharType="end"/>
          </w:r>
        </w:p>
      </w:sdtContent>
    </w:sdt>
    <w:p w14:paraId="61472BF2" w14:textId="4F86D5BE" w:rsidR="00021D8F" w:rsidRDefault="00021D8F" w:rsidP="004B089F">
      <w:pPr>
        <w:spacing w:line="276" w:lineRule="auto"/>
      </w:pPr>
      <w:r>
        <w:br w:type="page"/>
      </w:r>
    </w:p>
    <w:p w14:paraId="0322857C" w14:textId="7D60BF20" w:rsidR="00D645F9" w:rsidRDefault="009360B3" w:rsidP="004B089F">
      <w:pPr>
        <w:pStyle w:val="Heading1"/>
        <w:spacing w:line="276" w:lineRule="auto"/>
      </w:pPr>
      <w:bookmarkStart w:id="0" w:name="_Toc69986888"/>
      <w:r w:rsidRPr="00174819">
        <w:lastRenderedPageBreak/>
        <w:t>I</w:t>
      </w:r>
      <w:r w:rsidR="00434D9F" w:rsidRPr="00174819">
        <w:t>ntroduction</w:t>
      </w:r>
      <w:bookmarkEnd w:id="0"/>
    </w:p>
    <w:p w14:paraId="727F3B0A" w14:textId="24C2C649" w:rsidR="00827789" w:rsidRPr="009731E4" w:rsidRDefault="00827789" w:rsidP="004B089F">
      <w:pPr>
        <w:pStyle w:val="ListParagraph"/>
        <w:numPr>
          <w:ilvl w:val="0"/>
          <w:numId w:val="1"/>
        </w:numPr>
        <w:spacing w:line="276" w:lineRule="auto"/>
        <w:rPr>
          <w:sz w:val="24"/>
          <w:szCs w:val="24"/>
        </w:rPr>
      </w:pPr>
      <w:r w:rsidRPr="009731E4">
        <w:rPr>
          <w:sz w:val="24"/>
          <w:szCs w:val="24"/>
        </w:rPr>
        <w:t xml:space="preserve">Talk about the goals of the </w:t>
      </w:r>
      <w:r w:rsidR="00AE5049" w:rsidRPr="009731E4">
        <w:rPr>
          <w:sz w:val="24"/>
          <w:szCs w:val="24"/>
        </w:rPr>
        <w:t>project.</w:t>
      </w:r>
    </w:p>
    <w:p w14:paraId="1608EB77" w14:textId="033C70FC" w:rsidR="00827789" w:rsidRPr="009731E4" w:rsidRDefault="00827789" w:rsidP="004B089F">
      <w:pPr>
        <w:pStyle w:val="ListParagraph"/>
        <w:numPr>
          <w:ilvl w:val="1"/>
          <w:numId w:val="1"/>
        </w:numPr>
        <w:spacing w:line="276" w:lineRule="auto"/>
        <w:rPr>
          <w:sz w:val="24"/>
          <w:szCs w:val="24"/>
        </w:rPr>
      </w:pPr>
      <w:r w:rsidRPr="009731E4">
        <w:rPr>
          <w:sz w:val="24"/>
          <w:szCs w:val="24"/>
        </w:rPr>
        <w:t xml:space="preserve">Apply pathfinding to a game in </w:t>
      </w:r>
      <w:r w:rsidR="00AE5049" w:rsidRPr="009731E4">
        <w:rPr>
          <w:sz w:val="24"/>
          <w:szCs w:val="24"/>
        </w:rPr>
        <w:t>unity.</w:t>
      </w:r>
    </w:p>
    <w:p w14:paraId="6F3DFF62" w14:textId="2AA877EB" w:rsidR="00827789" w:rsidRPr="009731E4" w:rsidRDefault="00827789" w:rsidP="004B089F">
      <w:pPr>
        <w:pStyle w:val="ListParagraph"/>
        <w:numPr>
          <w:ilvl w:val="1"/>
          <w:numId w:val="1"/>
        </w:numPr>
        <w:spacing w:line="276" w:lineRule="auto"/>
        <w:rPr>
          <w:sz w:val="24"/>
          <w:szCs w:val="24"/>
        </w:rPr>
      </w:pPr>
      <w:r w:rsidRPr="009731E4">
        <w:rPr>
          <w:sz w:val="24"/>
          <w:szCs w:val="24"/>
        </w:rPr>
        <w:t xml:space="preserve">Optimization the pathfinding to work </w:t>
      </w:r>
      <w:r w:rsidR="00AE5049" w:rsidRPr="009731E4">
        <w:rPr>
          <w:sz w:val="24"/>
          <w:szCs w:val="24"/>
        </w:rPr>
        <w:t>well.</w:t>
      </w:r>
    </w:p>
    <w:p w14:paraId="387B338F" w14:textId="3DC8E317" w:rsidR="00827789" w:rsidRPr="009731E4" w:rsidRDefault="00827789" w:rsidP="004B089F">
      <w:pPr>
        <w:pStyle w:val="ListParagraph"/>
        <w:numPr>
          <w:ilvl w:val="1"/>
          <w:numId w:val="1"/>
        </w:numPr>
        <w:spacing w:line="276" w:lineRule="auto"/>
        <w:rPr>
          <w:sz w:val="24"/>
          <w:szCs w:val="24"/>
        </w:rPr>
      </w:pPr>
      <w:r w:rsidRPr="009731E4">
        <w:rPr>
          <w:sz w:val="24"/>
          <w:szCs w:val="24"/>
        </w:rPr>
        <w:t xml:space="preserve">Make a 3D space for the pathfinding to work </w:t>
      </w:r>
      <w:r w:rsidR="00AE5049" w:rsidRPr="009731E4">
        <w:rPr>
          <w:sz w:val="24"/>
          <w:szCs w:val="24"/>
        </w:rPr>
        <w:t>around.</w:t>
      </w:r>
    </w:p>
    <w:p w14:paraId="6975D096" w14:textId="50191D39" w:rsidR="00827789" w:rsidRPr="009731E4" w:rsidRDefault="00827789" w:rsidP="004B089F">
      <w:pPr>
        <w:pStyle w:val="ListParagraph"/>
        <w:numPr>
          <w:ilvl w:val="1"/>
          <w:numId w:val="1"/>
        </w:numPr>
        <w:spacing w:line="276" w:lineRule="auto"/>
        <w:rPr>
          <w:sz w:val="24"/>
          <w:szCs w:val="24"/>
        </w:rPr>
      </w:pPr>
      <w:r w:rsidRPr="009731E4">
        <w:rPr>
          <w:sz w:val="24"/>
          <w:szCs w:val="24"/>
        </w:rPr>
        <w:t xml:space="preserve">Have the AI to be able to make choices in where to </w:t>
      </w:r>
      <w:r w:rsidR="00AE5049" w:rsidRPr="009731E4">
        <w:rPr>
          <w:sz w:val="24"/>
          <w:szCs w:val="24"/>
        </w:rPr>
        <w:t>go.</w:t>
      </w:r>
    </w:p>
    <w:p w14:paraId="67CFE9F3" w14:textId="21E20B4B" w:rsidR="00827789" w:rsidRPr="009731E4" w:rsidRDefault="00827789" w:rsidP="004B089F">
      <w:pPr>
        <w:pStyle w:val="ListParagraph"/>
        <w:numPr>
          <w:ilvl w:val="1"/>
          <w:numId w:val="1"/>
        </w:numPr>
        <w:spacing w:line="276" w:lineRule="auto"/>
        <w:rPr>
          <w:sz w:val="24"/>
          <w:szCs w:val="24"/>
        </w:rPr>
      </w:pPr>
      <w:r w:rsidRPr="009731E4">
        <w:rPr>
          <w:sz w:val="24"/>
          <w:szCs w:val="24"/>
        </w:rPr>
        <w:t xml:space="preserve">Have a player for the Pathfinding to </w:t>
      </w:r>
      <w:r w:rsidR="00AE5049" w:rsidRPr="009731E4">
        <w:rPr>
          <w:sz w:val="24"/>
          <w:szCs w:val="24"/>
        </w:rPr>
        <w:t>follow.</w:t>
      </w:r>
    </w:p>
    <w:p w14:paraId="2E4EF8DA" w14:textId="2A479A1C" w:rsidR="00827789" w:rsidRPr="009731E4" w:rsidRDefault="00827789" w:rsidP="004B089F">
      <w:pPr>
        <w:pStyle w:val="ListParagraph"/>
        <w:numPr>
          <w:ilvl w:val="1"/>
          <w:numId w:val="1"/>
        </w:numPr>
        <w:spacing w:line="276" w:lineRule="auto"/>
        <w:rPr>
          <w:sz w:val="24"/>
          <w:szCs w:val="24"/>
        </w:rPr>
      </w:pPr>
      <w:r w:rsidRPr="009731E4">
        <w:rPr>
          <w:sz w:val="24"/>
          <w:szCs w:val="24"/>
        </w:rPr>
        <w:t xml:space="preserve">Have the AI be able to shoot the </w:t>
      </w:r>
      <w:r w:rsidR="00AE5049" w:rsidRPr="009731E4">
        <w:rPr>
          <w:sz w:val="24"/>
          <w:szCs w:val="24"/>
        </w:rPr>
        <w:t>player.</w:t>
      </w:r>
    </w:p>
    <w:p w14:paraId="26AD9A6A" w14:textId="77777777" w:rsidR="00827789" w:rsidRPr="009731E4" w:rsidRDefault="00827789" w:rsidP="004B089F">
      <w:pPr>
        <w:pStyle w:val="ListParagraph"/>
        <w:numPr>
          <w:ilvl w:val="1"/>
          <w:numId w:val="1"/>
        </w:numPr>
        <w:spacing w:line="276" w:lineRule="auto"/>
        <w:rPr>
          <w:sz w:val="24"/>
          <w:szCs w:val="24"/>
        </w:rPr>
      </w:pPr>
      <w:r w:rsidRPr="009731E4">
        <w:rPr>
          <w:sz w:val="24"/>
          <w:szCs w:val="24"/>
        </w:rPr>
        <w:t>Have Models of the AI and weapons</w:t>
      </w:r>
    </w:p>
    <w:p w14:paraId="6D099877" w14:textId="3225AE75" w:rsidR="00827789" w:rsidRDefault="00827789" w:rsidP="004B089F">
      <w:pPr>
        <w:pStyle w:val="ListParagraph"/>
        <w:numPr>
          <w:ilvl w:val="0"/>
          <w:numId w:val="1"/>
        </w:numPr>
        <w:spacing w:line="276" w:lineRule="auto"/>
        <w:rPr>
          <w:sz w:val="24"/>
          <w:szCs w:val="24"/>
        </w:rPr>
      </w:pPr>
      <w:r w:rsidRPr="009731E4">
        <w:rPr>
          <w:sz w:val="24"/>
          <w:szCs w:val="24"/>
        </w:rPr>
        <w:t xml:space="preserve">Talk about what has been done within these </w:t>
      </w:r>
      <w:r w:rsidR="00AE5049" w:rsidRPr="009731E4">
        <w:rPr>
          <w:sz w:val="24"/>
          <w:szCs w:val="24"/>
        </w:rPr>
        <w:t>goals.</w:t>
      </w:r>
    </w:p>
    <w:p w14:paraId="03912684" w14:textId="77777777" w:rsidR="00827789" w:rsidRPr="00827789" w:rsidRDefault="00827789" w:rsidP="004B089F">
      <w:pPr>
        <w:spacing w:line="276" w:lineRule="auto"/>
      </w:pPr>
    </w:p>
    <w:p w14:paraId="6CECCAA0" w14:textId="7A1A40E1" w:rsidR="00BE39B8" w:rsidRDefault="00D14344" w:rsidP="004B089F">
      <w:pPr>
        <w:spacing w:line="276" w:lineRule="auto"/>
      </w:pPr>
      <w:r>
        <w:t xml:space="preserve">This project focus </w:t>
      </w:r>
      <w:r w:rsidR="005C23EC">
        <w:t xml:space="preserve">on pathfinding in a </w:t>
      </w:r>
      <w:r w:rsidR="00AE5049">
        <w:t>first-person</w:t>
      </w:r>
      <w:r w:rsidR="005C23EC">
        <w:t xml:space="preserve"> game </w:t>
      </w:r>
    </w:p>
    <w:p w14:paraId="64F60EDD" w14:textId="1E31D9C0" w:rsidR="005C23EC" w:rsidRDefault="005C23EC" w:rsidP="004B089F">
      <w:pPr>
        <w:spacing w:line="276" w:lineRule="auto"/>
      </w:pPr>
      <w:r>
        <w:t xml:space="preserve">The goals for this project </w:t>
      </w:r>
      <w:r w:rsidR="00746578">
        <w:t>are</w:t>
      </w:r>
      <w:r>
        <w:t xml:space="preserve"> to get a pathfinding algorithm to work and run a </w:t>
      </w:r>
      <w:r w:rsidR="001C5525">
        <w:t>number of agents in a game.</w:t>
      </w:r>
      <w:r w:rsidR="00D80E43">
        <w:t xml:space="preserve"> </w:t>
      </w:r>
      <w:r w:rsidR="00D83C66">
        <w:t xml:space="preserve">The first goal of this project is </w:t>
      </w:r>
      <w:r w:rsidR="00BE68E3">
        <w:t xml:space="preserve">find a system that will fine the short path on a given </w:t>
      </w:r>
      <w:r w:rsidR="005F5618">
        <w:t xml:space="preserve">while also sticking to the easier path on this map. This will be done by adding a </w:t>
      </w:r>
      <w:r w:rsidR="00FE638F">
        <w:t xml:space="preserve">pathfinding algorithm which need to get form one part of the map to another part of a map while </w:t>
      </w:r>
      <w:r w:rsidR="002C58C0">
        <w:t xml:space="preserve">avoiding any </w:t>
      </w:r>
      <w:r w:rsidR="00CF7F3A">
        <w:t xml:space="preserve">obstacles on this map. This is the map part of this project as the main part is finding the shortest path. Another goal for this project is to have the agent to be able to move around of this map using the pathfinding algorithm. </w:t>
      </w:r>
      <w:r w:rsidR="0017069A">
        <w:t xml:space="preserve">This is so it </w:t>
      </w:r>
      <w:r w:rsidR="00C5629A">
        <w:t>does not</w:t>
      </w:r>
      <w:r w:rsidR="0017069A">
        <w:t xml:space="preserve"> just find the shortest path on a map it can move around the map and update to the </w:t>
      </w:r>
      <w:r w:rsidR="00972CE8">
        <w:t xml:space="preserve">environment around it. while this is </w:t>
      </w:r>
      <w:r w:rsidR="00C5629A">
        <w:t>happening,</w:t>
      </w:r>
      <w:r w:rsidR="00972CE8">
        <w:t xml:space="preserve"> the pathfinding has to update while the game is running so it can find a path towards a moving target this is so the pathfind</w:t>
      </w:r>
      <w:r w:rsidR="00DC17BC">
        <w:t xml:space="preserve">ing acts as an AI in this game. the next part of this is to make sure the agents can change their path depending on what is around them </w:t>
      </w:r>
      <w:r w:rsidR="00F27E26">
        <w:t xml:space="preserve">as more </w:t>
      </w:r>
      <w:r w:rsidR="00AE5049">
        <w:t>objects</w:t>
      </w:r>
      <w:r w:rsidR="00F27E26">
        <w:t xml:space="preserve"> are added to the map the agents job becomes more than just walking towards the player it will have to make decisions to either grabs an object on the </w:t>
      </w:r>
      <w:r w:rsidR="00645608">
        <w:t xml:space="preserve">ground or to chase the player this will depend on how well this is developed. </w:t>
      </w:r>
      <w:r w:rsidR="00374482">
        <w:t xml:space="preserve">Another goal of this is to make a demonstration of a </w:t>
      </w:r>
      <w:r w:rsidR="00002B23">
        <w:t xml:space="preserve">wave base game where the AI move towards the player and shoot at them. The main part of this part is so in the further this can show my skills as a programmer and can be shown on my </w:t>
      </w:r>
      <w:r w:rsidR="00C5629A">
        <w:t xml:space="preserve">portfolio as an achievement of what has been done in my time in university. </w:t>
      </w:r>
    </w:p>
    <w:p w14:paraId="376D6D1C" w14:textId="47B951F1" w:rsidR="00814558" w:rsidRDefault="00814558" w:rsidP="004B089F">
      <w:pPr>
        <w:spacing w:line="276" w:lineRule="auto"/>
      </w:pPr>
      <w:r>
        <w:t xml:space="preserve">The reason for making a pathfinding system for </w:t>
      </w:r>
      <w:r w:rsidR="00F15769">
        <w:t xml:space="preserve">a game is because </w:t>
      </w:r>
      <w:r w:rsidR="00141157">
        <w:t>I have</w:t>
      </w:r>
      <w:r w:rsidR="00F15769">
        <w:t xml:space="preserve"> wanted to add real agents to a game for as long as </w:t>
      </w:r>
      <w:r w:rsidR="0085432A">
        <w:t>I have</w:t>
      </w:r>
      <w:r w:rsidR="00F15769">
        <w:t xml:space="preserve"> been on a </w:t>
      </w:r>
      <w:r w:rsidR="00DC5D92">
        <w:t xml:space="preserve">coding course. As this was a goal that was do able but not </w:t>
      </w:r>
      <w:r w:rsidR="006E7D7F">
        <w:t>easy,</w:t>
      </w:r>
      <w:r w:rsidR="00DC5D92">
        <w:t xml:space="preserve"> I found this would have been a good final year project as it takes a lot of research </w:t>
      </w:r>
      <w:r w:rsidR="0085432A">
        <w:t xml:space="preserve">to find the correct system for this game.  this also take a </w:t>
      </w:r>
      <w:r w:rsidR="006E7D7F">
        <w:t>fair</w:t>
      </w:r>
      <w:r w:rsidR="0085432A">
        <w:t xml:space="preserve"> amount of coding to get it set up and working how I planned for</w:t>
      </w:r>
      <w:r w:rsidR="005F58CF">
        <w:t xml:space="preserve"> the system to work. The goal for agent is to have agents that can make decisions while the game is running and </w:t>
      </w:r>
      <w:r w:rsidR="00A71E6C">
        <w:t>change</w:t>
      </w:r>
      <w:r w:rsidR="005F58CF">
        <w:t xml:space="preserve"> the path as </w:t>
      </w:r>
      <w:r w:rsidR="00A71E6C">
        <w:t xml:space="preserve">they move around the map. These agent are designed to be able to shoot and find a weapon around the map. </w:t>
      </w:r>
      <w:r w:rsidR="00446C9F">
        <w:t xml:space="preserve">this little decision making is made so the agents do try to find a weapon </w:t>
      </w:r>
      <w:r w:rsidR="00141157">
        <w:t xml:space="preserve">when the player is closer to the agent then a weapon is. They are also designed to find the shortest lowest cost path. </w:t>
      </w:r>
    </w:p>
    <w:p w14:paraId="482FC847" w14:textId="77777777" w:rsidR="00A342AC" w:rsidRDefault="00A342AC" w:rsidP="004B089F">
      <w:pPr>
        <w:spacing w:line="276" w:lineRule="auto"/>
      </w:pPr>
    </w:p>
    <w:p w14:paraId="6E1E4DE2" w14:textId="77777777" w:rsidR="003D7290" w:rsidRDefault="003D7290" w:rsidP="004B089F">
      <w:pPr>
        <w:spacing w:line="276" w:lineRule="auto"/>
      </w:pPr>
    </w:p>
    <w:p w14:paraId="6385396B" w14:textId="053C3DF9" w:rsidR="00CE31CA" w:rsidRDefault="00CE31CA" w:rsidP="004B089F">
      <w:pPr>
        <w:spacing w:line="276" w:lineRule="auto"/>
        <w:rPr>
          <w:sz w:val="24"/>
          <w:szCs w:val="24"/>
        </w:rPr>
      </w:pPr>
    </w:p>
    <w:p w14:paraId="73221A0C" w14:textId="46D6A0FD" w:rsidR="00CE31CA" w:rsidRDefault="00CE31CA" w:rsidP="004B089F">
      <w:pPr>
        <w:spacing w:line="276" w:lineRule="auto"/>
        <w:rPr>
          <w:sz w:val="24"/>
          <w:szCs w:val="24"/>
        </w:rPr>
      </w:pPr>
    </w:p>
    <w:p w14:paraId="32EAD97C" w14:textId="4A1AC292" w:rsidR="00CE31CA" w:rsidRDefault="00CE31CA" w:rsidP="004B089F">
      <w:pPr>
        <w:spacing w:line="276" w:lineRule="auto"/>
        <w:rPr>
          <w:sz w:val="24"/>
          <w:szCs w:val="24"/>
        </w:rPr>
      </w:pPr>
    </w:p>
    <w:p w14:paraId="7FA73CE4" w14:textId="781C718F" w:rsidR="00CE31CA" w:rsidRDefault="00CE31CA" w:rsidP="004B089F">
      <w:pPr>
        <w:spacing w:line="276" w:lineRule="auto"/>
        <w:rPr>
          <w:sz w:val="24"/>
          <w:szCs w:val="24"/>
        </w:rPr>
      </w:pPr>
    </w:p>
    <w:p w14:paraId="763D6FC2" w14:textId="7BB5C64D" w:rsidR="00CE31CA" w:rsidRDefault="00CE31CA" w:rsidP="004B089F">
      <w:pPr>
        <w:spacing w:line="276" w:lineRule="auto"/>
        <w:rPr>
          <w:sz w:val="24"/>
          <w:szCs w:val="24"/>
        </w:rPr>
      </w:pPr>
    </w:p>
    <w:p w14:paraId="0785648C" w14:textId="78EF113E" w:rsidR="00CE31CA" w:rsidRDefault="00CE31CA" w:rsidP="004B089F">
      <w:pPr>
        <w:spacing w:line="276" w:lineRule="auto"/>
        <w:rPr>
          <w:sz w:val="24"/>
          <w:szCs w:val="24"/>
        </w:rPr>
      </w:pPr>
    </w:p>
    <w:p w14:paraId="06756C0A" w14:textId="0E156C7F" w:rsidR="00CE31CA" w:rsidRDefault="00CE31CA" w:rsidP="004B089F">
      <w:pPr>
        <w:spacing w:line="276" w:lineRule="auto"/>
        <w:rPr>
          <w:sz w:val="24"/>
          <w:szCs w:val="24"/>
        </w:rPr>
      </w:pPr>
    </w:p>
    <w:p w14:paraId="66EFF630" w14:textId="77777777" w:rsidR="00CE31CA" w:rsidRPr="00CE31CA" w:rsidRDefault="00CE31CA" w:rsidP="004B089F">
      <w:pPr>
        <w:spacing w:line="276" w:lineRule="auto"/>
        <w:rPr>
          <w:sz w:val="24"/>
          <w:szCs w:val="24"/>
        </w:rPr>
      </w:pPr>
    </w:p>
    <w:p w14:paraId="1D4258DF" w14:textId="23F96E37" w:rsidR="00443F17" w:rsidRDefault="00443F17" w:rsidP="004B089F">
      <w:pPr>
        <w:pStyle w:val="Heading1"/>
        <w:spacing w:line="276" w:lineRule="auto"/>
      </w:pPr>
      <w:bookmarkStart w:id="1" w:name="_Toc69986889"/>
      <w:r w:rsidRPr="00174819">
        <w:t>Planning</w:t>
      </w:r>
      <w:bookmarkEnd w:id="1"/>
    </w:p>
    <w:p w14:paraId="60D986F3" w14:textId="77777777" w:rsidR="00734455" w:rsidRDefault="00734455" w:rsidP="004B089F">
      <w:pPr>
        <w:spacing w:line="276" w:lineRule="auto"/>
      </w:pPr>
    </w:p>
    <w:p w14:paraId="2101D8EF" w14:textId="2DB70221" w:rsidR="005511DA" w:rsidRDefault="005511DA" w:rsidP="004B089F">
      <w:pPr>
        <w:spacing w:line="276" w:lineRule="auto"/>
        <w:sectPr w:rsidR="005511DA" w:rsidSect="00030D86">
          <w:footerReference w:type="default" r:id="rId9"/>
          <w:footerReference w:type="first" r:id="rId10"/>
          <w:pgSz w:w="11906" w:h="16838"/>
          <w:pgMar w:top="1440" w:right="1440" w:bottom="1440" w:left="1440" w:header="708" w:footer="708" w:gutter="0"/>
          <w:pgNumType w:start="0"/>
          <w:cols w:space="708"/>
          <w:titlePg/>
          <w:docGrid w:linePitch="360"/>
        </w:sectPr>
      </w:pPr>
    </w:p>
    <w:p w14:paraId="55C0960F" w14:textId="63BFC930" w:rsidR="00030D86" w:rsidRDefault="00622CD3" w:rsidP="004B089F">
      <w:pPr>
        <w:pStyle w:val="Heading2"/>
        <w:spacing w:line="276" w:lineRule="auto"/>
      </w:pPr>
      <w:bookmarkStart w:id="2" w:name="_Toc69986890"/>
      <w:r>
        <w:rPr>
          <w:noProof/>
        </w:rPr>
        <w:lastRenderedPageBreak/>
        <mc:AlternateContent>
          <mc:Choice Requires="wps">
            <w:drawing>
              <wp:anchor distT="0" distB="0" distL="114300" distR="114300" simplePos="0" relativeHeight="251673600" behindDoc="1" locked="0" layoutInCell="1" allowOverlap="1" wp14:anchorId="4F961EAA" wp14:editId="4765B082">
                <wp:simplePos x="0" y="0"/>
                <wp:positionH relativeFrom="column">
                  <wp:posOffset>-912495</wp:posOffset>
                </wp:positionH>
                <wp:positionV relativeFrom="paragraph">
                  <wp:posOffset>5259070</wp:posOffset>
                </wp:positionV>
                <wp:extent cx="10688320"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10688320" cy="635"/>
                        </a:xfrm>
                        <a:prstGeom prst="rect">
                          <a:avLst/>
                        </a:prstGeom>
                        <a:solidFill>
                          <a:prstClr val="white"/>
                        </a:solidFill>
                        <a:ln>
                          <a:noFill/>
                        </a:ln>
                      </wps:spPr>
                      <wps:txbx>
                        <w:txbxContent>
                          <w:p w14:paraId="702291BF" w14:textId="36E45422" w:rsidR="00622CD3" w:rsidRPr="00FD13EF" w:rsidRDefault="00622CD3" w:rsidP="00622CD3">
                            <w:pPr>
                              <w:pStyle w:val="Caption"/>
                              <w:rPr>
                                <w:b/>
                                <w:bCs/>
                                <w:smallCaps/>
                                <w:noProof/>
                                <w:color w:val="000000" w:themeColor="text1"/>
                                <w:sz w:val="28"/>
                                <w:szCs w:val="28"/>
                              </w:rPr>
                            </w:pPr>
                            <w:r>
                              <w:t xml:space="preserve">Figure </w:t>
                            </w:r>
                            <w:fldSimple w:instr=" SEQ Figure \* ARABIC ">
                              <w:r w:rsidR="007D681E">
                                <w:rPr>
                                  <w:noProof/>
                                </w:rPr>
                                <w:t>1</w:t>
                              </w:r>
                            </w:fldSimple>
                            <w:r>
                              <w:t>:Gantt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61EAA" id="Text Box 16" o:spid="_x0000_s1031" type="#_x0000_t202" style="position:absolute;left:0;text-align:left;margin-left:-71.85pt;margin-top:414.1pt;width:841.6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" stroked="f">
                <v:textbox style="mso-fit-shape-to-text:t" inset="0,0,0,0">
                  <w:txbxContent>
                    <w:p w14:paraId="702291BF" w14:textId="36E45422" w:rsidR="00622CD3" w:rsidRPr="00FD13EF" w:rsidRDefault="00622CD3" w:rsidP="00622CD3">
                      <w:pPr>
                        <w:pStyle w:val="Caption"/>
                        <w:rPr>
                          <w:b/>
                          <w:bCs/>
                          <w:smallCaps/>
                          <w:noProof/>
                          <w:color w:val="000000" w:themeColor="text1"/>
                          <w:sz w:val="28"/>
                          <w:szCs w:val="28"/>
                        </w:rPr>
                      </w:pPr>
                      <w:r>
                        <w:t xml:space="preserve">Figure </w:t>
                      </w:r>
                      <w:fldSimple w:instr=" SEQ Figure \* ARABIC ">
                        <w:r w:rsidR="007D681E">
                          <w:rPr>
                            <w:noProof/>
                          </w:rPr>
                          <w:t>1</w:t>
                        </w:r>
                      </w:fldSimple>
                      <w:r>
                        <w:t>:Gantt Chart</w:t>
                      </w:r>
                    </w:p>
                  </w:txbxContent>
                </v:textbox>
              </v:shape>
            </w:pict>
          </mc:Fallback>
        </mc:AlternateContent>
      </w:r>
      <w:r w:rsidR="00734455" w:rsidRPr="0084415A">
        <w:rPr>
          <w:noProof/>
        </w:rPr>
        <w:drawing>
          <wp:anchor distT="0" distB="0" distL="114300" distR="114300" simplePos="0" relativeHeight="251668480" behindDoc="1" locked="0" layoutInCell="1" allowOverlap="1" wp14:anchorId="73BBDC3E" wp14:editId="6E54E229">
            <wp:simplePos x="0" y="0"/>
            <wp:positionH relativeFrom="page">
              <wp:align>center</wp:align>
            </wp:positionH>
            <wp:positionV relativeFrom="page">
              <wp:align>center</wp:align>
            </wp:positionV>
            <wp:extent cx="10688400" cy="46728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0688400" cy="4672800"/>
                    </a:xfrm>
                    <a:prstGeom prst="rect">
                      <a:avLst/>
                    </a:prstGeom>
                  </pic:spPr>
                </pic:pic>
              </a:graphicData>
            </a:graphic>
            <wp14:sizeRelH relativeFrom="page">
              <wp14:pctWidth>0</wp14:pctWidth>
            </wp14:sizeRelH>
            <wp14:sizeRelV relativeFrom="page">
              <wp14:pctHeight>0</wp14:pctHeight>
            </wp14:sizeRelV>
          </wp:anchor>
        </w:drawing>
      </w:r>
      <w:r w:rsidR="005511DA">
        <w:t>Gantt Chart</w:t>
      </w:r>
      <w:bookmarkEnd w:id="2"/>
    </w:p>
    <w:p w14:paraId="0666BD7E" w14:textId="0685BCBC" w:rsidR="00734455" w:rsidRDefault="00734455" w:rsidP="004B089F">
      <w:pPr>
        <w:pStyle w:val="Heading2"/>
        <w:numPr>
          <w:ilvl w:val="0"/>
          <w:numId w:val="0"/>
        </w:numPr>
        <w:spacing w:line="276" w:lineRule="auto"/>
        <w:sectPr w:rsidR="00734455" w:rsidSect="005511DA">
          <w:pgSz w:w="16838" w:h="11906" w:orient="landscape"/>
          <w:pgMar w:top="1440" w:right="1440" w:bottom="1440" w:left="1440" w:header="708" w:footer="708" w:gutter="0"/>
          <w:cols w:space="708"/>
          <w:titlePg/>
          <w:docGrid w:linePitch="360"/>
        </w:sectPr>
      </w:pPr>
    </w:p>
    <w:p w14:paraId="5898C2E1" w14:textId="77777777" w:rsidR="00323A8A" w:rsidRDefault="00323A8A" w:rsidP="004B089F">
      <w:pPr>
        <w:spacing w:line="276" w:lineRule="auto"/>
      </w:pPr>
    </w:p>
    <w:p w14:paraId="251F4BA4" w14:textId="3EC1836B" w:rsidR="00DA4420" w:rsidRPr="00DA4420" w:rsidRDefault="00DA4420" w:rsidP="004B089F">
      <w:pPr>
        <w:pStyle w:val="Heading2"/>
        <w:spacing w:line="276" w:lineRule="auto"/>
      </w:pPr>
      <w:bookmarkStart w:id="3" w:name="_Toc69986891"/>
      <w:r>
        <w:t>Talking about Planning</w:t>
      </w:r>
      <w:bookmarkEnd w:id="3"/>
    </w:p>
    <w:p w14:paraId="7024D2C4" w14:textId="257CD874" w:rsidR="000C2B1F" w:rsidRPr="00141157" w:rsidRDefault="00511EA2" w:rsidP="004B089F">
      <w:pPr>
        <w:pStyle w:val="ListParagraph"/>
        <w:numPr>
          <w:ilvl w:val="0"/>
          <w:numId w:val="5"/>
        </w:numPr>
        <w:spacing w:line="276" w:lineRule="auto"/>
        <w:rPr>
          <w:sz w:val="24"/>
          <w:szCs w:val="24"/>
        </w:rPr>
      </w:pPr>
      <w:r w:rsidRPr="009731E4">
        <w:rPr>
          <w:sz w:val="24"/>
          <w:szCs w:val="24"/>
        </w:rPr>
        <w:t xml:space="preserve">Talk about the planning of the project and how I am going to keep up with the </w:t>
      </w:r>
      <w:r w:rsidR="00AE5049" w:rsidRPr="009731E4">
        <w:rPr>
          <w:sz w:val="24"/>
          <w:szCs w:val="24"/>
        </w:rPr>
        <w:t>plan.</w:t>
      </w:r>
    </w:p>
    <w:p w14:paraId="278A4FBE" w14:textId="7301640B" w:rsidR="00E4535A" w:rsidRPr="00174819" w:rsidRDefault="00454ED4" w:rsidP="004B089F">
      <w:pPr>
        <w:pStyle w:val="Heading1"/>
        <w:spacing w:line="276" w:lineRule="auto"/>
      </w:pPr>
      <w:bookmarkStart w:id="4" w:name="_Toc69986892"/>
      <w:r w:rsidRPr="00174819">
        <w:t>Literature</w:t>
      </w:r>
      <w:r w:rsidR="009F513E" w:rsidRPr="00174819">
        <w:t xml:space="preserve"> review</w:t>
      </w:r>
      <w:r w:rsidR="00C43651" w:rsidRPr="00174819">
        <w:t xml:space="preserve"> of </w:t>
      </w:r>
      <w:r w:rsidR="006C652C">
        <w:t>Pathfinding Algorithms</w:t>
      </w:r>
      <w:bookmarkEnd w:id="4"/>
    </w:p>
    <w:p w14:paraId="6C7D9DA9" w14:textId="7254DE79" w:rsidR="00C43651" w:rsidRPr="00C43651" w:rsidRDefault="00990690" w:rsidP="004B089F">
      <w:pPr>
        <w:pStyle w:val="Heading2"/>
        <w:spacing w:line="276" w:lineRule="auto"/>
      </w:pPr>
      <w:bookmarkStart w:id="5" w:name="_Toc69986893"/>
      <w:r>
        <w:t>A* Algorithm</w:t>
      </w:r>
      <w:bookmarkEnd w:id="5"/>
    </w:p>
    <w:p w14:paraId="684F6BB1" w14:textId="168A2FED" w:rsidR="00C73740" w:rsidRDefault="00491D78" w:rsidP="004B089F">
      <w:pPr>
        <w:spacing w:line="276" w:lineRule="auto"/>
      </w:pPr>
      <w:r>
        <w:t xml:space="preserve">The A* </w:t>
      </w:r>
      <w:r w:rsidR="007446C4">
        <w:t>algorithm was proposed by Hart, Ni</w:t>
      </w:r>
      <w:r w:rsidR="00976C2B">
        <w:t xml:space="preserve">lsson, and </w:t>
      </w:r>
      <w:r w:rsidR="00A4605C">
        <w:t>Raphael in the year 196</w:t>
      </w:r>
      <w:r w:rsidR="00C032AB">
        <w:t>8</w:t>
      </w:r>
      <w:r w:rsidR="007A3D0F">
        <w:t xml:space="preserve"> </w:t>
      </w:r>
      <w:r w:rsidR="007A3D0F">
        <w:fldChar w:fldCharType="begin"/>
      </w:r>
      <w:r w:rsidR="007A3D0F">
        <w:instrText xml:space="preserve"> ADDIN EN.CITE &lt;EndNote&gt;&lt;Cite&gt;&lt;Author&gt;Hart&lt;/Author&gt;&lt;Year&gt;1968&lt;/Year&gt;&lt;RecNum&gt;34&lt;/RecNum&gt;&lt;DisplayText&gt;(Hart et al., 1968)&lt;/DisplayText&gt;&lt;record&gt;&lt;rec-number&gt;34&lt;/rec-number&gt;&lt;foreign-keys&gt;&lt;key app="EN" db-id="2te5pedev920e7ewefr5rs0d5ve2v5s9rtw9" timestamp="1616677038"&gt;34&lt;/key&gt;&lt;/foreign-keys&gt;&lt;ref-type name="Journal Article"&gt;17&lt;/ref-type&gt;&lt;contributors&gt;&lt;authors&gt;&lt;author&gt;P. E. Hart&lt;/author&gt;&lt;author&gt;N. J. Nilsson&lt;/author&gt;&lt;author&gt;B. Raphael&lt;/author&gt;&lt;/authors&gt;&lt;/contributors&gt;&lt;titles&gt;&lt;title&gt;A Formal Basis for the Heuristic Determination of Minimum Cost Paths&lt;/title&gt;&lt;secondary-title&gt;IEEE Transactions on Systems Science and Cybernetics&lt;/secondary-title&gt;&lt;/titles&gt;&lt;periodical&gt;&lt;full-title&gt;IEEE Transactions on Systems Science and Cybernetics&lt;/full-title&gt;&lt;/periodical&gt;&lt;pages&gt;100-107&lt;/pages&gt;&lt;volume&gt;4&lt;/volume&gt;&lt;number&gt;2&lt;/number&gt;&lt;keywords&gt;&lt;keyword&gt;Costs&lt;/keyword&gt;&lt;keyword&gt;Mathematical programming&lt;/keyword&gt;&lt;keyword&gt;Minimization methods&lt;/keyword&gt;&lt;keyword&gt;Functional programming&lt;/keyword&gt;&lt;keyword&gt;Automatic control&lt;/keyword&gt;&lt;keyword&gt;Minimax techniques&lt;/keyword&gt;&lt;keyword&gt;Gradient methods&lt;/keyword&gt;&lt;keyword&gt;Chemical technology&lt;/keyword&gt;&lt;keyword&gt;Automatic programming&lt;/keyword&gt;&lt;keyword&gt;Instruction sets&lt;/keyword&gt;&lt;/keywords&gt;&lt;dates&gt;&lt;year&gt;1968&lt;/year&gt;&lt;/dates&gt;&lt;isbn&gt;2168-2887&lt;/isbn&gt;&lt;urls&gt;&lt;/urls&gt;&lt;electronic-resource-num&gt;10.1109/TSSC.1968.300136&lt;/electronic-resource-num&gt;&lt;/record&gt;&lt;/Cite&gt;&lt;/EndNote&gt;</w:instrText>
      </w:r>
      <w:r w:rsidR="007A3D0F">
        <w:fldChar w:fldCharType="separate"/>
      </w:r>
      <w:r w:rsidR="007A3D0F">
        <w:rPr>
          <w:noProof/>
        </w:rPr>
        <w:t>(Hart et al., 1968)</w:t>
      </w:r>
      <w:r w:rsidR="007A3D0F">
        <w:fldChar w:fldCharType="end"/>
      </w:r>
      <w:r w:rsidR="000F0FA6">
        <w:t xml:space="preserve"> in this paper </w:t>
      </w:r>
      <w:r w:rsidR="009568BC">
        <w:t>the writes suggest a new method of working out the shortest part to any node on a graph</w:t>
      </w:r>
      <w:r w:rsidR="006E6497">
        <w:t xml:space="preserve">. </w:t>
      </w:r>
      <w:r w:rsidR="00474752">
        <w:t xml:space="preserve">This new method is the </w:t>
      </w:r>
      <w:r w:rsidR="00070CCD">
        <w:t xml:space="preserve">heuristic value of each node </w:t>
      </w:r>
      <w:r w:rsidR="00F43B03">
        <w:t xml:space="preserve">this is an improvement on Dijkstra’s </w:t>
      </w:r>
      <w:r w:rsidR="002B52EF">
        <w:t>algorithm</w:t>
      </w:r>
      <w:r w:rsidR="00C6307F">
        <w:t xml:space="preserve">. </w:t>
      </w:r>
      <w:r w:rsidR="008461F2">
        <w:t>The lower the heuristic value is the close A* will follow Dij</w:t>
      </w:r>
      <w:r w:rsidR="00A13CB2">
        <w:t>kstra’s algorithm</w:t>
      </w:r>
      <w:r w:rsidR="00CC217E">
        <w:t xml:space="preserve"> but as the value increases </w:t>
      </w:r>
      <w:r w:rsidR="00501E36">
        <w:t xml:space="preserve">get close to the true distance of the path A* will become more </w:t>
      </w:r>
      <w:r w:rsidR="002532E2">
        <w:t>optimal and processed to find the shorter path</w:t>
      </w:r>
      <w:r w:rsidR="004739B4">
        <w:t xml:space="preserve"> </w:t>
      </w:r>
      <w:r w:rsidR="00E2274C">
        <w:fldChar w:fldCharType="begin"/>
      </w:r>
      <w:r w:rsidR="00E2274C">
        <w:instrText xml:space="preserve"> ADDIN EN.CITE &lt;EndNote&gt;&lt;Cite&gt;&lt;Author&gt;Millington&lt;/Author&gt;&lt;Year&gt;2009&lt;/Year&gt;&lt;RecNum&gt;31&lt;/RecNum&gt;&lt;DisplayText&gt;(Millington and Funge, 2009)&lt;/DisplayText&gt;&lt;record&gt;&lt;rec-number&gt;31&lt;/rec-number&gt;&lt;foreign-keys&gt;&lt;key app="EN" db-id="2te5pedev920e7ewefr5rs0d5ve2v5s9rtw9" timestamp="1616597102"&gt;31&lt;/key&gt;&lt;/foreign-keys&gt;&lt;ref-type name="Book"&gt;6&lt;/ref-type&gt;&lt;contributors&gt;&lt;authors&gt;&lt;author&gt;Millington, Ian&lt;/author&gt;&lt;author&gt;Funge, John David&lt;/author&gt;&lt;/authors&gt;&lt;/contributors&gt;&lt;titles&gt;&lt;title&gt;Artificial intelligence for games&lt;/title&gt;&lt;/titles&gt;&lt;number&gt;Book, Whole&lt;/number&gt;&lt;edition&gt;2nd&lt;/edition&gt;&lt;section&gt;216-223&lt;/section&gt;&lt;keywords&gt;&lt;keyword&gt;Programming&lt;/keyword&gt;&lt;keyword&gt;Computer games&lt;/keyword&gt;&lt;keyword&gt;Computer animation&lt;/keyword&gt;&lt;keyword&gt;Artificial intelligence&lt;/keyword&gt;&lt;/keywords&gt;&lt;dates&gt;&lt;year&gt;2009&lt;/year&gt;&lt;/dates&gt;&lt;pub-location&gt;Burlington, MA&lt;/pub-location&gt;&lt;publisher&gt;Elsevier Morgan Kaufmann&lt;/publisher&gt;&lt;isbn&gt;0123747317;9780123747310;&lt;/isbn&gt;&lt;urls&gt;&lt;related-urls&gt;&lt;url&gt;http://brighton.summon.serialssolutions.com/2.0.0/link/0/eLvHCXMwY2AwNtIz0EUrE4DtDGOTFHNzC8s0Y-M0I2PL1GRL0MnlaSkp5inJ5qDtz5GBFk6-RlHOJgFMDLBLHZMTQVdngPangtYzgiZRQdurksD91vw8xH1loFayJfgkU9DGS2Cq9g-yhI-0gObSjAwswOfpGBkDm8_AKhN69A6MDzqfEmYqUvXiJsjAAtpyIMTAlJonzCAAu2hBAZrvRBgUHYvAS3qAaUUhE-kMTQVgi1MhHbTOVZRB3s01xNlDF2Z-PHRcJh7qaCMxBhZgTz9VgkHBEtjZSUszMTQ0T0w1MQEddZ9iaWyRaAzsSBqZpZpbSDJI4DJFCreUNAMXZAoENG4gw8CaBkzXqbIID8uBgwsAMP92AA&lt;/url&gt;&lt;/related-urls&gt;&lt;/urls&gt;&lt;/record&gt;&lt;/Cite&gt;&lt;/EndNote&gt;</w:instrText>
      </w:r>
      <w:r w:rsidR="00E2274C">
        <w:fldChar w:fldCharType="separate"/>
      </w:r>
      <w:r w:rsidR="00E2274C">
        <w:rPr>
          <w:noProof/>
        </w:rPr>
        <w:t>(Millington and Funge, 2009)</w:t>
      </w:r>
      <w:r w:rsidR="00E2274C">
        <w:fldChar w:fldCharType="end"/>
      </w:r>
      <w:r w:rsidR="002532E2">
        <w:t xml:space="preserve">. </w:t>
      </w:r>
      <w:r w:rsidR="008B2BDE">
        <w:t>The heuristic value</w:t>
      </w:r>
      <w:r w:rsidR="005660FC">
        <w:t xml:space="preserve"> h(n)</w:t>
      </w:r>
      <w:r w:rsidR="008B2BDE">
        <w:t xml:space="preserve"> is the</w:t>
      </w:r>
      <w:r w:rsidR="00D02BF8">
        <w:t xml:space="preserve"> true value </w:t>
      </w:r>
      <w:r w:rsidR="00A20F03">
        <w:t xml:space="preserve">of </w:t>
      </w:r>
      <w:r w:rsidR="00AE5049">
        <w:t>an</w:t>
      </w:r>
      <w:r w:rsidR="00A20F03">
        <w:t xml:space="preserve"> optimal path from the </w:t>
      </w:r>
      <w:r w:rsidR="001B62F1">
        <w:t>target node(</w:t>
      </w:r>
      <w:r w:rsidR="00A3147A">
        <w:rPr>
          <w:i/>
          <w:iCs/>
        </w:rPr>
        <w:t>t</w:t>
      </w:r>
      <w:r w:rsidR="001B62F1">
        <w:t xml:space="preserve">) </w:t>
      </w:r>
      <w:r w:rsidR="00A20F03">
        <w:t>to the</w:t>
      </w:r>
      <w:r w:rsidR="001B62F1">
        <w:t xml:space="preserve"> current node(</w:t>
      </w:r>
      <w:r w:rsidR="001B62F1">
        <w:rPr>
          <w:i/>
          <w:iCs/>
        </w:rPr>
        <w:t>n</w:t>
      </w:r>
      <w:r w:rsidR="001B62F1">
        <w:t>)</w:t>
      </w:r>
      <w:r w:rsidR="006541FA">
        <w:t xml:space="preserve"> </w:t>
      </w:r>
      <w:r w:rsidR="00BD01AC">
        <w:t>(</w:t>
      </w:r>
      <w:r w:rsidR="006541FA">
        <w:t>Hart, 1968 #34</w:t>
      </w:r>
      <w:proofErr w:type="gramStart"/>
      <w:r w:rsidR="00BD01AC">
        <w:t>)</w:t>
      </w:r>
      <w:r w:rsidR="00FA5706">
        <w:t>.</w:t>
      </w:r>
      <w:r w:rsidR="00493069">
        <w:t>As</w:t>
      </w:r>
      <w:proofErr w:type="gramEnd"/>
      <w:r w:rsidR="00493069">
        <w:t xml:space="preserve"> this is only part of the equation to work out the shortest path from</w:t>
      </w:r>
      <w:r w:rsidR="009D0DA6">
        <w:t xml:space="preserve"> </w:t>
      </w:r>
      <w:r w:rsidR="009D0DA6">
        <w:rPr>
          <w:i/>
          <w:iCs/>
        </w:rPr>
        <w:t xml:space="preserve">n </w:t>
      </w:r>
      <w:r w:rsidR="009D0DA6">
        <w:t xml:space="preserve">to </w:t>
      </w:r>
      <w:r w:rsidR="00A3147A">
        <w:rPr>
          <w:i/>
          <w:iCs/>
        </w:rPr>
        <w:t>t</w:t>
      </w:r>
      <w:r w:rsidR="009D0DA6">
        <w:rPr>
          <w:i/>
          <w:iCs/>
        </w:rPr>
        <w:t xml:space="preserve"> </w:t>
      </w:r>
      <w:r w:rsidR="009D0DA6">
        <w:t xml:space="preserve">the other factor in this equation is </w:t>
      </w:r>
      <w:r w:rsidR="00A3147A">
        <w:t xml:space="preserve">the </w:t>
      </w:r>
      <w:r w:rsidR="00D53740">
        <w:t>actu</w:t>
      </w:r>
      <w:r w:rsidR="00AF5F0C">
        <w:t xml:space="preserve">al </w:t>
      </w:r>
      <w:r w:rsidR="00A3147A">
        <w:t xml:space="preserve">cost from </w:t>
      </w:r>
      <w:r w:rsidR="00EB42FF">
        <w:t>start node(</w:t>
      </w:r>
      <w:r w:rsidR="00EB42FF">
        <w:rPr>
          <w:i/>
          <w:iCs/>
        </w:rPr>
        <w:t>s</w:t>
      </w:r>
      <w:r w:rsidR="00EB42FF">
        <w:t>) to current node (</w:t>
      </w:r>
      <w:r w:rsidR="00EB42FF">
        <w:rPr>
          <w:i/>
          <w:iCs/>
        </w:rPr>
        <w:t>n</w:t>
      </w:r>
      <w:r w:rsidR="00EB42FF">
        <w:t xml:space="preserve">) </w:t>
      </w:r>
      <w:r w:rsidR="00705332">
        <w:t>this is defined as g(n)</w:t>
      </w:r>
      <w:r w:rsidR="009F69B4">
        <w:t>.</w:t>
      </w:r>
      <w:r w:rsidR="00CF5493">
        <w:t xml:space="preserve"> </w:t>
      </w:r>
      <w:r w:rsidR="001039FA">
        <w:t>E</w:t>
      </w:r>
      <w:r w:rsidR="006D0F52">
        <w:t xml:space="preserve">ach node is set a </w:t>
      </w:r>
      <w:r w:rsidR="001039FA">
        <w:t xml:space="preserve">movement value </w:t>
      </w:r>
      <w:r w:rsidR="001114EA">
        <w:t xml:space="preserve">as the pathfinding moves through the node this will increase </w:t>
      </w:r>
      <w:r w:rsidR="000E7835">
        <w:t xml:space="preserve">g(n). </w:t>
      </w:r>
    </w:p>
    <w:p w14:paraId="2EC63C09" w14:textId="69B477CB" w:rsidR="00C73740" w:rsidRDefault="00622CD3" w:rsidP="004B089F">
      <w:pPr>
        <w:spacing w:line="276" w:lineRule="auto"/>
      </w:pPr>
      <w:r>
        <w:rPr>
          <w:noProof/>
        </w:rPr>
        <mc:AlternateContent>
          <mc:Choice Requires="wps">
            <w:drawing>
              <wp:anchor distT="0" distB="0" distL="114300" distR="114300" simplePos="0" relativeHeight="251675648" behindDoc="1" locked="0" layoutInCell="1" allowOverlap="1" wp14:anchorId="4B6492B8" wp14:editId="4EEC1A53">
                <wp:simplePos x="0" y="0"/>
                <wp:positionH relativeFrom="column">
                  <wp:posOffset>1767205</wp:posOffset>
                </wp:positionH>
                <wp:positionV relativeFrom="paragraph">
                  <wp:posOffset>1911985</wp:posOffset>
                </wp:positionV>
                <wp:extent cx="2197100" cy="635"/>
                <wp:effectExtent l="0" t="0" r="0" b="0"/>
                <wp:wrapTight wrapText="bothSides">
                  <wp:wrapPolygon edited="0">
                    <wp:start x="0" y="0"/>
                    <wp:lineTo x="0" y="21600"/>
                    <wp:lineTo x="21600" y="21600"/>
                    <wp:lineTo x="21600" y="0"/>
                  </wp:wrapPolygon>
                </wp:wrapTight>
                <wp:docPr id="17" name="Text Box 17"/>
                <wp:cNvGraphicFramePr/>
                <a:graphic xmlns:a="http://schemas.openxmlformats.org/drawingml/2006/main">
                  <a:graphicData uri="http://schemas.microsoft.com/office/word/2010/wordprocessingShape">
                    <wps:wsp>
                      <wps:cNvSpPr txBox="1"/>
                      <wps:spPr>
                        <a:xfrm>
                          <a:off x="0" y="0"/>
                          <a:ext cx="2197100" cy="635"/>
                        </a:xfrm>
                        <a:prstGeom prst="rect">
                          <a:avLst/>
                        </a:prstGeom>
                        <a:solidFill>
                          <a:prstClr val="white"/>
                        </a:solidFill>
                        <a:ln>
                          <a:noFill/>
                        </a:ln>
                      </wps:spPr>
                      <wps:txbx>
                        <w:txbxContent>
                          <w:p w14:paraId="14437FF9" w14:textId="0333A299" w:rsidR="00622CD3" w:rsidRDefault="00622CD3" w:rsidP="00622CD3">
                            <w:pPr>
                              <w:pStyle w:val="Caption"/>
                              <w:rPr>
                                <w:noProof/>
                              </w:rPr>
                            </w:pPr>
                            <w:r>
                              <w:t xml:space="preserve">Figure </w:t>
                            </w:r>
                            <w:fldSimple w:instr=" SEQ Figure \* ARABIC ">
                              <w:r w:rsidR="007D681E">
                                <w:rPr>
                                  <w:noProof/>
                                </w:rPr>
                                <w:t>2</w:t>
                              </w:r>
                            </w:fldSimple>
                            <w:r>
                              <w:t>:Subgraph For 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6492B8" id="Text Box 17" o:spid="_x0000_s1032" type="#_x0000_t202" style="position:absolute;margin-left:139.15pt;margin-top:150.55pt;width:173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" stroked="f">
                <v:textbox style="mso-fit-shape-to-text:t" inset="0,0,0,0">
                  <w:txbxContent>
                    <w:p w14:paraId="14437FF9" w14:textId="0333A299" w:rsidR="00622CD3" w:rsidRDefault="00622CD3" w:rsidP="00622CD3">
                      <w:pPr>
                        <w:pStyle w:val="Caption"/>
                        <w:rPr>
                          <w:noProof/>
                        </w:rPr>
                      </w:pPr>
                      <w:r>
                        <w:t xml:space="preserve">Figure </w:t>
                      </w:r>
                      <w:fldSimple w:instr=" SEQ Figure \* ARABIC ">
                        <w:r w:rsidR="007D681E">
                          <w:rPr>
                            <w:noProof/>
                          </w:rPr>
                          <w:t>2</w:t>
                        </w:r>
                      </w:fldSimple>
                      <w:r>
                        <w:t>:Subgraph For A*</w:t>
                      </w:r>
                    </w:p>
                  </w:txbxContent>
                </v:textbox>
                <w10:wrap type="tight"/>
              </v:shape>
            </w:pict>
          </mc:Fallback>
        </mc:AlternateContent>
      </w:r>
      <w:r w:rsidR="00C73740" w:rsidRPr="00C73740">
        <w:rPr>
          <w:noProof/>
        </w:rPr>
        <w:drawing>
          <wp:anchor distT="0" distB="0" distL="114300" distR="114300" simplePos="0" relativeHeight="251663360" behindDoc="1" locked="0" layoutInCell="1" allowOverlap="1" wp14:anchorId="10E1EEF3" wp14:editId="46D937A9">
            <wp:simplePos x="0" y="0"/>
            <wp:positionH relativeFrom="margin">
              <wp:align>center</wp:align>
            </wp:positionH>
            <wp:positionV relativeFrom="paragraph">
              <wp:posOffset>10795</wp:posOffset>
            </wp:positionV>
            <wp:extent cx="2197100" cy="1844040"/>
            <wp:effectExtent l="0" t="0" r="0" b="3810"/>
            <wp:wrapTight wrapText="bothSides">
              <wp:wrapPolygon edited="0">
                <wp:start x="0" y="0"/>
                <wp:lineTo x="0" y="21421"/>
                <wp:lineTo x="21350" y="21421"/>
                <wp:lineTo x="2135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5277" t="6909" r="13836" b="1974"/>
                    <a:stretch/>
                  </pic:blipFill>
                  <pic:spPr bwMode="auto">
                    <a:xfrm>
                      <a:off x="0" y="0"/>
                      <a:ext cx="2197100" cy="1844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EA732F" w14:textId="77777777" w:rsidR="00C73740" w:rsidRDefault="00C73740" w:rsidP="004B089F">
      <w:pPr>
        <w:spacing w:line="276" w:lineRule="auto"/>
      </w:pPr>
    </w:p>
    <w:p w14:paraId="0886B956" w14:textId="77777777" w:rsidR="00C73740" w:rsidRDefault="00C73740" w:rsidP="004B089F">
      <w:pPr>
        <w:spacing w:line="276" w:lineRule="auto"/>
      </w:pPr>
    </w:p>
    <w:p w14:paraId="6F28429C" w14:textId="77777777" w:rsidR="00C73740" w:rsidRDefault="00C73740" w:rsidP="004B089F">
      <w:pPr>
        <w:spacing w:line="276" w:lineRule="auto"/>
      </w:pPr>
    </w:p>
    <w:p w14:paraId="1697279E" w14:textId="77777777" w:rsidR="00C73740" w:rsidRDefault="00C73740" w:rsidP="004B089F">
      <w:pPr>
        <w:spacing w:line="276" w:lineRule="auto"/>
      </w:pPr>
    </w:p>
    <w:p w14:paraId="3E8A1317" w14:textId="5D5F8B44" w:rsidR="00C73740" w:rsidRDefault="00C73740" w:rsidP="004B089F">
      <w:pPr>
        <w:spacing w:line="276" w:lineRule="auto"/>
      </w:pPr>
    </w:p>
    <w:p w14:paraId="356E88CB" w14:textId="77777777" w:rsidR="00E76F65" w:rsidRDefault="00E76F65" w:rsidP="004B089F">
      <w:pPr>
        <w:spacing w:line="276" w:lineRule="auto"/>
      </w:pPr>
    </w:p>
    <w:p w14:paraId="16356DE7" w14:textId="77777777" w:rsidR="00622CD3" w:rsidRDefault="00622CD3" w:rsidP="004B089F">
      <w:pPr>
        <w:spacing w:line="276" w:lineRule="auto"/>
      </w:pPr>
    </w:p>
    <w:p w14:paraId="1142F0F6" w14:textId="19D57817" w:rsidR="009F513E" w:rsidRDefault="00C73740" w:rsidP="004B089F">
      <w:pPr>
        <w:spacing w:line="276" w:lineRule="auto"/>
      </w:pPr>
      <w:r>
        <w:t>T</w:t>
      </w:r>
      <w:r w:rsidR="000E7835">
        <w:t xml:space="preserve">he graph in </w:t>
      </w:r>
      <w:r w:rsidR="00622CD3">
        <w:t xml:space="preserve">Figure </w:t>
      </w:r>
      <w:r w:rsidR="00142FD7">
        <w:t>2</w:t>
      </w:r>
      <w:r w:rsidR="000E7835">
        <w:t xml:space="preserve"> </w:t>
      </w:r>
      <w:r w:rsidR="001A03AB">
        <w:t xml:space="preserve">show four nodes </w:t>
      </w:r>
      <w:r w:rsidR="00B3289C">
        <w:t xml:space="preserve">as the pathfinding will start at </w:t>
      </w:r>
      <w:r w:rsidR="00B3289C">
        <w:rPr>
          <w:i/>
          <w:iCs/>
        </w:rPr>
        <w:t xml:space="preserve">s </w:t>
      </w:r>
      <w:r w:rsidR="007F5053">
        <w:t>this means g(s) = 0 but as A* moves through the graph it will increase.</w:t>
      </w:r>
      <w:r w:rsidR="006B58C3">
        <w:t xml:space="preserve"> With this g(</w:t>
      </w:r>
      <w:r w:rsidR="000222E2">
        <w:rPr>
          <w:i/>
          <w:iCs/>
        </w:rPr>
        <w:t>n</w:t>
      </w:r>
      <w:r w:rsidR="000222E2">
        <w:rPr>
          <w:vertAlign w:val="subscript"/>
        </w:rPr>
        <w:t>3</w:t>
      </w:r>
      <w:r w:rsidR="006B58C3">
        <w:t>)</w:t>
      </w:r>
      <w:r w:rsidR="000222E2">
        <w:t xml:space="preserve"> = </w:t>
      </w:r>
      <w:r w:rsidR="00CF0521">
        <w:t>g(</w:t>
      </w:r>
      <w:r w:rsidR="00CF0521">
        <w:rPr>
          <w:i/>
          <w:iCs/>
        </w:rPr>
        <w:t>s</w:t>
      </w:r>
      <w:r w:rsidR="00CF0521">
        <w:t>) + g(</w:t>
      </w:r>
      <w:r w:rsidR="00CF0521">
        <w:rPr>
          <w:i/>
          <w:iCs/>
        </w:rPr>
        <w:t>n</w:t>
      </w:r>
      <w:r w:rsidR="00CF0521">
        <w:rPr>
          <w:vertAlign w:val="subscript"/>
        </w:rPr>
        <w:t>1</w:t>
      </w:r>
      <w:r w:rsidR="00CF0521">
        <w:t xml:space="preserve">) </w:t>
      </w:r>
      <w:r w:rsidR="00F47D4F">
        <w:t>+ g(</w:t>
      </w:r>
      <w:r w:rsidR="00F47D4F">
        <w:rPr>
          <w:i/>
          <w:iCs/>
        </w:rPr>
        <w:t>n</w:t>
      </w:r>
      <w:r w:rsidR="00F47D4F">
        <w:rPr>
          <w:vertAlign w:val="subscript"/>
        </w:rPr>
        <w:t>3</w:t>
      </w:r>
      <w:r w:rsidR="00F47D4F">
        <w:t xml:space="preserve">) = 0 + </w:t>
      </w:r>
      <w:r w:rsidR="0040085B">
        <w:t>3 + 2</w:t>
      </w:r>
      <w:r w:rsidR="00D232E4">
        <w:t xml:space="preserve"> = 5</w:t>
      </w:r>
      <w:r w:rsidR="001775A2">
        <w:t xml:space="preserve">. The finial part of this </w:t>
      </w:r>
      <w:r w:rsidR="00E76F65">
        <w:t xml:space="preserve">equation is the </w:t>
      </w:r>
      <w:r w:rsidR="00093EF4">
        <w:t>evaluation function</w:t>
      </w:r>
      <w:r w:rsidR="009B51D3">
        <w:t xml:space="preserve"> f(n)</w:t>
      </w:r>
      <w:r w:rsidR="00093EF4">
        <w:t xml:space="preserve"> this is the two values before</w:t>
      </w:r>
      <w:r w:rsidR="009B51D3">
        <w:t xml:space="preserve"> added together. </w:t>
      </w:r>
    </w:p>
    <w:p w14:paraId="3716FFEC" w14:textId="410794D3" w:rsidR="009B51D3" w:rsidRPr="009B51D3" w:rsidRDefault="009B51D3" w:rsidP="004B089F">
      <w:pPr>
        <w:spacing w:line="276" w:lineRule="auto"/>
        <w:jc w:val="center"/>
      </w:pPr>
      <m:oMathPara>
        <m:oMath>
          <m:r>
            <w:rPr>
              <w:rFonts w:ascii="Cambria Math" w:hAnsi="Cambria Math"/>
            </w:rPr>
            <m:t>f</m:t>
          </m:r>
          <m:d>
            <m:dPr>
              <m:ctrlPr>
                <w:rPr>
                  <w:rFonts w:ascii="Cambria Math" w:hAnsi="Cambria Math"/>
                  <w:i/>
                </w:rPr>
              </m:ctrlPr>
            </m:dPr>
            <m:e>
              <m:r>
                <w:rPr>
                  <w:rFonts w:ascii="Cambria Math" w:hAnsi="Cambria Math"/>
                </w:rPr>
                <m:t>n</m:t>
              </m:r>
            </m:e>
          </m:d>
          <m:r>
            <w:rPr>
              <w:rFonts w:ascii="Cambria Math" w:hAnsi="Cambria Math"/>
            </w:rPr>
            <m:t>=g</m:t>
          </m:r>
          <m:d>
            <m:dPr>
              <m:ctrlPr>
                <w:rPr>
                  <w:rFonts w:ascii="Cambria Math" w:hAnsi="Cambria Math"/>
                  <w:i/>
                </w:rPr>
              </m:ctrlPr>
            </m:dPr>
            <m:e>
              <m:r>
                <w:rPr>
                  <w:rFonts w:ascii="Cambria Math" w:hAnsi="Cambria Math"/>
                </w:rPr>
                <m:t>n</m:t>
              </m:r>
            </m:e>
          </m:d>
          <m:r>
            <w:rPr>
              <w:rFonts w:ascii="Cambria Math" w:hAnsi="Cambria Math"/>
            </w:rPr>
            <m:t>+h(n)</m:t>
          </m:r>
        </m:oMath>
      </m:oMathPara>
    </w:p>
    <w:p w14:paraId="5AE545EE" w14:textId="5594164E" w:rsidR="009B51D3" w:rsidRDefault="005660FC" w:rsidP="004B089F">
      <w:pPr>
        <w:spacing w:line="276" w:lineRule="auto"/>
      </w:pPr>
      <w:r>
        <w:t xml:space="preserve">This equation proves that as the </w:t>
      </w:r>
      <w:r w:rsidR="00C52D91">
        <w:t>heuristic value lower this algorithm acts more like Di</w:t>
      </w:r>
      <w:r w:rsidR="00C14CA5">
        <w:t xml:space="preserve">jkstra as this only uses g(n) so the </w:t>
      </w:r>
      <w:r w:rsidR="000026A6">
        <w:t>closer</w:t>
      </w:r>
      <w:r w:rsidR="00C14CA5">
        <w:t xml:space="preserve"> the he</w:t>
      </w:r>
      <w:r w:rsidR="000026A6">
        <w:t xml:space="preserve">uristic is to zero the more the algorithm is acting on g(n). </w:t>
      </w:r>
      <w:r w:rsidR="00661B4F">
        <w:t>with this the algorithm change chose which path takes it closer to the target goal.</w:t>
      </w:r>
    </w:p>
    <w:p w14:paraId="0F7B99FF" w14:textId="32A9145C" w:rsidR="004A0E17" w:rsidRDefault="00A734AB" w:rsidP="004B089F">
      <w:pPr>
        <w:spacing w:line="276" w:lineRule="auto"/>
      </w:pPr>
      <w:r>
        <w:t>With this we can set out how the algorithm can search</w:t>
      </w:r>
      <w:r w:rsidR="000E4FF1">
        <w:t>:</w:t>
      </w:r>
    </w:p>
    <w:p w14:paraId="1B7EE10B" w14:textId="74A86DA7" w:rsidR="000E4FF1" w:rsidRDefault="00AE5049" w:rsidP="004B089F">
      <w:pPr>
        <w:pStyle w:val="ListParagraph"/>
        <w:numPr>
          <w:ilvl w:val="0"/>
          <w:numId w:val="8"/>
        </w:numPr>
        <w:spacing w:line="276" w:lineRule="auto"/>
      </w:pPr>
      <w:r>
        <w:t>Mark as</w:t>
      </w:r>
      <w:r w:rsidR="000E4FF1">
        <w:t xml:space="preserve"> “open” and calculate f(s).</w:t>
      </w:r>
    </w:p>
    <w:p w14:paraId="631BA2D6" w14:textId="2E2C8E6D" w:rsidR="000E4FF1" w:rsidRDefault="00195C4D" w:rsidP="004B089F">
      <w:pPr>
        <w:pStyle w:val="ListParagraph"/>
        <w:numPr>
          <w:ilvl w:val="0"/>
          <w:numId w:val="8"/>
        </w:numPr>
        <w:spacing w:line="276" w:lineRule="auto"/>
      </w:pPr>
      <w:r>
        <w:lastRenderedPageBreak/>
        <w:t>Select the next open node n whose f value is the smallest</w:t>
      </w:r>
      <w:r w:rsidR="00D40E60">
        <w:t xml:space="preserve"> resolve ties </w:t>
      </w:r>
      <w:r w:rsidR="003352E9">
        <w:t>arbitrarily</w:t>
      </w:r>
      <w:r w:rsidR="00D40E60">
        <w:t xml:space="preserve">, but in </w:t>
      </w:r>
      <w:r w:rsidR="003352E9">
        <w:t>favour of the best node.</w:t>
      </w:r>
    </w:p>
    <w:p w14:paraId="7E60BBC4" w14:textId="1B3F9C63" w:rsidR="003352E9" w:rsidRDefault="00A654BC" w:rsidP="004B089F">
      <w:pPr>
        <w:pStyle w:val="ListParagraph"/>
        <w:numPr>
          <w:ilvl w:val="0"/>
          <w:numId w:val="8"/>
        </w:numPr>
        <w:spacing w:line="276" w:lineRule="auto"/>
      </w:pPr>
      <w:r>
        <w:t>If not, mark n “closed” and terminate the algorithm.</w:t>
      </w:r>
    </w:p>
    <w:p w14:paraId="725F43AD" w14:textId="728A44CC" w:rsidR="00A654BC" w:rsidRDefault="00E81407" w:rsidP="004B089F">
      <w:pPr>
        <w:pStyle w:val="ListParagraph"/>
        <w:numPr>
          <w:ilvl w:val="0"/>
          <w:numId w:val="8"/>
        </w:numPr>
        <w:spacing w:line="276" w:lineRule="auto"/>
      </w:pPr>
      <w:r>
        <w:t xml:space="preserve">Otherwise, mark </w:t>
      </w:r>
      <w:r w:rsidR="009978DE">
        <w:rPr>
          <w:i/>
          <w:iCs/>
        </w:rPr>
        <w:t xml:space="preserve">n </w:t>
      </w:r>
      <w:r w:rsidR="009978DE">
        <w:t xml:space="preserve">“closed” </w:t>
      </w:r>
      <w:r w:rsidR="00F758D7">
        <w:t xml:space="preserve">and apply the successor operator </w:t>
      </w:r>
      <w:r w:rsidR="00F758D7">
        <w:rPr>
          <w:rFonts w:cstheme="minorHAnsi"/>
        </w:rPr>
        <w:t>τ</w:t>
      </w:r>
      <w:r w:rsidR="004C7CF9">
        <w:t xml:space="preserve"> </w:t>
      </w:r>
      <w:proofErr w:type="spellStart"/>
      <w:r w:rsidR="004C7CF9">
        <w:t xml:space="preserve">to </w:t>
      </w:r>
      <w:r w:rsidR="004C7CF9">
        <w:rPr>
          <w:i/>
          <w:iCs/>
        </w:rPr>
        <w:t>n</w:t>
      </w:r>
      <w:proofErr w:type="spellEnd"/>
      <w:r w:rsidR="004C7CF9">
        <w:t xml:space="preserve">. Calculate f for each </w:t>
      </w:r>
      <w:r w:rsidR="00052CCD">
        <w:t xml:space="preserve">successor node of </w:t>
      </w:r>
      <w:r w:rsidR="00052CCD">
        <w:rPr>
          <w:i/>
          <w:iCs/>
        </w:rPr>
        <w:t>n</w:t>
      </w:r>
      <w:r w:rsidR="00052CCD">
        <w:t xml:space="preserve"> and mark as </w:t>
      </w:r>
      <w:r w:rsidR="00082152">
        <w:t xml:space="preserve">“open” each successor not already marked </w:t>
      </w:r>
      <w:r w:rsidR="00156E2A">
        <w:t>“closed”.</w:t>
      </w:r>
      <w:r w:rsidR="00E35C5D">
        <w:t xml:space="preserve"> </w:t>
      </w:r>
      <w:r w:rsidR="00D82132">
        <w:t>Let f(</w:t>
      </w:r>
      <w:r w:rsidR="00D82132">
        <w:rPr>
          <w:i/>
          <w:iCs/>
        </w:rPr>
        <w:t>n</w:t>
      </w:r>
      <w:r w:rsidR="00D82132">
        <w:t xml:space="preserve">) be the actual cost </w:t>
      </w:r>
      <w:r w:rsidR="009E23EC">
        <w:t>of an optimal path which got through n, from s to a preferred goal node n</w:t>
      </w:r>
      <w:r w:rsidR="008812DB">
        <w:t>. determination of f(</w:t>
      </w:r>
      <w:r w:rsidR="008812DB">
        <w:rPr>
          <w:i/>
          <w:iCs/>
        </w:rPr>
        <w:t>n</w:t>
      </w:r>
      <w:r w:rsidR="008812DB">
        <w:t xml:space="preserve">) is the primary </w:t>
      </w:r>
      <w:r w:rsidR="00214C41">
        <w:t>interest</w:t>
      </w:r>
      <w:r w:rsidR="007230B9">
        <w:t xml:space="preserve">. </w:t>
      </w:r>
      <w:r w:rsidR="007D3343">
        <w:t xml:space="preserve">Remark as </w:t>
      </w:r>
      <w:r w:rsidR="001B5332">
        <w:t>“</w:t>
      </w:r>
      <w:r w:rsidR="007D3343">
        <w:t>open</w:t>
      </w:r>
      <w:r w:rsidR="001B5332">
        <w:t>”</w:t>
      </w:r>
      <w:r w:rsidR="007D3343">
        <w:t xml:space="preserve"> any </w:t>
      </w:r>
      <w:r w:rsidR="001B5332">
        <w:t>“</w:t>
      </w:r>
      <w:r w:rsidR="007D3343">
        <w:t>closed</w:t>
      </w:r>
      <w:r w:rsidR="001B5332">
        <w:t>”</w:t>
      </w:r>
      <w:r w:rsidR="007D3343">
        <w:t xml:space="preserve"> node n </w:t>
      </w:r>
      <w:r w:rsidR="00412042">
        <w:t>which is a successor of n and for which f(</w:t>
      </w:r>
      <w:r w:rsidR="00412042">
        <w:rPr>
          <w:i/>
          <w:iCs/>
        </w:rPr>
        <w:t>n</w:t>
      </w:r>
      <w:r w:rsidR="00412042">
        <w:t xml:space="preserve">) is smaller </w:t>
      </w:r>
      <w:r w:rsidR="001B7333">
        <w:t xml:space="preserve">now than it was when n was marked as closed. </w:t>
      </w:r>
    </w:p>
    <w:p w14:paraId="3D7E3F45" w14:textId="2EF56467" w:rsidR="001B7333" w:rsidRDefault="001B7333" w:rsidP="004B089F">
      <w:pPr>
        <w:spacing w:line="276" w:lineRule="auto"/>
      </w:pPr>
      <w:r>
        <w:fldChar w:fldCharType="begin"/>
      </w:r>
      <w:r>
        <w:instrText xml:space="preserve"> ADDIN EN.CITE &lt;EndNote&gt;&lt;Cite&gt;&lt;Author&gt;Hart&lt;/Author&gt;&lt;Year&gt;1968&lt;/Year&gt;&lt;RecNum&gt;34&lt;/RecNum&gt;&lt;DisplayText&gt;(Hart et al., 1968)&lt;/DisplayText&gt;&lt;record&gt;&lt;rec-number&gt;34&lt;/rec-number&gt;&lt;foreign-keys&gt;&lt;key app="EN" db-id="2te5pedev920e7ewefr5rs0d5ve2v5s9rtw9" timestamp="1616677038"&gt;34&lt;/key&gt;&lt;/foreign-keys&gt;&lt;ref-type name="Journal Article"&gt;17&lt;/ref-type&gt;&lt;contributors&gt;&lt;authors&gt;&lt;author&gt;P. E. Hart&lt;/author&gt;&lt;author&gt;N. J. Nilsson&lt;/author&gt;&lt;author&gt;B. Raphael&lt;/author&gt;&lt;/authors&gt;&lt;/contributors&gt;&lt;titles&gt;&lt;title&gt;A Formal Basis for the Heuristic Determination of Minimum Cost Paths&lt;/title&gt;&lt;secondary-title&gt;IEEE Transactions on Systems Science and Cybernetics&lt;/secondary-title&gt;&lt;/titles&gt;&lt;periodical&gt;&lt;full-title&gt;IEEE Transactions on Systems Science and Cybernetics&lt;/full-title&gt;&lt;/periodical&gt;&lt;pages&gt;100-107&lt;/pages&gt;&lt;volume&gt;4&lt;/volume&gt;&lt;number&gt;2&lt;/number&gt;&lt;keywords&gt;&lt;keyword&gt;Costs&lt;/keyword&gt;&lt;keyword&gt;Mathematical programming&lt;/keyword&gt;&lt;keyword&gt;Minimization methods&lt;/keyword&gt;&lt;keyword&gt;Functional programming&lt;/keyword&gt;&lt;keyword&gt;Automatic control&lt;/keyword&gt;&lt;keyword&gt;Minimax techniques&lt;/keyword&gt;&lt;keyword&gt;Gradient methods&lt;/keyword&gt;&lt;keyword&gt;Chemical technology&lt;/keyword&gt;&lt;keyword&gt;Automatic programming&lt;/keyword&gt;&lt;keyword&gt;Instruction sets&lt;/keyword&gt;&lt;/keywords&gt;&lt;dates&gt;&lt;year&gt;1968&lt;/year&gt;&lt;/dates&gt;&lt;isbn&gt;2168-2887&lt;/isbn&gt;&lt;urls&gt;&lt;/urls&gt;&lt;electronic-resource-num&gt;10.1109/TSSC.1968.300136&lt;/electronic-resource-num&gt;&lt;/record&gt;&lt;/Cite&gt;&lt;/EndNote&gt;</w:instrText>
      </w:r>
      <w:r>
        <w:fldChar w:fldCharType="separate"/>
      </w:r>
      <w:r>
        <w:rPr>
          <w:noProof/>
        </w:rPr>
        <w:t>(Hart et al., 1968)</w:t>
      </w:r>
      <w:r>
        <w:fldChar w:fldCharType="end"/>
      </w:r>
      <w:r w:rsidR="00690F3D">
        <w:t xml:space="preserve"> with this A* can searc</w:t>
      </w:r>
      <w:r w:rsidR="00B45ABC">
        <w:t>h for the shortest path from the start node and the target node and always find the qu</w:t>
      </w:r>
      <w:r w:rsidR="00C81E9E">
        <w:t>ickest path.</w:t>
      </w:r>
    </w:p>
    <w:p w14:paraId="75128503" w14:textId="7AB0B3CD" w:rsidR="00C81E9E" w:rsidRDefault="00C81E9E" w:rsidP="004B089F">
      <w:pPr>
        <w:pStyle w:val="Heading3"/>
        <w:spacing w:line="276" w:lineRule="auto"/>
      </w:pPr>
      <w:bookmarkStart w:id="6" w:name="_Toc69986894"/>
      <w:r w:rsidRPr="006C652C">
        <w:t>Heuristic</w:t>
      </w:r>
      <w:r w:rsidRPr="00C81E9E">
        <w:t xml:space="preserve"> </w:t>
      </w:r>
      <w:r>
        <w:t>V</w:t>
      </w:r>
      <w:r w:rsidRPr="00C81E9E">
        <w:t>alue</w:t>
      </w:r>
      <w:bookmarkEnd w:id="6"/>
    </w:p>
    <w:p w14:paraId="67EEB4CF" w14:textId="0F1E5693" w:rsidR="00C81E9E" w:rsidRDefault="0079039A" w:rsidP="004B089F">
      <w:pPr>
        <w:spacing w:line="276" w:lineRule="auto"/>
      </w:pPr>
      <w:r>
        <w:t xml:space="preserve">A* </w:t>
      </w:r>
      <w:r w:rsidR="007B33BA">
        <w:t xml:space="preserve">behaviour will change depending on the heuristic value and how the user </w:t>
      </w:r>
      <w:r w:rsidR="00334917">
        <w:t>decides to calculate it</w:t>
      </w:r>
      <w:r w:rsidR="00FB4EC3">
        <w:t xml:space="preserve">, it the terms of games this will be the </w:t>
      </w:r>
      <w:r w:rsidR="00DF486B">
        <w:t>difference between speed and accuracy</w:t>
      </w:r>
      <w:r w:rsidR="00D10563">
        <w:t>.</w:t>
      </w:r>
      <w:r w:rsidR="008224A5">
        <w:t xml:space="preserve"> </w:t>
      </w:r>
      <w:r w:rsidR="00F250EE">
        <w:t xml:space="preserve">With most game the user </w:t>
      </w:r>
      <w:r w:rsidR="00295111">
        <w:t>wants</w:t>
      </w:r>
      <w:r w:rsidR="00F250EE">
        <w:t xml:space="preserve"> the algorithm to run fast than it is </w:t>
      </w:r>
      <w:r w:rsidR="007F2169">
        <w:t>accurate as the user want</w:t>
      </w:r>
      <w:r w:rsidR="003E1A26">
        <w:t xml:space="preserve"> a distance that is close to the correct distance but not exact </w:t>
      </w:r>
      <w:r w:rsidR="002E4684">
        <w:t xml:space="preserve">for this trade it will make the algorithm run faster. There are a few main way of </w:t>
      </w:r>
      <w:r w:rsidR="002B7D73">
        <w:t xml:space="preserve">calculating this on a </w:t>
      </w:r>
      <w:r w:rsidR="00295111">
        <w:t>grid-based</w:t>
      </w:r>
      <w:r w:rsidR="002B7D73">
        <w:t xml:space="preserve"> map</w:t>
      </w:r>
      <w:r w:rsidR="00295111">
        <w:t xml:space="preserve"> these </w:t>
      </w:r>
      <w:r w:rsidR="00730E2F">
        <w:t>are</w:t>
      </w:r>
      <w:r w:rsidR="00E72FEB">
        <w:t xml:space="preserve"> </w:t>
      </w:r>
      <w:r w:rsidR="00E60D74">
        <w:t>The Manhattan distance</w:t>
      </w:r>
      <w:r w:rsidR="00E72FEB">
        <w:t xml:space="preserve"> </w:t>
      </w:r>
      <w:r w:rsidR="00476C62">
        <w:t>and Euclidean Distance</w:t>
      </w:r>
      <w:r w:rsidR="0055471D">
        <w:t xml:space="preserve"> </w:t>
      </w:r>
      <w:r w:rsidR="0055471D" w:rsidRPr="0055471D">
        <w:t>(Stanford.edu, 2021)</w:t>
      </w:r>
      <w:r w:rsidR="00476C62">
        <w:t xml:space="preserve">. </w:t>
      </w:r>
      <w:r w:rsidR="0086105C">
        <w:t xml:space="preserve">All of these has uses on different types of grids. </w:t>
      </w:r>
    </w:p>
    <w:p w14:paraId="362EDB80" w14:textId="45F715C5" w:rsidR="009A3ABF" w:rsidRDefault="009A3ABF" w:rsidP="004B089F">
      <w:pPr>
        <w:pStyle w:val="Heading4"/>
        <w:spacing w:line="276" w:lineRule="auto"/>
      </w:pPr>
      <w:r>
        <w:t>Manhattan Distance</w:t>
      </w:r>
    </w:p>
    <w:p w14:paraId="0B3C0D6E" w14:textId="4C460418" w:rsidR="009F3221" w:rsidRDefault="009F3221" w:rsidP="004B089F">
      <w:pPr>
        <w:spacing w:line="276" w:lineRule="auto"/>
      </w:pPr>
      <w:r>
        <w:t>The Man</w:t>
      </w:r>
      <w:r w:rsidR="00DF7F95">
        <w:t xml:space="preserve">hattan </w:t>
      </w:r>
      <w:r w:rsidR="006323E3">
        <w:t>dis</w:t>
      </w:r>
      <w:r w:rsidR="00982B48">
        <w:t>tance was designed for working out the distance between to point on a graph but was used in the city of Manhattan as well</w:t>
      </w:r>
      <w:r w:rsidR="00797DC8">
        <w:t xml:space="preserve"> </w:t>
      </w:r>
      <w:r w:rsidR="00797DC8">
        <w:fldChar w:fldCharType="begin"/>
      </w:r>
      <w:r w:rsidR="00797DC8">
        <w:instrText xml:space="preserve"> ADDIN EN.CITE &lt;EndNote&gt;&lt;Cite&gt;&lt;Author&gt;Han&lt;/Author&gt;&lt;Year&gt;2012&lt;/Year&gt;&lt;RecNum&gt;39&lt;/RecNum&gt;&lt;DisplayText&gt;(Han et al., 2012)&lt;/DisplayText&gt;&lt;record&gt;&lt;rec-number&gt;39&lt;/rec-number&gt;&lt;foreign-keys&gt;&lt;key app="EN" db-id="2te5pedev920e7ewefr5rs0d5ve2v5s9rtw9" timestamp="1616850736"&gt;39&lt;/key&gt;&lt;/foreign-keys&gt;&lt;ref-type name="Book"&gt;6&lt;/ref-type&gt;&lt;contributors&gt;&lt;authors&gt;&lt;author&gt;Han, Jiawei&lt;/author&gt;&lt;author&gt;Kamber, Micheline&lt;/author&gt;&lt;author&gt;Pei, Jian&lt;/author&gt;&lt;/authors&gt;&lt;/contributors&gt;&lt;titles&gt;&lt;title&gt;Data mining: concepts and techniques&lt;/title&gt;&lt;/titles&gt;&lt;number&gt;Book, Whole&lt;/number&gt;&lt;edition&gt;3rd&lt;/edition&gt;&lt;keywords&gt;&lt;keyword&gt;Data mining&lt;/keyword&gt;&lt;keyword&gt;Computers and IT&lt;/keyword&gt;&lt;/keywords&gt;&lt;dates&gt;&lt;year&gt;2012&lt;/year&gt;&lt;/dates&gt;&lt;pub-location&gt;London;Amsterdam;&lt;/pub-location&gt;&lt;publisher&gt;Morgan Kaufmann&lt;/publisher&gt;&lt;isbn&gt;0123814804;9780123814807;&lt;/isbn&gt;&lt;urls&gt;&lt;related-urls&gt;&lt;url&gt;http://brighton.summon.serialssolutions.com/2.0.0/link/0/eLvHCXMwY2AwNtIz0EUrEyxSkszNLUwsLcwSDY2TTYxNzIxTUpNTTAySgTViMmSIN9DCydcoytkkgIkBdqljciLo6gzQ_lTQekbQJCpoe1USuN-an4e4r8wQdAqXIejgbdDGS2Cq9g-yhI-0GACbPMByGHyeDqiCMrEwMIEevQPjg24rg5mKVL24CTKwpoL2HAgxMKXmCTMIwG5aUIBmPBEGbpfEkkSFXPBlDqIM8m6uIc4eujCj4qFDMPFQ9xmLMbAAO_WpEgwKiabAXqxFapqpsZElMASAxZ856JIGS2PDRMNES2MDSQYJXKZI4ZaSZuACVuhGkCECGQaWkqLSVFmE1-TAAQMAupRt-w&lt;/url&gt;&lt;/related-urls&gt;&lt;/urls&gt;&lt;/record&gt;&lt;/Cite&gt;&lt;/EndNote&gt;</w:instrText>
      </w:r>
      <w:r w:rsidR="00797DC8">
        <w:fldChar w:fldCharType="separate"/>
      </w:r>
      <w:r w:rsidR="00797DC8">
        <w:rPr>
          <w:noProof/>
        </w:rPr>
        <w:t>(Han et al., 2012)</w:t>
      </w:r>
      <w:r w:rsidR="00797DC8">
        <w:fldChar w:fldCharType="end"/>
      </w:r>
      <w:r w:rsidR="00982B48">
        <w:t>.</w:t>
      </w:r>
      <w:r w:rsidR="00F46334">
        <w:t xml:space="preserve"> This distance is defined as</w:t>
      </w:r>
    </w:p>
    <w:p w14:paraId="7ED52A7F" w14:textId="5810A29F" w:rsidR="00423258" w:rsidRPr="00E17B39" w:rsidRDefault="00423258" w:rsidP="004B089F">
      <w:pPr>
        <w:spacing w:line="276" w:lineRule="auto"/>
        <w:jc w:val="center"/>
      </w:pPr>
      <m:oMathPara>
        <m:oMath>
          <m:r>
            <w:rPr>
              <w:rFonts w:ascii="Cambria Math" w:hAnsi="Cambria Math"/>
            </w:rPr>
            <m:t>d</m:t>
          </m:r>
          <m:d>
            <m:dPr>
              <m:ctrlPr>
                <w:rPr>
                  <w:rFonts w:ascii="Cambria Math" w:hAnsi="Cambria Math"/>
                  <w:i/>
                </w:rPr>
              </m:ctrlPr>
            </m:dPr>
            <m:e>
              <m:r>
                <w:rPr>
                  <w:rFonts w:ascii="Cambria Math" w:hAnsi="Cambria Math"/>
                </w:rPr>
                <m:t>i,j</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2</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k</m:t>
              </m:r>
            </m:sub>
          </m:sSub>
          <m:r>
            <w:rPr>
              <w:rFonts w:ascii="Cambria Math" w:hAnsi="Cambria Math"/>
            </w:rPr>
            <m:t>|</m:t>
          </m:r>
        </m:oMath>
      </m:oMathPara>
    </w:p>
    <w:p w14:paraId="113B9098" w14:textId="7DF4214A" w:rsidR="00E17B39" w:rsidRDefault="00434AF9" w:rsidP="004B089F">
      <w:pPr>
        <w:spacing w:line="276" w:lineRule="auto"/>
      </w:pPr>
      <w:r>
        <w:t xml:space="preserve">This only works if the </w:t>
      </w:r>
      <w:r w:rsidR="00DF2067">
        <w:t xml:space="preserve">two point are connected by a </w:t>
      </w:r>
      <w:r w:rsidR="002E3575">
        <w:t>right-angle</w:t>
      </w:r>
      <w:r w:rsidR="00DF2067">
        <w:t xml:space="preserve"> triangle </w:t>
      </w:r>
      <w:r w:rsidR="006318D0">
        <w:t>otherwise</w:t>
      </w:r>
      <w:r w:rsidR="00DF2067">
        <w:t xml:space="preserve"> this </w:t>
      </w:r>
      <w:r w:rsidR="00704596">
        <w:t xml:space="preserve">equation </w:t>
      </w:r>
      <w:r w:rsidR="006146DC">
        <w:t>cannot</w:t>
      </w:r>
      <w:r w:rsidR="00704596">
        <w:t xml:space="preserve"> be used</w:t>
      </w:r>
      <w:r w:rsidR="006318D0">
        <w:t xml:space="preserve"> the reason for this is </w:t>
      </w:r>
      <w:r w:rsidR="007B6994">
        <w:t xml:space="preserve">because </w:t>
      </w:r>
      <w:r w:rsidR="00910109">
        <w:t xml:space="preserve">it will follow the </w:t>
      </w:r>
      <w:r w:rsidR="00092C90">
        <w:t>opposite and adjacent rather than the hypotenuse</w:t>
      </w:r>
      <w:r w:rsidR="00594958">
        <w:t xml:space="preserve"> </w:t>
      </w:r>
      <w:r w:rsidR="00594958">
        <w:fldChar w:fldCharType="begin"/>
      </w:r>
      <w:r w:rsidR="00654EA6">
        <w:instrText xml:space="preserve"> ADDIN EN.CITE &lt;EndNote&gt;&lt;Cite&gt;&lt;Author&gt;RedBlodGames&lt;/Author&gt;&lt;Year&gt;2010&lt;/Year&gt;&lt;RecNum&gt;44&lt;/RecNum&gt;&lt;DisplayText&gt;(RedBlodGames, 2010)&lt;/DisplayText&gt;&lt;record&gt;&lt;rec-number&gt;44&lt;/rec-number&gt;&lt;foreign-keys&gt;&lt;key app="EN" db-id="2te5pedev920e7ewefr5rs0d5ve2v5s9rtw9" timestamp="1617189464"&gt;44&lt;/key&gt;&lt;/foreign-keys&gt;&lt;ref-type name="Web Page"&gt;12&lt;/ref-type&gt;&lt;contributors&gt;&lt;authors&gt;&lt;author&gt;RedBlodGames&lt;/author&gt;&lt;/authors&gt;&lt;/contributors&gt;&lt;titles&gt;&lt;title&gt;Heuristics&lt;/title&gt;&lt;/titles&gt;&lt;dates&gt;&lt;year&gt;2010&lt;/year&gt;&lt;/dates&gt;&lt;urls&gt;&lt;related-urls&gt;&lt;url&gt;http://theory.stanford.edu/~amitp/GameProgramming/Heuristics.html#:~:text=A*&amp;apos;s%20Use%20of%20the%20Heuristic%23&amp;amp;text=If%20h(n)%20is%20always,*%20expands%2C%20making%20it%20slower.&lt;/url&gt;&lt;/related-urls&gt;&lt;/urls&gt;&lt;access-date&gt;2021/03/31/11:17:35&lt;/access-date&gt;&lt;/record&gt;&lt;/Cite&gt;&lt;/EndNote&gt;</w:instrText>
      </w:r>
      <w:r w:rsidR="00594958">
        <w:fldChar w:fldCharType="separate"/>
      </w:r>
      <w:r w:rsidR="00594958">
        <w:rPr>
          <w:noProof/>
        </w:rPr>
        <w:t>(RedBlodGames, 2010)</w:t>
      </w:r>
      <w:r w:rsidR="00594958">
        <w:fldChar w:fldCharType="end"/>
      </w:r>
      <w:r w:rsidR="00704596">
        <w:t xml:space="preserve">. </w:t>
      </w:r>
      <w:r w:rsidR="006146DC">
        <w:t xml:space="preserve">This is best for a grid that only allows movement </w:t>
      </w:r>
      <w:r w:rsidR="006A7740">
        <w:t xml:space="preserve">on a </w:t>
      </w:r>
      <w:r w:rsidR="00BF7207">
        <w:t xml:space="preserve">square </w:t>
      </w:r>
      <w:r w:rsidR="006A7740">
        <w:t>grid in 4 dir</w:t>
      </w:r>
      <w:r w:rsidR="002E3575">
        <w:t xml:space="preserve">ections this is because of what is state above about the </w:t>
      </w:r>
      <w:r w:rsidR="00AB797E">
        <w:t>right-angle</w:t>
      </w:r>
      <w:r w:rsidR="002E3575">
        <w:t xml:space="preserve"> triangles</w:t>
      </w:r>
      <w:r w:rsidR="00360E42">
        <w:t xml:space="preserve"> </w:t>
      </w:r>
      <w:r w:rsidR="00360E42">
        <w:fldChar w:fldCharType="begin"/>
      </w:r>
      <w:r w:rsidR="00360E42">
        <w:instrText xml:space="preserve"> ADDIN EN.CITE &lt;EndNote&gt;&lt;Cite&gt;&lt;Author&gt;Szabo&lt;/Author&gt;&lt;Year&gt;2015&lt;/Year&gt;&lt;RecNum&gt;45&lt;/RecNum&gt;&lt;DisplayText&gt;(Szabo, 2015)&lt;/DisplayText&gt;&lt;record&gt;&lt;rec-number&gt;45&lt;/rec-number&gt;&lt;foreign-keys&gt;&lt;key app="EN" db-id="2te5pedev920e7ewefr5rs0d5ve2v5s9rtw9" timestamp="1617189842"&gt;45&lt;/key&gt;&lt;/foreign-keys&gt;&lt;ref-type name="Book Section"&gt;5&lt;/ref-type&gt;&lt;contributors&gt;&lt;authors&gt;&lt;author&gt;Szabo, Fred E.&lt;/author&gt;&lt;/authors&gt;&lt;secondary-authors&gt;&lt;author&gt;Szabo, Fred E.&lt;/author&gt;&lt;/secondary-authors&gt;&lt;/contributors&gt;&lt;titles&gt;&lt;title&gt;M&lt;/title&gt;&lt;secondary-title&gt;The Linear Algebra Survival Guide&lt;/secondary-title&gt;&lt;/titles&gt;&lt;pages&gt;219-233&lt;/pages&gt;&lt;dates&gt;&lt;year&gt;2015&lt;/year&gt;&lt;pub-dates&gt;&lt;date&gt;2015/01/01/&lt;/date&gt;&lt;/pub-dates&gt;&lt;/dates&gt;&lt;pub-location&gt;Boston&lt;/pub-location&gt;&lt;publisher&gt;Academic Press&lt;/publisher&gt;&lt;isbn&gt;978-0-12-409520-5&lt;/isbn&gt;&lt;urls&gt;&lt;related-urls&gt;&lt;url&gt;https://www.sciencedirect.com/science/article/pii/B9780124095205500205&lt;/url&gt;&lt;/related-urls&gt;&lt;/urls&gt;&lt;electronic-resource-num&gt;https://doi.org/10.1016/B978-0-12-409520-5.50020-5&lt;/electronic-resource-num&gt;&lt;/record&gt;&lt;/Cite&gt;&lt;/EndNote&gt;</w:instrText>
      </w:r>
      <w:r w:rsidR="00360E42">
        <w:fldChar w:fldCharType="separate"/>
      </w:r>
      <w:r w:rsidR="00360E42">
        <w:rPr>
          <w:noProof/>
        </w:rPr>
        <w:t>(Szabo, 2015)</w:t>
      </w:r>
      <w:r w:rsidR="00360E42">
        <w:fldChar w:fldCharType="end"/>
      </w:r>
      <w:r w:rsidR="002E3575">
        <w:t xml:space="preserve">. </w:t>
      </w:r>
      <w:r w:rsidR="006F29B0">
        <w:t xml:space="preserve"> Below is an example o</w:t>
      </w:r>
      <w:r w:rsidR="00037D92">
        <w:t>f</w:t>
      </w:r>
      <w:r w:rsidR="006F29B0">
        <w:t xml:space="preserve"> the code that </w:t>
      </w:r>
      <w:r w:rsidR="00037D92">
        <w:t>is used to</w:t>
      </w:r>
      <w:r w:rsidR="006F29B0">
        <w:t xml:space="preserve"> </w:t>
      </w:r>
      <w:r w:rsidR="00037D92">
        <w:t xml:space="preserve">implement </w:t>
      </w:r>
      <w:r w:rsidR="009D53B2">
        <w:t>this.</w:t>
      </w:r>
    </w:p>
    <w:bookmarkStart w:id="7" w:name="_MON_1678364233"/>
    <w:bookmarkEnd w:id="7"/>
    <w:p w14:paraId="17AC6F3E" w14:textId="0BA8C47B" w:rsidR="00A13E84" w:rsidRPr="00A13E84" w:rsidRDefault="002C7540" w:rsidP="004B089F">
      <w:pPr>
        <w:spacing w:line="276" w:lineRule="auto"/>
        <w:jc w:val="center"/>
      </w:pPr>
      <w:r>
        <w:object w:dxaOrig="9026" w:dyaOrig="1735" w14:anchorId="447D3A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3pt;height:86.75pt" o:ole="">
            <v:imagedata r:id="rId13" o:title=""/>
          </v:shape>
          <o:OLEObject Type="Embed" ProgID="Word.OpenDocumentText.12" ShapeID="_x0000_i1025" DrawAspect="Content" ObjectID="_1680599779" r:id="rId14"/>
        </w:object>
      </w:r>
    </w:p>
    <w:p w14:paraId="57330988" w14:textId="4BD21340" w:rsidR="00C81E9E" w:rsidRDefault="009A3ABF" w:rsidP="004B089F">
      <w:pPr>
        <w:pStyle w:val="Heading4"/>
        <w:spacing w:line="276" w:lineRule="auto"/>
      </w:pPr>
      <w:r>
        <w:t>E</w:t>
      </w:r>
      <w:r w:rsidR="005F606B">
        <w:t>uclidean Distance</w:t>
      </w:r>
    </w:p>
    <w:p w14:paraId="5539504C" w14:textId="02E33E7E" w:rsidR="005F606B" w:rsidRDefault="00020527" w:rsidP="004B089F">
      <w:pPr>
        <w:spacing w:line="276" w:lineRule="auto"/>
      </w:pPr>
      <w:r>
        <w:t xml:space="preserve">The other way of calculating the distance between </w:t>
      </w:r>
      <w:r w:rsidR="009D53B2">
        <w:t>two</w:t>
      </w:r>
      <w:r>
        <w:t xml:space="preserve"> points is the </w:t>
      </w:r>
      <w:r w:rsidR="00F4598B">
        <w:t xml:space="preserve">Euclidean Distance </w:t>
      </w:r>
      <w:r w:rsidR="001803CC">
        <w:t xml:space="preserve">this is based of </w:t>
      </w:r>
      <w:r w:rsidR="001803CC" w:rsidRPr="001803CC">
        <w:t>Pythagoras theorem</w:t>
      </w:r>
      <w:r w:rsidR="001803CC">
        <w:t xml:space="preserve"> and will cal</w:t>
      </w:r>
      <w:r w:rsidR="0090152F">
        <w:t xml:space="preserve">culate the distance of the hypotenuse of the triangle made from </w:t>
      </w:r>
      <w:r w:rsidR="00902780">
        <w:t xml:space="preserve">the two points on the grid </w:t>
      </w:r>
      <w:r w:rsidR="00902780">
        <w:fldChar w:fldCharType="begin"/>
      </w:r>
      <w:r w:rsidR="00902780">
        <w:instrText xml:space="preserve"> ADDIN EN.CITE &lt;EndNote&gt;&lt;Cite&gt;&lt;Author&gt;Han&lt;/Author&gt;&lt;Year&gt;2012&lt;/Year&gt;&lt;RecNum&gt;39&lt;/RecNum&gt;&lt;DisplayText&gt;(Han et al., 2012)&lt;/DisplayText&gt;&lt;record&gt;&lt;rec-number&gt;39&lt;/rec-number&gt;&lt;foreign-keys&gt;&lt;key app="EN" db-id="2te5pedev920e7ewefr5rs0d5ve2v5s9rtw9" timestamp="1616850736"&gt;39&lt;/key&gt;&lt;/foreign-keys&gt;&lt;ref-type name="Book"&gt;6&lt;/ref-type&gt;&lt;contributors&gt;&lt;authors&gt;&lt;author&gt;Han, Jiawei&lt;/author&gt;&lt;author&gt;Kamber, Micheline&lt;/author&gt;&lt;author&gt;Pei, Jian&lt;/author&gt;&lt;/authors&gt;&lt;/contributors&gt;&lt;titles&gt;&lt;title&gt;Data mining: concepts and techniques&lt;/title&gt;&lt;/titles&gt;&lt;number&gt;Book, Whole&lt;/number&gt;&lt;edition&gt;3rd&lt;/edition&gt;&lt;keywords&gt;&lt;keyword&gt;Data mining&lt;/keyword&gt;&lt;keyword&gt;Computers and IT&lt;/keyword&gt;&lt;/keywords&gt;&lt;dates&gt;&lt;year&gt;2012&lt;/year&gt;&lt;/dates&gt;&lt;pub-location&gt;London;Amsterdam;&lt;/pub-location&gt;&lt;publisher&gt;Morgan Kaufmann&lt;/publisher&gt;&lt;isbn&gt;0123814804;9780123814807;&lt;/isbn&gt;&lt;urls&gt;&lt;related-urls&gt;&lt;url&gt;http://brighton.summon.serialssolutions.com/2.0.0/link/0/eLvHCXMwY2AwNtIz0EUrEyxSkszNLUwsLcwSDY2TTYxNzIxTUpNTTAySgTViMmSIN9DCydcoytkkgIkBdqljciLo6gzQ_lTQekbQJCpoe1USuN-an4e4r8wQdAqXIejgbdDGS2Cq9g-yhI-0GACbPMByGHyeDqiCMrEwMIEevQPjg24rg5mKVL24CTKwpoL2HAgxMKXmCTMIwG5aUIBmPBEGbpfEkkSFXPBlDqIM8m6uIc4eujCj4qFDMPFQ9xmLMbAAO_WpEgwKiabAXqxFapqpsZElMASAxZ856JIGS2PDRMNES2MDSQYJXKZI4ZaSZuACVuhGkCECGQaWkqLSVFmE1-TAAQMAupRt-w&lt;/url&gt;&lt;/related-urls&gt;&lt;/urls&gt;&lt;/record&gt;&lt;/Cite&gt;&lt;/EndNote&gt;</w:instrText>
      </w:r>
      <w:r w:rsidR="00902780">
        <w:fldChar w:fldCharType="separate"/>
      </w:r>
      <w:r w:rsidR="00902780">
        <w:rPr>
          <w:noProof/>
        </w:rPr>
        <w:t>(Han et al., 2012)</w:t>
      </w:r>
      <w:r w:rsidR="00902780">
        <w:fldChar w:fldCharType="end"/>
      </w:r>
      <w:r w:rsidR="00902780">
        <w:t xml:space="preserve">. This </w:t>
      </w:r>
      <w:r w:rsidR="00352D43">
        <w:t>is defined as</w:t>
      </w:r>
    </w:p>
    <w:p w14:paraId="5979F3F9" w14:textId="2CAD1E3E" w:rsidR="00352D43" w:rsidRPr="006A51ED" w:rsidRDefault="00352D43" w:rsidP="004B089F">
      <w:pPr>
        <w:spacing w:line="276" w:lineRule="auto"/>
        <w:jc w:val="center"/>
      </w:pPr>
      <m:oMathPara>
        <m:oMath>
          <m:r>
            <w:rPr>
              <w:rFonts w:ascii="Cambria Math" w:hAnsi="Cambria Math"/>
            </w:rPr>
            <m:t>d</m:t>
          </m:r>
          <m:d>
            <m:dPr>
              <m:ctrlPr>
                <w:rPr>
                  <w:rFonts w:ascii="Cambria Math" w:hAnsi="Cambria Math"/>
                  <w:i/>
                </w:rPr>
              </m:ctrlPr>
            </m:dPr>
            <m:e>
              <m:r>
                <w:rPr>
                  <w:rFonts w:ascii="Cambria Math" w:hAnsi="Cambria Math"/>
                </w:rPr>
                <m:t>i,j</m:t>
              </m:r>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1</m:t>
                          </m:r>
                        </m:sub>
                      </m:sSub>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k</m:t>
                          </m:r>
                        </m:sub>
                      </m:sSub>
                    </m:e>
                  </m:d>
                </m:e>
                <m:sup>
                  <m:r>
                    <w:rPr>
                      <w:rFonts w:ascii="Cambria Math" w:hAnsi="Cambria Math"/>
                    </w:rPr>
                    <m:t>2</m:t>
                  </m:r>
                </m:sup>
              </m:sSup>
            </m:e>
          </m:rad>
        </m:oMath>
      </m:oMathPara>
    </w:p>
    <w:p w14:paraId="086E0BCA" w14:textId="62E12630" w:rsidR="006A51ED" w:rsidRDefault="006A51ED" w:rsidP="004B089F">
      <w:pPr>
        <w:spacing w:line="276" w:lineRule="auto"/>
      </w:pPr>
      <w:r>
        <w:lastRenderedPageBreak/>
        <w:t xml:space="preserve">This will only work on a 2D </w:t>
      </w:r>
      <w:r w:rsidR="00750E5D">
        <w:t xml:space="preserve">grid as it need a right-angle triangle form the equations to work. </w:t>
      </w:r>
      <w:r w:rsidR="00DD1258">
        <w:t>This is best on a pathfinding system that allows to pathfinding to move in any direction</w:t>
      </w:r>
      <w:r w:rsidR="002D3EB0">
        <w:t xml:space="preserve"> </w:t>
      </w:r>
      <w:r w:rsidR="002D3EB0" w:rsidRPr="00AB797E">
        <w:t>(Stanford.edu, 2021)</w:t>
      </w:r>
      <w:r w:rsidR="008A151A">
        <w:t xml:space="preserve">. Below is </w:t>
      </w:r>
      <w:r w:rsidR="00263808">
        <w:t>an</w:t>
      </w:r>
      <w:r w:rsidR="008A151A">
        <w:t xml:space="preserve"> example of the code use to implement this</w:t>
      </w:r>
      <w:r w:rsidR="009D53B2">
        <w:t>.</w:t>
      </w:r>
    </w:p>
    <w:bookmarkStart w:id="8" w:name="_MON_1678364812"/>
    <w:bookmarkEnd w:id="8"/>
    <w:p w14:paraId="5AA9729E" w14:textId="423D6ECF" w:rsidR="008A151A" w:rsidRPr="005F606B" w:rsidRDefault="008A151A" w:rsidP="004B089F">
      <w:pPr>
        <w:spacing w:line="276" w:lineRule="auto"/>
      </w:pPr>
      <w:r>
        <w:object w:dxaOrig="9026" w:dyaOrig="1735" w14:anchorId="0CCFD9F3">
          <v:shape id="_x0000_i1026" type="#_x0000_t75" style="width:451.3pt;height:86.75pt" o:ole="">
            <v:imagedata r:id="rId15" o:title=""/>
          </v:shape>
          <o:OLEObject Type="Embed" ProgID="Word.OpenDocumentText.12" ShapeID="_x0000_i1026" DrawAspect="Content" ObjectID="_1680599780" r:id="rId16"/>
        </w:object>
      </w:r>
    </w:p>
    <w:p w14:paraId="2778DCF8" w14:textId="00B19430" w:rsidR="00A23131" w:rsidRDefault="00263808" w:rsidP="004B089F">
      <w:pPr>
        <w:pStyle w:val="Heading3"/>
        <w:spacing w:line="276" w:lineRule="auto"/>
      </w:pPr>
      <w:bookmarkStart w:id="9" w:name="_Toc69986895"/>
      <w:r>
        <w:t>Weighting</w:t>
      </w:r>
      <w:bookmarkEnd w:id="9"/>
    </w:p>
    <w:p w14:paraId="378EA8EA" w14:textId="7C789AEF" w:rsidR="00263808" w:rsidRDefault="00F34A71" w:rsidP="004B089F">
      <w:pPr>
        <w:spacing w:line="276" w:lineRule="auto"/>
      </w:pPr>
      <w:r>
        <w:t>Weighting in A* pathfinding is a way to</w:t>
      </w:r>
      <w:r w:rsidR="00754E99">
        <w:t xml:space="preserve"> change how the pathfinding makes decisions </w:t>
      </w:r>
      <w:r w:rsidR="00EF4A46">
        <w:t>while run</w:t>
      </w:r>
      <w:r w:rsidR="004E1CA0">
        <w:t xml:space="preserve">ning. this can make the pathfinding avoid area the user does not want the pathfinding to go such as grass and water area on a map. </w:t>
      </w:r>
      <w:r w:rsidR="00B0708D">
        <w:t xml:space="preserve">This can be done by changing the equation the is </w:t>
      </w:r>
      <w:r w:rsidR="00114F13">
        <w:t>used</w:t>
      </w:r>
      <w:r w:rsidR="00B0708D">
        <w:t xml:space="preserve"> to pick the next node</w:t>
      </w:r>
      <w:r w:rsidR="00072526">
        <w:t xml:space="preserve"> </w:t>
      </w:r>
      <w:r w:rsidR="00072526">
        <w:fldChar w:fldCharType="begin"/>
      </w:r>
      <w:r w:rsidR="00072526">
        <w:instrText xml:space="preserve"> ADDIN EN.CITE &lt;EndNote&gt;&lt;Cite&gt;&lt;Author&gt;Algfoor&lt;/Author&gt;&lt;Year&gt;2017&lt;/Year&gt;&lt;RecNum&gt;40&lt;/RecNum&gt;&lt;DisplayText&gt;(Algfoor et al., 2017)&lt;/DisplayText&gt;&lt;record&gt;&lt;rec-number&gt;40&lt;/rec-number&gt;&lt;foreign-keys&gt;&lt;key app="EN" db-id="2te5pedev920e7ewefr5rs0d5ve2v5s9rtw9" timestamp="1617018749"&gt;40&lt;/key&gt;&lt;/foreign-keys&gt;&lt;ref-type name="Journal Article"&gt;17&lt;/ref-type&gt;&lt;contributors&gt;&lt;authors&gt;&lt;author&gt;Algfoor, Zeyad Abd&lt;/author&gt;&lt;author&gt;Sunar, Mohd Shahrizal&lt;/author&gt;&lt;author&gt;Abdullah, Afnizanfaizal&lt;/author&gt;&lt;/authors&gt;&lt;/contributors&gt;&lt;titles&gt;&lt;title&gt;A new weighted pathfinding algorithms to reduce the search time on grid maps&lt;/title&gt;&lt;secondary-title&gt;Expert Systems with Applications&lt;/secondary-title&gt;&lt;/titles&gt;&lt;periodical&gt;&lt;full-title&gt;Expert Systems with Applications&lt;/full-title&gt;&lt;/periodical&gt;&lt;pages&gt;319-331&lt;/pages&gt;&lt;volume&gt;71&lt;/volume&gt;&lt;keywords&gt;&lt;keyword&gt;Pathfinding&lt;/keyword&gt;&lt;keyword&gt;JPS, A*&lt;/keyword&gt;&lt;keyword&gt;Bi-A*&lt;/keyword&gt;&lt;keyword&gt;Weight techniques&lt;/keyword&gt;&lt;keyword&gt;Pathfinding benchmarks maps&lt;/keyword&gt;&lt;/keywords&gt;&lt;dates&gt;&lt;year&gt;2017&lt;/year&gt;&lt;pub-dates&gt;&lt;date&gt;2017/04/01/&lt;/date&gt;&lt;/pub-dates&gt;&lt;/dates&gt;&lt;isbn&gt;0957-4174&lt;/isbn&gt;&lt;urls&gt;&lt;related-urls&gt;&lt;url&gt;https://www.sciencedirect.com/science/article/pii/S0957417416306765&lt;/url&gt;&lt;/related-urls&gt;&lt;/urls&gt;&lt;electronic-resource-num&gt;https://doi.org/10.1016/j.eswa.2016.12.003&lt;/electronic-resource-num&gt;&lt;/record&gt;&lt;/Cite&gt;&lt;/EndNote&gt;</w:instrText>
      </w:r>
      <w:r w:rsidR="00072526">
        <w:fldChar w:fldCharType="separate"/>
      </w:r>
      <w:r w:rsidR="00072526">
        <w:rPr>
          <w:noProof/>
        </w:rPr>
        <w:t>(Algfoor et al., 2017)</w:t>
      </w:r>
      <w:r w:rsidR="00072526">
        <w:fldChar w:fldCharType="end"/>
      </w:r>
      <w:r w:rsidR="00B0708D">
        <w:t>.</w:t>
      </w:r>
    </w:p>
    <w:p w14:paraId="417F19A6" w14:textId="3F9029E0" w:rsidR="00B0708D" w:rsidRPr="006F538F" w:rsidRDefault="006F538F" w:rsidP="004B089F">
      <w:pPr>
        <w:spacing w:line="276" w:lineRule="auto"/>
        <w:jc w:val="center"/>
      </w:pPr>
      <m:oMathPara>
        <m:oMath>
          <m:r>
            <w:rPr>
              <w:rFonts w:ascii="Cambria Math" w:hAnsi="Cambria Math"/>
            </w:rPr>
            <m:t>f</m:t>
          </m:r>
          <m:d>
            <m:dPr>
              <m:ctrlPr>
                <w:rPr>
                  <w:rFonts w:ascii="Cambria Math" w:hAnsi="Cambria Math"/>
                  <w:i/>
                </w:rPr>
              </m:ctrlPr>
            </m:dPr>
            <m:e>
              <m:r>
                <w:rPr>
                  <w:rFonts w:ascii="Cambria Math" w:hAnsi="Cambria Math"/>
                </w:rPr>
                <m:t>n</m:t>
              </m:r>
            </m:e>
          </m:d>
          <m:r>
            <w:rPr>
              <w:rFonts w:ascii="Cambria Math" w:hAnsi="Cambria Math"/>
            </w:rPr>
            <m:t>=g</m:t>
          </m:r>
          <m:d>
            <m:dPr>
              <m:ctrlPr>
                <w:rPr>
                  <w:rFonts w:ascii="Cambria Math" w:hAnsi="Cambria Math"/>
                  <w:i/>
                </w:rPr>
              </m:ctrlPr>
            </m:dPr>
            <m:e>
              <m:r>
                <w:rPr>
                  <w:rFonts w:ascii="Cambria Math" w:hAnsi="Cambria Math"/>
                </w:rPr>
                <m:t>n</m:t>
              </m:r>
            </m:e>
          </m:d>
          <m:r>
            <w:rPr>
              <w:rFonts w:ascii="Cambria Math" w:hAnsi="Cambria Math"/>
            </w:rPr>
            <m:t>+wh(n)</m:t>
          </m:r>
        </m:oMath>
      </m:oMathPara>
    </w:p>
    <w:p w14:paraId="18A33AF0" w14:textId="0E3BAFC9" w:rsidR="006F538F" w:rsidRPr="00263808" w:rsidRDefault="006F538F" w:rsidP="004B089F">
      <w:pPr>
        <w:spacing w:line="276" w:lineRule="auto"/>
      </w:pPr>
      <w:r>
        <w:t>With this equation above the pathfinding will get the heuristic but the</w:t>
      </w:r>
      <w:r w:rsidR="000F6F36">
        <w:t xml:space="preserve">n </w:t>
      </w:r>
      <w:r>
        <w:t xml:space="preserve">multiple </w:t>
      </w:r>
      <w:r w:rsidR="000F6F36">
        <w:t xml:space="preserve">that number by the weighting system that has been put in. </w:t>
      </w:r>
      <w:r w:rsidR="00C43122">
        <w:t xml:space="preserve">below are to images from the testing of this </w:t>
      </w:r>
      <w:r w:rsidR="00E97BBF">
        <w:t>system. on the left the pathfinding system without the weighting this shows the pathfinding ignores</w:t>
      </w:r>
      <w:r w:rsidR="00E52DF4">
        <w:t xml:space="preserve"> any path and road that has been added to the </w:t>
      </w:r>
      <w:r w:rsidR="001C1CC7">
        <w:t>map, the</w:t>
      </w:r>
      <w:r w:rsidR="00E52DF4">
        <w:t xml:space="preserve"> right </w:t>
      </w:r>
      <w:r w:rsidR="00277FF6">
        <w:t>shows</w:t>
      </w:r>
      <w:r w:rsidR="00E52DF4">
        <w:t xml:space="preserve"> the pathfinding with </w:t>
      </w:r>
      <w:r w:rsidR="001C1CC7">
        <w:t xml:space="preserve">the weighting system added to the game. With this system the uses can make pathfinding think the shortest path is along the roads and paths not across the grass. </w:t>
      </w:r>
    </w:p>
    <w:p w14:paraId="15FBC06E" w14:textId="33E5D496" w:rsidR="00142FD7" w:rsidRDefault="00B14BDE" w:rsidP="004B089F">
      <w:pPr>
        <w:keepNext/>
        <w:spacing w:line="276" w:lineRule="auto"/>
      </w:pPr>
      <w:r w:rsidRPr="00B14BDE">
        <w:rPr>
          <w:noProof/>
        </w:rPr>
        <w:drawing>
          <wp:inline distT="0" distB="0" distL="0" distR="0" wp14:anchorId="37A490D5" wp14:editId="554F9F7F">
            <wp:extent cx="2347187" cy="2286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2435"/>
                    <a:stretch/>
                  </pic:blipFill>
                  <pic:spPr bwMode="auto">
                    <a:xfrm>
                      <a:off x="0" y="0"/>
                      <a:ext cx="2415671" cy="2352698"/>
                    </a:xfrm>
                    <a:prstGeom prst="rect">
                      <a:avLst/>
                    </a:prstGeom>
                    <a:ln>
                      <a:noFill/>
                    </a:ln>
                    <a:extLst>
                      <a:ext uri="{53640926-AAD7-44D8-BBD7-CCE9431645EC}">
                        <a14:shadowObscured xmlns:a14="http://schemas.microsoft.com/office/drawing/2010/main"/>
                      </a:ext>
                    </a:extLst>
                  </pic:spPr>
                </pic:pic>
              </a:graphicData>
            </a:graphic>
          </wp:inline>
        </w:drawing>
      </w:r>
      <w:r w:rsidR="00142FD7" w:rsidRPr="00C43122">
        <w:rPr>
          <w:noProof/>
        </w:rPr>
        <w:drawing>
          <wp:inline distT="0" distB="0" distL="0" distR="0" wp14:anchorId="13193EA2" wp14:editId="4A8492E9">
            <wp:extent cx="2273935" cy="228600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24468" cy="2336810"/>
                    </a:xfrm>
                    <a:prstGeom prst="rect">
                      <a:avLst/>
                    </a:prstGeom>
                  </pic:spPr>
                </pic:pic>
              </a:graphicData>
            </a:graphic>
          </wp:inline>
        </w:drawing>
      </w:r>
    </w:p>
    <w:p w14:paraId="761202C4" w14:textId="28452099" w:rsidR="00142FD7" w:rsidRDefault="00142FD7" w:rsidP="004B089F">
      <w:pPr>
        <w:pStyle w:val="Caption"/>
        <w:spacing w:line="276" w:lineRule="auto"/>
      </w:pPr>
      <w:r>
        <w:t xml:space="preserve">Figure </w:t>
      </w:r>
      <w:fldSimple w:instr=" SEQ Figure \* ARABIC ">
        <w:r w:rsidR="007D681E">
          <w:rPr>
            <w:noProof/>
          </w:rPr>
          <w:t>3</w:t>
        </w:r>
      </w:fldSimple>
      <w:r>
        <w:t>a, b: Example of path weighting</w:t>
      </w:r>
    </w:p>
    <w:p w14:paraId="2317AD32" w14:textId="47906D65" w:rsidR="00990690" w:rsidRPr="00B3289C" w:rsidRDefault="00990690" w:rsidP="004B089F">
      <w:pPr>
        <w:spacing w:line="276" w:lineRule="auto"/>
      </w:pPr>
    </w:p>
    <w:p w14:paraId="66D6015E" w14:textId="3C53E561" w:rsidR="008432F9" w:rsidRDefault="00277FF6" w:rsidP="004B089F">
      <w:pPr>
        <w:pStyle w:val="Heading3"/>
        <w:spacing w:line="276" w:lineRule="auto"/>
      </w:pPr>
      <w:bookmarkStart w:id="10" w:name="_Toc69986896"/>
      <w:r>
        <w:t>Box Blur Algorithm</w:t>
      </w:r>
      <w:bookmarkEnd w:id="10"/>
    </w:p>
    <w:p w14:paraId="79939F63" w14:textId="09D362F8" w:rsidR="00E046D6" w:rsidRDefault="00320279" w:rsidP="004B089F">
      <w:pPr>
        <w:spacing w:line="276" w:lineRule="auto"/>
      </w:pPr>
      <w:r>
        <w:t>The</w:t>
      </w:r>
      <w:r w:rsidR="00D044C7">
        <w:t xml:space="preserve"> box blur algorithm</w:t>
      </w:r>
      <w:r>
        <w:t xml:space="preserve"> is normal used for </w:t>
      </w:r>
      <w:r w:rsidR="0092381E">
        <w:t>photos and making the pixels</w:t>
      </w:r>
      <w:r w:rsidR="006658C0">
        <w:t xml:space="preserve"> more smooths when the picture is being processed but as </w:t>
      </w:r>
      <w:r w:rsidR="00C174EF">
        <w:t xml:space="preserve">this works with pixels the method can be changed to work with the nodes on the grid in a game. this system work </w:t>
      </w:r>
      <w:r w:rsidR="00054387">
        <w:t>by taking 9 nodes and getting the average of all of these nodes</w:t>
      </w:r>
      <w:r w:rsidR="00DB1D16">
        <w:fldChar w:fldCharType="begin"/>
      </w:r>
      <w:r w:rsidR="00DC1D5D">
        <w:instrText xml:space="preserve"> ADDIN EN.CITE &lt;EndNote&gt;&lt;Cite&gt;&lt;Author&gt;Elye&lt;/Author&gt;&lt;Year&gt;2020&lt;/Year&gt;&lt;RecNum&gt;49&lt;/RecNum&gt;&lt;DisplayText&gt;(Elye, 2020)&lt;/DisplayText&gt;&lt;record&gt;&lt;rec-number&gt;49&lt;/rec-number&gt;&lt;foreign-keys&gt;&lt;key app="EN" db-id="2te5pedev920e7ewefr5rs0d5ve2v5s9rtw9" timestamp="1618398799"&gt;49&lt;/key&gt;&lt;/foreign-keys&gt;&lt;ref-type name="Web Page"&gt;12&lt;/ref-type&gt;&lt;contributors&gt;&lt;authors&gt;&lt;author&gt;Elye,&lt;/author&gt;&lt;/authors&gt;&lt;/contributors&gt;&lt;titles&gt;&lt;title&gt;How to Blur an Image on Android&lt;/title&gt;&lt;secondary-title&gt;Medium&lt;/secondary-title&gt;&lt;short-title&gt;02/03/2021&lt;/short-title&gt;&lt;/titles&gt;&lt;periodical&gt;&lt;full-title&gt;Medium&lt;/full-title&gt;&lt;/periodical&gt;&lt;number&gt;02/03/2021&lt;/number&gt;&lt;dates&gt;&lt;year&gt;2020&lt;/year&gt;&lt;pub-dates&gt;&lt;date&gt;2020/10/03/T03:04:06.989Z&lt;/date&gt;&lt;/pub-dates&gt;&lt;/dates&gt;&lt;urls&gt;&lt;related-urls&gt;&lt;url&gt;https://medium.com/mobile-app-development-publication/blurring-image-algorithm-example-in-android-cec81911cd5e&lt;/url&gt;&lt;/related-urls&gt;&lt;/urls&gt;&lt;language&gt;en&lt;/language&gt;&lt;/record&gt;&lt;/Cite&gt;&lt;/EndNote&gt;</w:instrText>
      </w:r>
      <w:r w:rsidR="00DB1D16">
        <w:fldChar w:fldCharType="separate"/>
      </w:r>
      <w:r w:rsidR="00DB1D16">
        <w:rPr>
          <w:noProof/>
        </w:rPr>
        <w:t>(Elye, 2020)</w:t>
      </w:r>
      <w:r w:rsidR="00DB1D16">
        <w:fldChar w:fldCharType="end"/>
      </w:r>
      <w:r w:rsidR="00122629">
        <w:t xml:space="preserve"> </w:t>
      </w:r>
      <w:r w:rsidR="00DC1D5D">
        <w:fldChar w:fldCharType="begin"/>
      </w:r>
      <w:r w:rsidR="00DC1D5D">
        <w:instrText xml:space="preserve"> ADDIN EN.CITE &lt;EndNote&gt;&lt;Cite&gt;&lt;Author&gt;Ngo&lt;/Author&gt;&lt;Year&gt;2020&lt;/Year&gt;&lt;RecNum&gt;50&lt;/RecNum&gt;&lt;DisplayText&gt;(Ngo, 2020)&lt;/DisplayText&gt;&lt;record&gt;&lt;rec-number&gt;50&lt;/rec-number&gt;&lt;foreign-keys&gt;&lt;key app="EN" db-id="2te5pedev920e7ewefr5rs0d5ve2v5s9rtw9" timestamp="1618402130"&gt;50&lt;/key&gt;&lt;/foreign-keys&gt;&lt;ref-type name="Journal Article"&gt;17&lt;/ref-type&gt;&lt;contributors&gt;&lt;authors&gt;&lt;author&gt;Ngo, Phuoc&lt;/author&gt;&lt;/authors&gt;&lt;/contributors&gt;&lt;titles&gt;&lt;title&gt;Game Application Using A* Pathfinding Algorithm to Help Improving Dementia&lt;/title&gt;&lt;/titles&gt;&lt;dates&gt;&lt;year&gt;2020&lt;/year&gt;&lt;/dates&gt;&lt;urls&gt;&lt;/urls&gt;&lt;/record&gt;&lt;/Cite&gt;&lt;/EndNote&gt;</w:instrText>
      </w:r>
      <w:r w:rsidR="00DC1D5D">
        <w:fldChar w:fldCharType="separate"/>
      </w:r>
      <w:r w:rsidR="00DC1D5D">
        <w:rPr>
          <w:noProof/>
        </w:rPr>
        <w:t>(Ngo, 2020)</w:t>
      </w:r>
      <w:r w:rsidR="00DC1D5D">
        <w:fldChar w:fldCharType="end"/>
      </w:r>
      <w:r w:rsidR="00054387">
        <w:t xml:space="preserve">. </w:t>
      </w:r>
      <w:r w:rsidR="001F37EE">
        <w:t xml:space="preserve">Below is the basic matrix that this system uses. </w:t>
      </w:r>
    </w:p>
    <w:p w14:paraId="79FD3B36" w14:textId="53806242" w:rsidR="00054387" w:rsidRPr="00B70A32" w:rsidRDefault="005737F7" w:rsidP="004B089F">
      <w:pPr>
        <w:spacing w:line="276" w:lineRule="auto"/>
        <w:jc w:val="center"/>
      </w:pPr>
      <m:oMathPara>
        <m:oMath>
          <m:f>
            <m:fPr>
              <m:ctrlPr>
                <w:rPr>
                  <w:rFonts w:ascii="Cambria Math" w:hAnsi="Cambria Math"/>
                  <w:i/>
                </w:rPr>
              </m:ctrlPr>
            </m:fPr>
            <m:num>
              <m:r>
                <w:rPr>
                  <w:rFonts w:ascii="Cambria Math" w:hAnsi="Cambria Math"/>
                </w:rPr>
                <m:t>1</m:t>
              </m:r>
            </m:num>
            <m:den>
              <m:r>
                <w:rPr>
                  <w:rFonts w:ascii="Cambria Math" w:hAnsi="Cambria Math"/>
                </w:rPr>
                <m:t>9</m:t>
              </m:r>
            </m:den>
          </m:f>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oMath>
      </m:oMathPara>
    </w:p>
    <w:p w14:paraId="40BF6BDB" w14:textId="7C94F9E6" w:rsidR="00091B3A" w:rsidRDefault="00B70A32" w:rsidP="004B089F">
      <w:pPr>
        <w:spacing w:line="276" w:lineRule="auto"/>
      </w:pPr>
      <w:r>
        <w:t xml:space="preserve">This works with the grid when the weighting </w:t>
      </w:r>
      <w:r w:rsidR="009D53B2">
        <w:t>needs</w:t>
      </w:r>
      <w:r>
        <w:t xml:space="preserve"> to </w:t>
      </w:r>
      <w:r w:rsidR="00D44578">
        <w:t xml:space="preserve">be </w:t>
      </w:r>
      <w:r w:rsidR="009D53B2">
        <w:t>smoother,</w:t>
      </w:r>
      <w:r w:rsidR="00D44578">
        <w:t xml:space="preserve"> so the agent walks along the middle of the path. In this is will take all neighbouring </w:t>
      </w:r>
      <w:r w:rsidR="00CE32AE">
        <w:t xml:space="preserve">node/pixels and get the mean of those pixel. This makes it so when the are </w:t>
      </w:r>
      <w:r w:rsidR="00673D67">
        <w:t xml:space="preserve">2 pixels/nodes that have very different values in can make it more </w:t>
      </w:r>
      <w:r w:rsidR="00673D67" w:rsidRPr="00673D67">
        <w:t xml:space="preserve">gradual </w:t>
      </w:r>
      <w:r w:rsidR="00D608F9">
        <w:t>as the values change</w:t>
      </w:r>
      <w:r w:rsidR="00DB1D16">
        <w:fldChar w:fldCharType="begin"/>
      </w:r>
      <w:r w:rsidR="00DC1D5D">
        <w:instrText xml:space="preserve"> ADDIN EN.CITE &lt;EndNote&gt;&lt;Cite&gt;&lt;Author&gt;Elye&lt;/Author&gt;&lt;Year&gt;2020&lt;/Year&gt;&lt;RecNum&gt;49&lt;/RecNum&gt;&lt;DisplayText&gt;(Elye, 2020)&lt;/DisplayText&gt;&lt;record&gt;&lt;rec-number&gt;49&lt;/rec-number&gt;&lt;foreign-keys&gt;&lt;key app="EN" db-id="2te5pedev920e7ewefr5rs0d5ve2v5s9rtw9" timestamp="1618398799"&gt;49&lt;/key&gt;&lt;/foreign-keys&gt;&lt;ref-type name="Web Page"&gt;12&lt;/ref-type&gt;&lt;contributors&gt;&lt;authors&gt;&lt;author&gt;Elye,&lt;/author&gt;&lt;/authors&gt;&lt;/contributors&gt;&lt;titles&gt;&lt;title&gt;How to Blur an Image on Android&lt;/title&gt;&lt;secondary-title&gt;Medium&lt;/secondary-title&gt;&lt;short-title&gt;02/03/2021&lt;/short-title&gt;&lt;/titles&gt;&lt;periodical&gt;&lt;full-title&gt;Medium&lt;/full-title&gt;&lt;/periodical&gt;&lt;number&gt;02/03/2021&lt;/number&gt;&lt;dates&gt;&lt;year&gt;2020&lt;/year&gt;&lt;pub-dates&gt;&lt;date&gt;2020/10/03/T03:04:06.989Z&lt;/date&gt;&lt;/pub-dates&gt;&lt;/dates&gt;&lt;urls&gt;&lt;related-urls&gt;&lt;url&gt;https://medium.com/mobile-app-development-publication/blurring-image-algorithm-example-in-android-cec81911cd5e&lt;/url&gt;&lt;/related-urls&gt;&lt;/urls&gt;&lt;language&gt;en&lt;/language&gt;&lt;/record&gt;&lt;/Cite&gt;&lt;/EndNote&gt;</w:instrText>
      </w:r>
      <w:r w:rsidR="00DB1D16">
        <w:fldChar w:fldCharType="separate"/>
      </w:r>
      <w:r w:rsidR="00DB1D16">
        <w:rPr>
          <w:noProof/>
        </w:rPr>
        <w:t>(Elye, 2020)</w:t>
      </w:r>
      <w:r w:rsidR="00DB1D16">
        <w:fldChar w:fldCharType="end"/>
      </w:r>
      <w:r w:rsidR="00D608F9">
        <w:t xml:space="preserve">. This system can be used on any size of matrix’s depending on what the user needs. </w:t>
      </w:r>
      <w:r w:rsidR="004A3EA8">
        <w:t>As the figure</w:t>
      </w:r>
      <w:r w:rsidR="00B634AE">
        <w:t xml:space="preserve"> 4a</w:t>
      </w:r>
      <w:r w:rsidR="004A3EA8">
        <w:t xml:space="preserve"> below show that when the box blur</w:t>
      </w:r>
      <w:r w:rsidR="001C70FB">
        <w:t xml:space="preserve"> is</w:t>
      </w:r>
      <w:r w:rsidR="008F665E">
        <w:t xml:space="preserve"> not active the </w:t>
      </w:r>
      <w:r w:rsidR="00531FCA">
        <w:t xml:space="preserve">path and the grass are just black and white, </w:t>
      </w:r>
      <w:r w:rsidR="00B634AE">
        <w:t xml:space="preserve">figure 4b shows </w:t>
      </w:r>
      <w:r w:rsidR="00531FCA">
        <w:t>when it is active the paths blended towards the centre of the path.</w:t>
      </w:r>
    </w:p>
    <w:p w14:paraId="467382C9" w14:textId="78E3F0BA" w:rsidR="00142FD7" w:rsidRDefault="008F665E" w:rsidP="004B089F">
      <w:pPr>
        <w:keepNext/>
        <w:spacing w:line="276" w:lineRule="auto"/>
      </w:pPr>
      <w:r w:rsidRPr="008F665E">
        <w:rPr>
          <w:noProof/>
        </w:rPr>
        <w:drawing>
          <wp:inline distT="0" distB="0" distL="0" distR="0" wp14:anchorId="1F77C99C" wp14:editId="23A41183">
            <wp:extent cx="2752725" cy="273787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83234" cy="2768217"/>
                    </a:xfrm>
                    <a:prstGeom prst="rect">
                      <a:avLst/>
                    </a:prstGeom>
                  </pic:spPr>
                </pic:pic>
              </a:graphicData>
            </a:graphic>
          </wp:inline>
        </w:drawing>
      </w:r>
      <w:r w:rsidR="00142FD7" w:rsidRPr="002618F0">
        <w:rPr>
          <w:noProof/>
        </w:rPr>
        <w:drawing>
          <wp:inline distT="0" distB="0" distL="0" distR="0" wp14:anchorId="5B970EDF" wp14:editId="4D22723A">
            <wp:extent cx="2743200" cy="2748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70306" cy="2775254"/>
                    </a:xfrm>
                    <a:prstGeom prst="rect">
                      <a:avLst/>
                    </a:prstGeom>
                  </pic:spPr>
                </pic:pic>
              </a:graphicData>
            </a:graphic>
          </wp:inline>
        </w:drawing>
      </w:r>
    </w:p>
    <w:p w14:paraId="586D4391" w14:textId="37AA466C" w:rsidR="00142FD7" w:rsidRDefault="00142FD7" w:rsidP="004B089F">
      <w:pPr>
        <w:pStyle w:val="Caption"/>
        <w:spacing w:line="276" w:lineRule="auto"/>
      </w:pPr>
      <w:r>
        <w:t xml:space="preserve">Figure </w:t>
      </w:r>
      <w:fldSimple w:instr=" SEQ Figure \* ARABIC ">
        <w:r w:rsidR="007D681E">
          <w:rPr>
            <w:noProof/>
          </w:rPr>
          <w:t>4</w:t>
        </w:r>
      </w:fldSimple>
      <w:r>
        <w:t>a, b: Example of Box Blur Algorithm</w:t>
      </w:r>
    </w:p>
    <w:p w14:paraId="5C0EBE43" w14:textId="26B22A77" w:rsidR="008F665E" w:rsidRDefault="008F665E" w:rsidP="004B089F">
      <w:pPr>
        <w:spacing w:line="276" w:lineRule="auto"/>
      </w:pPr>
    </w:p>
    <w:p w14:paraId="5B2D761F" w14:textId="1BA10039" w:rsidR="002618F0" w:rsidRDefault="002618F0" w:rsidP="004B089F">
      <w:pPr>
        <w:spacing w:line="276" w:lineRule="auto"/>
      </w:pPr>
    </w:p>
    <w:p w14:paraId="0FDD9004" w14:textId="1B0CE31C" w:rsidR="00B433C7" w:rsidRDefault="00B433C7" w:rsidP="004B089F">
      <w:pPr>
        <w:pStyle w:val="Heading3"/>
        <w:spacing w:line="276" w:lineRule="auto"/>
      </w:pPr>
      <w:bookmarkStart w:id="11" w:name="_Toc69986897"/>
      <w:r>
        <w:lastRenderedPageBreak/>
        <w:t>A* Pseudo Code</w:t>
      </w:r>
      <w:bookmarkEnd w:id="11"/>
    </w:p>
    <w:bookmarkStart w:id="12" w:name="_MON_1678709345"/>
    <w:bookmarkEnd w:id="12"/>
    <w:p w14:paraId="1B8C115B" w14:textId="2782EAC0" w:rsidR="000A51A3" w:rsidRDefault="000A51A3" w:rsidP="004B089F">
      <w:pPr>
        <w:spacing w:line="276" w:lineRule="auto"/>
      </w:pPr>
      <w:r>
        <w:object w:dxaOrig="9026" w:dyaOrig="9676" w14:anchorId="716B0BFA">
          <v:shape id="_x0000_i1027" type="#_x0000_t75" style="width:451.3pt;height:483.8pt" o:ole="">
            <v:imagedata r:id="rId21" o:title=""/>
          </v:shape>
          <o:OLEObject Type="Embed" ProgID="Word.OpenDocumentText.12" ShapeID="_x0000_i1027" DrawAspect="Content" ObjectID="_1680599781" r:id="rId22"/>
        </w:object>
      </w:r>
    </w:p>
    <w:p w14:paraId="633F495A" w14:textId="77777777" w:rsidR="00B433C7" w:rsidRPr="00B433C7" w:rsidRDefault="00B433C7" w:rsidP="004B089F">
      <w:pPr>
        <w:spacing w:line="276" w:lineRule="auto"/>
      </w:pPr>
    </w:p>
    <w:p w14:paraId="2BA72517" w14:textId="7A13AFED" w:rsidR="0046127B" w:rsidRDefault="006C652C" w:rsidP="004B089F">
      <w:pPr>
        <w:pStyle w:val="Heading2"/>
        <w:spacing w:line="276" w:lineRule="auto"/>
      </w:pPr>
      <w:bookmarkStart w:id="13" w:name="_Toc69986898"/>
      <w:r w:rsidRPr="006C652C">
        <w:t xml:space="preserve">Dijkstra’s </w:t>
      </w:r>
      <w:r>
        <w:t>A</w:t>
      </w:r>
      <w:r w:rsidRPr="006C652C">
        <w:t>lgorithm</w:t>
      </w:r>
      <w:bookmarkEnd w:id="13"/>
    </w:p>
    <w:p w14:paraId="4D569090" w14:textId="0682D14A" w:rsidR="00654234" w:rsidRDefault="00047DB6" w:rsidP="004B089F">
      <w:pPr>
        <w:spacing w:line="276" w:lineRule="auto"/>
      </w:pPr>
      <w:r>
        <w:t>Dijkst</w:t>
      </w:r>
      <w:r w:rsidR="006F58F4">
        <w:t xml:space="preserve">ra’s algorithm </w:t>
      </w:r>
      <w:r w:rsidR="0030014B">
        <w:t xml:space="preserve">proposed in 1959 by E.W Dijkstra </w:t>
      </w:r>
      <w:r w:rsidR="00595951">
        <w:t>and is a way to find the shortest path on any graph using weighting systems</w:t>
      </w:r>
      <w:r w:rsidR="004B02FA">
        <w:t xml:space="preserve"> </w:t>
      </w:r>
      <w:r w:rsidR="004B02FA">
        <w:fldChar w:fldCharType="begin"/>
      </w:r>
      <w:r w:rsidR="004B02FA">
        <w:instrText xml:space="preserve"> ADDIN EN.CITE &lt;EndNote&gt;&lt;Cite&gt;&lt;Author&gt;Dijkstra&lt;/Author&gt;&lt;Year&gt;1959&lt;/Year&gt;&lt;RecNum&gt;41&lt;/RecNum&gt;&lt;DisplayText&gt;(Dijkstra, 1959)&lt;/DisplayText&gt;&lt;record&gt;&lt;rec-number&gt;41&lt;/rec-number&gt;&lt;foreign-keys&gt;&lt;key app="EN" db-id="2te5pedev920e7ewefr5rs0d5ve2v5s9rtw9" timestamp="1617117073"&gt;41&lt;/key&gt;&lt;/foreign-keys&gt;&lt;ref-type name="Journal Article"&gt;17&lt;/ref-type&gt;&lt;contributors&gt;&lt;authors&gt;&lt;author&gt;Dijkstra, E. W.&lt;/author&gt;&lt;/authors&gt;&lt;/contributors&gt;&lt;titles&gt;&lt;title&gt;A note on two problems in connexion with graphs&lt;/title&gt;&lt;secondary-title&gt;Numerische Mathematik&lt;/secondary-title&gt;&lt;/titles&gt;&lt;periodical&gt;&lt;full-title&gt;Numerische Mathematik&lt;/full-title&gt;&lt;/periodical&gt;&lt;pages&gt;269-271&lt;/pages&gt;&lt;volume&gt;1&lt;/volume&gt;&lt;number&gt;1&lt;/number&gt;&lt;dates&gt;&lt;year&gt;1959&lt;/year&gt;&lt;pub-dates&gt;&lt;date&gt;1959/12/01&lt;/date&gt;&lt;/pub-dates&gt;&lt;/dates&gt;&lt;isbn&gt;0945-3245&lt;/isbn&gt;&lt;urls&gt;&lt;related-urls&gt;&lt;url&gt;https://doi.org/10.1007/BF01386390&lt;/url&gt;&lt;/related-urls&gt;&lt;/urls&gt;&lt;electronic-resource-num&gt;10.1007/BF01386390&lt;/electronic-resource-num&gt;&lt;/record&gt;&lt;/Cite&gt;&lt;/EndNote&gt;</w:instrText>
      </w:r>
      <w:r w:rsidR="004B02FA">
        <w:fldChar w:fldCharType="separate"/>
      </w:r>
      <w:r w:rsidR="004B02FA">
        <w:rPr>
          <w:noProof/>
        </w:rPr>
        <w:t>(Dijkstra, 1959)</w:t>
      </w:r>
      <w:r w:rsidR="004B02FA">
        <w:fldChar w:fldCharType="end"/>
      </w:r>
      <w:r w:rsidR="00595951">
        <w:t>.</w:t>
      </w:r>
      <w:r w:rsidR="0030014B">
        <w:t xml:space="preserve"> </w:t>
      </w:r>
      <w:r w:rsidR="002947EE">
        <w:t xml:space="preserve">The weighting system works </w:t>
      </w:r>
      <w:r w:rsidR="0056600D">
        <w:t xml:space="preserve">by setting a value for all edges </w:t>
      </w:r>
      <w:r w:rsidR="00733938">
        <w:t xml:space="preserve">on a graph these edges go from on vertices or node. </w:t>
      </w:r>
      <w:r w:rsidR="00F33ACC">
        <w:t>This pathfinding system works by ch</w:t>
      </w:r>
      <w:r w:rsidR="00763376">
        <w:t xml:space="preserve">ecking most nodes in a graph until it finds the target node and retraces its steps back to the starting node. </w:t>
      </w:r>
    </w:p>
    <w:p w14:paraId="55011D15" w14:textId="77777777" w:rsidR="00B634AE" w:rsidRDefault="00207A06" w:rsidP="004B089F">
      <w:pPr>
        <w:keepNext/>
        <w:spacing w:line="276" w:lineRule="auto"/>
        <w:jc w:val="center"/>
      </w:pPr>
      <w:r>
        <w:rPr>
          <w:noProof/>
        </w:rPr>
        <w:lastRenderedPageBreak/>
        <w:drawing>
          <wp:inline distT="0" distB="0" distL="0" distR="0" wp14:anchorId="7C010580" wp14:editId="0CA42C80">
            <wp:extent cx="3115134" cy="1782456"/>
            <wp:effectExtent l="0" t="0" r="9525" b="825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154209" cy="1804814"/>
                    </a:xfrm>
                    <a:prstGeom prst="rect">
                      <a:avLst/>
                    </a:prstGeom>
                  </pic:spPr>
                </pic:pic>
              </a:graphicData>
            </a:graphic>
          </wp:inline>
        </w:drawing>
      </w:r>
    </w:p>
    <w:p w14:paraId="63A3C512" w14:textId="487F9938" w:rsidR="00207A06" w:rsidRDefault="00B634AE" w:rsidP="004B089F">
      <w:pPr>
        <w:pStyle w:val="Caption"/>
        <w:spacing w:line="276" w:lineRule="auto"/>
        <w:jc w:val="center"/>
      </w:pPr>
      <w:r>
        <w:t xml:space="preserve">Figure </w:t>
      </w:r>
      <w:fldSimple w:instr=" SEQ Figure \* ARABIC ">
        <w:r w:rsidR="007D681E">
          <w:rPr>
            <w:noProof/>
          </w:rPr>
          <w:t>5</w:t>
        </w:r>
      </w:fldSimple>
      <w:r>
        <w:t>: Dijkstra Subgraph</w:t>
      </w:r>
    </w:p>
    <w:p w14:paraId="280540AE" w14:textId="1AAEC2C9" w:rsidR="00207A06" w:rsidRDefault="00207A06" w:rsidP="004B089F">
      <w:pPr>
        <w:spacing w:line="276" w:lineRule="auto"/>
      </w:pPr>
      <w:r>
        <w:t xml:space="preserve">Above in figure </w:t>
      </w:r>
      <w:r w:rsidR="00B634AE">
        <w:t>5</w:t>
      </w:r>
      <w:r>
        <w:t xml:space="preserve"> </w:t>
      </w:r>
      <w:r w:rsidR="00295510">
        <w:t>is a simple view of a graph that Dijkstra could work thro</w:t>
      </w:r>
      <w:r w:rsidR="003A2093">
        <w:t>ugh in this example the algorithm would want to find a path from node A and node G</w:t>
      </w:r>
      <w:r w:rsidR="00C317E8">
        <w:t>.</w:t>
      </w:r>
      <w:r w:rsidR="00E5472F">
        <w:t xml:space="preserve"> for this algorithm to work all nodes and </w:t>
      </w:r>
      <w:r w:rsidR="00563DDA">
        <w:t>edges are added are add to the unexplored list</w:t>
      </w:r>
      <w:r w:rsidR="006F5F56">
        <w:t xml:space="preserve">, once the algorithm starts node A or starting node is added to </w:t>
      </w:r>
      <w:r w:rsidR="00F2494F">
        <w:t>checking list.</w:t>
      </w:r>
      <w:r w:rsidR="00C317E8">
        <w:t xml:space="preserve"> </w:t>
      </w:r>
      <w:r w:rsidR="00F2494F">
        <w:t xml:space="preserve">Then these two steps are follow until the shortest path is </w:t>
      </w:r>
      <w:r w:rsidR="00F16E70">
        <w:t xml:space="preserve">found </w:t>
      </w:r>
      <w:r w:rsidR="00F16E70">
        <w:fldChar w:fldCharType="begin"/>
      </w:r>
      <w:r w:rsidR="00F16E70">
        <w:instrText xml:space="preserve"> ADDIN EN.CITE &lt;EndNote&gt;&lt;Cite&gt;&lt;Author&gt;Dijkstra&lt;/Author&gt;&lt;Year&gt;1959&lt;/Year&gt;&lt;RecNum&gt;41&lt;/RecNum&gt;&lt;DisplayText&gt;(Dijkstra, 1959)&lt;/DisplayText&gt;&lt;record&gt;&lt;rec-number&gt;41&lt;/rec-number&gt;&lt;foreign-keys&gt;&lt;key app="EN" db-id="2te5pedev920e7ewefr5rs0d5ve2v5s9rtw9" timestamp="1617117073"&gt;41&lt;/key&gt;&lt;/foreign-keys&gt;&lt;ref-type name="Journal Article"&gt;17&lt;/ref-type&gt;&lt;contributors&gt;&lt;authors&gt;&lt;author&gt;Dijkstra, E. W.&lt;/author&gt;&lt;/authors&gt;&lt;/contributors&gt;&lt;titles&gt;&lt;title&gt;A note on two problems in connexion with graphs&lt;/title&gt;&lt;secondary-title&gt;Numerische Mathematik&lt;/secondary-title&gt;&lt;/titles&gt;&lt;periodical&gt;&lt;full-title&gt;Numerische Mathematik&lt;/full-title&gt;&lt;/periodical&gt;&lt;pages&gt;269-271&lt;/pages&gt;&lt;volume&gt;1&lt;/volume&gt;&lt;number&gt;1&lt;/number&gt;&lt;dates&gt;&lt;year&gt;1959&lt;/year&gt;&lt;pub-dates&gt;&lt;date&gt;1959/12/01&lt;/date&gt;&lt;/pub-dates&gt;&lt;/dates&gt;&lt;isbn&gt;0945-3245&lt;/isbn&gt;&lt;urls&gt;&lt;related-urls&gt;&lt;url&gt;https://doi.org/10.1007/BF01386390&lt;/url&gt;&lt;/related-urls&gt;&lt;/urls&gt;&lt;electronic-resource-num&gt;10.1007/BF01386390&lt;/electronic-resource-num&gt;&lt;/record&gt;&lt;/Cite&gt;&lt;/EndNote&gt;</w:instrText>
      </w:r>
      <w:r w:rsidR="00F16E70">
        <w:fldChar w:fldCharType="separate"/>
      </w:r>
      <w:r w:rsidR="00F16E70">
        <w:rPr>
          <w:noProof/>
        </w:rPr>
        <w:t>(Dijkstra, 1959)</w:t>
      </w:r>
      <w:r w:rsidR="00F16E70">
        <w:fldChar w:fldCharType="end"/>
      </w:r>
      <w:r w:rsidR="00F16E70">
        <w:t>.</w:t>
      </w:r>
    </w:p>
    <w:p w14:paraId="7BE628CD" w14:textId="2143DE58" w:rsidR="00471514" w:rsidRDefault="00471514" w:rsidP="004B089F">
      <w:pPr>
        <w:pStyle w:val="ListParagraph"/>
        <w:numPr>
          <w:ilvl w:val="0"/>
          <w:numId w:val="19"/>
        </w:numPr>
        <w:spacing w:line="276" w:lineRule="auto"/>
      </w:pPr>
      <w:r>
        <w:t xml:space="preserve">Consider all </w:t>
      </w:r>
      <w:r w:rsidR="000D2476">
        <w:t>Edge</w:t>
      </w:r>
      <w:r w:rsidR="00A569C4">
        <w:t xml:space="preserve">s that are connected to the node that have just been added to the </w:t>
      </w:r>
      <w:r w:rsidR="00232700">
        <w:t>checking list</w:t>
      </w:r>
      <w:r w:rsidR="00487560">
        <w:t>, then check if there is a short</w:t>
      </w:r>
      <w:r w:rsidR="00CF2AFA">
        <w:t>er</w:t>
      </w:r>
      <w:r w:rsidR="00487560">
        <w:t xml:space="preserve"> </w:t>
      </w:r>
      <w:r w:rsidR="00CF2AFA">
        <w:t>path to any node connect to these edges that are in the explored list</w:t>
      </w:r>
      <w:r w:rsidR="00F91B16">
        <w:t xml:space="preserve"> and save that path if the path is not shorter reject that path. </w:t>
      </w:r>
      <w:r w:rsidR="003567F4">
        <w:t xml:space="preserve">If the node is in the unexplored list add that node to </w:t>
      </w:r>
      <w:r w:rsidR="00102B0C">
        <w:t>checking list.</w:t>
      </w:r>
    </w:p>
    <w:p w14:paraId="43B5ACBC" w14:textId="174AE12E" w:rsidR="00102B0C" w:rsidRDefault="00102B0C" w:rsidP="004B089F">
      <w:pPr>
        <w:pStyle w:val="ListParagraph"/>
        <w:numPr>
          <w:ilvl w:val="0"/>
          <w:numId w:val="19"/>
        </w:numPr>
        <w:spacing w:line="276" w:lineRule="auto"/>
      </w:pPr>
      <w:r>
        <w:t xml:space="preserve">Move to the next node with the lowest path </w:t>
      </w:r>
      <w:r w:rsidR="00B734DA">
        <w:t>cost</w:t>
      </w:r>
      <w:r>
        <w:t xml:space="preserve"> from</w:t>
      </w:r>
      <w:r w:rsidR="00B734DA">
        <w:t xml:space="preserve"> the starting node. If current node equals target nodes </w:t>
      </w:r>
      <w:r w:rsidR="001507C5">
        <w:t xml:space="preserve">the algorithm has found the shortest path if not go back to step one and repeat this </w:t>
      </w:r>
      <w:r w:rsidR="00F16E70">
        <w:t xml:space="preserve">until target node is found. </w:t>
      </w:r>
    </w:p>
    <w:p w14:paraId="2EAD66F2" w14:textId="404A2619" w:rsidR="00F16E70" w:rsidRDefault="00100837" w:rsidP="004B089F">
      <w:pPr>
        <w:spacing w:line="276" w:lineRule="auto"/>
      </w:pPr>
      <w:r>
        <w:t xml:space="preserve">With this system the algorithm would have found the path </w:t>
      </w:r>
      <w:r w:rsidR="009D53B2">
        <w:t>A, B</w:t>
      </w:r>
      <w:r w:rsidR="009A4AF7">
        <w:t>,</w:t>
      </w:r>
      <w:r w:rsidR="009D53B2">
        <w:t xml:space="preserve"> </w:t>
      </w:r>
      <w:r w:rsidR="009A4AF7">
        <w:t>D,</w:t>
      </w:r>
      <w:r w:rsidR="009D53B2">
        <w:t xml:space="preserve"> </w:t>
      </w:r>
      <w:r w:rsidR="009A4AF7">
        <w:t>G with a cost of 5. this is the system that A* builds of</w:t>
      </w:r>
      <w:r w:rsidR="00954B8B">
        <w:t xml:space="preserve"> (See 4.1)</w:t>
      </w:r>
      <w:r w:rsidR="009A4AF7">
        <w:t xml:space="preserve"> as A* uses the he</w:t>
      </w:r>
      <w:r w:rsidR="00954B8B">
        <w:t>uristic value (See 4.1.1)</w:t>
      </w:r>
      <w:r w:rsidR="00BA4BE2">
        <w:t xml:space="preserve">. this system uses just the g cost in A* so it will take </w:t>
      </w:r>
      <w:r w:rsidR="00814824">
        <w:t>longer</w:t>
      </w:r>
      <w:r w:rsidR="00BA4BE2">
        <w:t xml:space="preserve"> to find the path as it is not moving towards the target node</w:t>
      </w:r>
      <w:r w:rsidR="00814824">
        <w:t>, it just follows the lowest cost so far.</w:t>
      </w:r>
    </w:p>
    <w:p w14:paraId="7FA64ED2" w14:textId="314CB0C1" w:rsidR="00435E1E" w:rsidRDefault="00FB5819" w:rsidP="004B089F">
      <w:pPr>
        <w:pStyle w:val="Heading3"/>
        <w:spacing w:line="276" w:lineRule="auto"/>
      </w:pPr>
      <w:bookmarkStart w:id="14" w:name="_Toc69986899"/>
      <w:r>
        <w:t xml:space="preserve">Heap </w:t>
      </w:r>
      <w:r w:rsidR="00855F7B">
        <w:t>Optimisation</w:t>
      </w:r>
      <w:bookmarkEnd w:id="14"/>
    </w:p>
    <w:p w14:paraId="6625B19B" w14:textId="7FD8B94F" w:rsidR="00855F7B" w:rsidRDefault="00C542F9" w:rsidP="004B089F">
      <w:pPr>
        <w:spacing w:line="276" w:lineRule="auto"/>
      </w:pPr>
      <w:r>
        <w:t>Heap Optimisation is a way of speeding up Di</w:t>
      </w:r>
      <w:r w:rsidR="006F6A22">
        <w:t xml:space="preserve">jkstra’s algorithm this uses a system to change where the values are in the checking </w:t>
      </w:r>
      <w:r w:rsidR="009D53B2">
        <w:t>list,</w:t>
      </w:r>
      <w:r w:rsidR="006F6A22">
        <w:t xml:space="preserve"> so the </w:t>
      </w:r>
      <w:r w:rsidR="00C10420">
        <w:t xml:space="preserve">lowest value is always checked next there are a few ways of doing this. </w:t>
      </w:r>
      <w:r w:rsidR="00DE2206">
        <w:t xml:space="preserve">The </w:t>
      </w:r>
      <w:r w:rsidR="009D53B2">
        <w:t xml:space="preserve">simplest </w:t>
      </w:r>
      <w:r w:rsidR="00DE2206">
        <w:t xml:space="preserve">way of doing this is with an array this does not sort any of the data that is put </w:t>
      </w:r>
      <w:r w:rsidR="009D53B2">
        <w:t>into</w:t>
      </w:r>
      <w:r w:rsidR="00DE2206">
        <w:t xml:space="preserve"> it as it is </w:t>
      </w:r>
      <w:r w:rsidR="0036306F">
        <w:t xml:space="preserve">last in first out, this method can work for smaller graphs but as more </w:t>
      </w:r>
      <w:r w:rsidR="006531A6">
        <w:t>nodes</w:t>
      </w:r>
      <w:r w:rsidR="0036306F">
        <w:t xml:space="preserve"> are made in the graph this method becomes slower. </w:t>
      </w:r>
      <w:r w:rsidR="001563AD">
        <w:t xml:space="preserve">Below is the </w:t>
      </w:r>
      <w:r w:rsidR="00D06463">
        <w:t xml:space="preserve">equation for this where O is the </w:t>
      </w:r>
      <w:r w:rsidR="00276BDE">
        <w:t>time complexity of the algorithm</w:t>
      </w:r>
      <w:r w:rsidR="00B60621">
        <w:t xml:space="preserve"> and V is the number of nodes</w:t>
      </w:r>
      <w:r w:rsidR="00276BDE">
        <w:t>.</w:t>
      </w:r>
      <w:r w:rsidR="00E35AD9">
        <w:t xml:space="preserve"> </w:t>
      </w:r>
      <w:r w:rsidR="00E35AD9">
        <w:fldChar w:fldCharType="begin"/>
      </w:r>
      <w:r w:rsidR="00E35AD9">
        <w:instrText xml:space="preserve"> ADDIN EN.CITE &lt;EndNote&gt;&lt;Cite&gt;&lt;Author&gt;Dasgupta&lt;/Author&gt;&lt;Year&gt;2006&lt;/Year&gt;&lt;RecNum&gt;46&lt;/RecNum&gt;&lt;DisplayText&gt;(Dasgupta et al., 2006)&lt;/DisplayText&gt;&lt;record&gt;&lt;rec-number&gt;46&lt;/rec-number&gt;&lt;foreign-keys&gt;&lt;key app="EN" db-id="2te5pedev920e7ewefr5rs0d5ve2v5s9rtw9" timestamp="1617198489"&gt;46&lt;/key&gt;&lt;/foreign-keys&gt;&lt;ref-type name="Book"&gt;6&lt;/ref-type&gt;&lt;contributors&gt;&lt;authors&gt;&lt;author&gt;Sanjoy Dasgupta&lt;/author&gt;&lt;author&gt;Christos H. Papadimitriou&lt;/author&gt;&lt;author&gt;Umesh Vazirani&lt;/author&gt;&lt;/authors&gt;&lt;/contributors&gt;&lt;titles&gt;&lt;title&gt;Algorithms&lt;/title&gt;&lt;/titles&gt;&lt;section&gt;122-132&lt;/section&gt;&lt;dates&gt;&lt;year&gt;2006&lt;/year&gt;&lt;/dates&gt;&lt;publisher&gt;McGraw-Hill, Inc.&lt;/publisher&gt;&lt;isbn&gt;0073523402&lt;/isbn&gt;&lt;urls&gt;&lt;/urls&gt;&lt;/record&gt;&lt;/Cite&gt;&lt;/EndNote&gt;</w:instrText>
      </w:r>
      <w:r w:rsidR="00E35AD9">
        <w:fldChar w:fldCharType="separate"/>
      </w:r>
      <w:r w:rsidR="00E35AD9">
        <w:rPr>
          <w:noProof/>
        </w:rPr>
        <w:t>(Dasgupta et al., 2006)</w:t>
      </w:r>
      <w:r w:rsidR="00E35AD9">
        <w:fldChar w:fldCharType="end"/>
      </w:r>
    </w:p>
    <w:p w14:paraId="1619656A" w14:textId="5F493816" w:rsidR="001563AD" w:rsidRPr="00276BDE" w:rsidRDefault="00276BDE" w:rsidP="004B089F">
      <w:pPr>
        <w:spacing w:line="276" w:lineRule="auto"/>
      </w:pPr>
      <m:oMathPara>
        <m:oMath>
          <m:r>
            <w:rPr>
              <w:rFonts w:ascii="Cambria Math" w:hAnsi="Cambria Math"/>
            </w:rPr>
            <m:t>O</m:t>
          </m:r>
          <m:d>
            <m:dPr>
              <m:ctrlPr>
                <w:rPr>
                  <w:rFonts w:ascii="Cambria Math" w:hAnsi="Cambria Math"/>
                  <w:i/>
                </w:rPr>
              </m:ctrlPr>
            </m:d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2</m:t>
                      </m:r>
                    </m:sup>
                  </m:sSup>
                </m:e>
              </m:d>
            </m:e>
          </m:d>
        </m:oMath>
      </m:oMathPara>
    </w:p>
    <w:p w14:paraId="7E62B4BE" w14:textId="14E714D3" w:rsidR="00063D54" w:rsidRDefault="00412007" w:rsidP="004B089F">
      <w:pPr>
        <w:spacing w:line="276" w:lineRule="auto"/>
      </w:pPr>
      <w:r>
        <w:t>The other m</w:t>
      </w:r>
      <w:r w:rsidR="0080669D">
        <w:t xml:space="preserve">ethod is the binary heap this </w:t>
      </w:r>
      <w:r w:rsidR="00B60621">
        <w:t xml:space="preserve">changes the order in the array, so the lowest </w:t>
      </w:r>
      <w:r w:rsidR="001E5DC6">
        <w:t xml:space="preserve">value node is always first to leave the array. </w:t>
      </w:r>
      <w:r w:rsidR="00063D54">
        <w:t>The time complexity of this method is as follows.</w:t>
      </w:r>
      <w:r w:rsidR="000F4C07">
        <w:t xml:space="preserve"> This V and O are the same, E is the number of edges in a graph.</w:t>
      </w:r>
      <w:r w:rsidR="00E35AD9">
        <w:t xml:space="preserve"> </w:t>
      </w:r>
      <w:r w:rsidR="00E35AD9">
        <w:fldChar w:fldCharType="begin"/>
      </w:r>
      <w:r w:rsidR="00E35AD9">
        <w:instrText xml:space="preserve"> ADDIN EN.CITE &lt;EndNote&gt;&lt;Cite&gt;&lt;Author&gt;Dasgupta&lt;/Author&gt;&lt;Year&gt;2006&lt;/Year&gt;&lt;RecNum&gt;46&lt;/RecNum&gt;&lt;DisplayText&gt;(Dasgupta et al., 2006)&lt;/DisplayText&gt;&lt;record&gt;&lt;rec-number&gt;46&lt;/rec-number&gt;&lt;foreign-keys&gt;&lt;key app="EN" db-id="2te5pedev920e7ewefr5rs0d5ve2v5s9rtw9" timestamp="1617198489"&gt;46&lt;/key&gt;&lt;/foreign-keys&gt;&lt;ref-type name="Book"&gt;6&lt;/ref-type&gt;&lt;contributors&gt;&lt;authors&gt;&lt;author&gt;Sanjoy Dasgupta&lt;/author&gt;&lt;author&gt;Christos H. Papadimitriou&lt;/author&gt;&lt;author&gt;Umesh Vazirani&lt;/author&gt;&lt;/authors&gt;&lt;/contributors&gt;&lt;titles&gt;&lt;title&gt;Algorithms&lt;/title&gt;&lt;/titles&gt;&lt;section&gt;122-132&lt;/section&gt;&lt;dates&gt;&lt;year&gt;2006&lt;/year&gt;&lt;/dates&gt;&lt;publisher&gt;McGraw-Hill, Inc.&lt;/publisher&gt;&lt;isbn&gt;0073523402&lt;/isbn&gt;&lt;urls&gt;&lt;/urls&gt;&lt;/record&gt;&lt;/Cite&gt;&lt;/EndNote&gt;</w:instrText>
      </w:r>
      <w:r w:rsidR="00E35AD9">
        <w:fldChar w:fldCharType="separate"/>
      </w:r>
      <w:r w:rsidR="00E35AD9">
        <w:rPr>
          <w:noProof/>
        </w:rPr>
        <w:t>(Dasgupta et al., 2006)</w:t>
      </w:r>
      <w:r w:rsidR="00E35AD9">
        <w:fldChar w:fldCharType="end"/>
      </w:r>
    </w:p>
    <w:p w14:paraId="6B96EAA4" w14:textId="2FE3E69B" w:rsidR="00063D54" w:rsidRPr="000F4C07" w:rsidRDefault="00063D54" w:rsidP="004B089F">
      <w:pPr>
        <w:spacing w:line="276" w:lineRule="auto"/>
        <w:jc w:val="center"/>
      </w:pPr>
      <m:oMathPara>
        <m:oMath>
          <m:r>
            <w:rPr>
              <w:rFonts w:ascii="Cambria Math" w:hAnsi="Cambria Math"/>
            </w:rPr>
            <m:t>O(</m:t>
          </m:r>
          <m:d>
            <m:dPr>
              <m:ctrlPr>
                <w:rPr>
                  <w:rFonts w:ascii="Cambria Math" w:hAnsi="Cambria Math"/>
                  <w:i/>
                </w:rPr>
              </m:ctrlPr>
            </m:dPr>
            <m:e>
              <m:d>
                <m:dPr>
                  <m:begChr m:val="|"/>
                  <m:endChr m:val="|"/>
                  <m:ctrlPr>
                    <w:rPr>
                      <w:rFonts w:ascii="Cambria Math" w:hAnsi="Cambria Math"/>
                      <w:i/>
                    </w:rPr>
                  </m:ctrlPr>
                </m:dPr>
                <m:e>
                  <m:r>
                    <w:rPr>
                      <w:rFonts w:ascii="Cambria Math" w:hAnsi="Cambria Math"/>
                    </w:rPr>
                    <m:t>V</m:t>
                  </m:r>
                </m:e>
              </m:d>
              <m:r>
                <w:rPr>
                  <w:rFonts w:ascii="Cambria Math" w:hAnsi="Cambria Math"/>
                </w:rPr>
                <m:t>+</m:t>
              </m:r>
              <m:d>
                <m:dPr>
                  <m:begChr m:val="|"/>
                  <m:endChr m:val="|"/>
                  <m:ctrlPr>
                    <w:rPr>
                      <w:rFonts w:ascii="Cambria Math" w:hAnsi="Cambria Math"/>
                      <w:i/>
                    </w:rPr>
                  </m:ctrlPr>
                </m:dPr>
                <m:e>
                  <m:r>
                    <w:rPr>
                      <w:rFonts w:ascii="Cambria Math" w:hAnsi="Cambria Math"/>
                    </w:rPr>
                    <m:t>E</m:t>
                  </m:r>
                </m:e>
              </m:d>
            </m:e>
          </m:d>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r>
                    <w:rPr>
                      <w:rFonts w:ascii="Cambria Math" w:hAnsi="Cambria Math"/>
                    </w:rPr>
                    <m:t>V</m:t>
                  </m:r>
                </m:e>
              </m:d>
            </m:e>
          </m:func>
          <m:r>
            <w:rPr>
              <w:rFonts w:ascii="Cambria Math" w:hAnsi="Cambria Math"/>
            </w:rPr>
            <m:t>)</m:t>
          </m:r>
        </m:oMath>
      </m:oMathPara>
    </w:p>
    <w:p w14:paraId="55129C74" w14:textId="6BE7C5BD" w:rsidR="000F4C07" w:rsidRPr="009112FC" w:rsidRDefault="000F4C07" w:rsidP="004B089F">
      <w:pPr>
        <w:spacing w:line="276" w:lineRule="auto"/>
      </w:pPr>
      <w:r>
        <w:lastRenderedPageBreak/>
        <w:t>These two methods are uses depending on the graph</w:t>
      </w:r>
      <w:r w:rsidR="00BB57F8">
        <w:t xml:space="preserve"> if the </w:t>
      </w:r>
      <w:r w:rsidR="0038253A">
        <w:t xml:space="preserve">graph </w:t>
      </w:r>
      <w:r w:rsidR="009112FC">
        <w:t>has less edges than node</w:t>
      </w:r>
      <w:r w:rsidR="009112FC">
        <w:rPr>
          <w:vertAlign w:val="superscript"/>
        </w:rPr>
        <w:t>2</w:t>
      </w:r>
      <w:r w:rsidR="009112FC">
        <w:t xml:space="preserve"> then the array method</w:t>
      </w:r>
      <w:r w:rsidR="007F22F6">
        <w:t xml:space="preserve"> works faster but if the e</w:t>
      </w:r>
      <w:r w:rsidR="0052109D">
        <w:t>dges are more than that binary heap should be used.</w:t>
      </w:r>
      <w:r w:rsidR="005033CA">
        <w:fldChar w:fldCharType="begin"/>
      </w:r>
      <w:r w:rsidR="005033CA">
        <w:instrText xml:space="preserve"> ADDIN EN.CITE &lt;EndNote&gt;&lt;Cite&gt;&lt;Author&gt;Dasgupta&lt;/Author&gt;&lt;Year&gt;2006&lt;/Year&gt;&lt;RecNum&gt;46&lt;/RecNum&gt;&lt;DisplayText&gt;(Dasgupta et al., 2006)&lt;/DisplayText&gt;&lt;record&gt;&lt;rec-number&gt;46&lt;/rec-number&gt;&lt;foreign-keys&gt;&lt;key app="EN" db-id="2te5pedev920e7ewefr5rs0d5ve2v5s9rtw9" timestamp="1617198489"&gt;46&lt;/key&gt;&lt;/foreign-keys&gt;&lt;ref-type name="Book"&gt;6&lt;/ref-type&gt;&lt;contributors&gt;&lt;authors&gt;&lt;author&gt;Sanjoy Dasgupta&lt;/author&gt;&lt;author&gt;Christos H. Papadimitriou&lt;/author&gt;&lt;author&gt;Umesh Vazirani&lt;/author&gt;&lt;/authors&gt;&lt;/contributors&gt;&lt;titles&gt;&lt;title&gt;Algorithms&lt;/title&gt;&lt;/titles&gt;&lt;section&gt;122-132&lt;/section&gt;&lt;dates&gt;&lt;year&gt;2006&lt;/year&gt;&lt;/dates&gt;&lt;publisher&gt;McGraw-Hill, Inc.&lt;/publisher&gt;&lt;isbn&gt;0073523402&lt;/isbn&gt;&lt;urls&gt;&lt;/urls&gt;&lt;/record&gt;&lt;/Cite&gt;&lt;/EndNote&gt;</w:instrText>
      </w:r>
      <w:r w:rsidR="005033CA">
        <w:fldChar w:fldCharType="separate"/>
      </w:r>
      <w:r w:rsidR="005033CA">
        <w:rPr>
          <w:noProof/>
        </w:rPr>
        <w:t>(Dasgupta et al., 2006)</w:t>
      </w:r>
      <w:r w:rsidR="005033CA">
        <w:fldChar w:fldCharType="end"/>
      </w:r>
    </w:p>
    <w:p w14:paraId="19E828E8" w14:textId="77777777" w:rsidR="000F4C07" w:rsidRPr="00276BDE" w:rsidRDefault="000F4C07" w:rsidP="004B089F">
      <w:pPr>
        <w:spacing w:line="276" w:lineRule="auto"/>
        <w:jc w:val="center"/>
      </w:pPr>
    </w:p>
    <w:p w14:paraId="4B6A2AC1" w14:textId="5CAC4DDC" w:rsidR="003F12F1" w:rsidRDefault="003F12F1" w:rsidP="004B089F">
      <w:pPr>
        <w:pStyle w:val="Heading3"/>
        <w:spacing w:line="276" w:lineRule="auto"/>
      </w:pPr>
      <w:bookmarkStart w:id="15" w:name="_Toc69986900"/>
      <w:r>
        <w:t>Di</w:t>
      </w:r>
      <w:r w:rsidR="009C0767">
        <w:t xml:space="preserve">jkstra’s Algorithm </w:t>
      </w:r>
      <w:r w:rsidR="003D10B8">
        <w:t>P</w:t>
      </w:r>
      <w:r w:rsidR="003D10B8" w:rsidRPr="003D10B8">
        <w:t xml:space="preserve">seudo </w:t>
      </w:r>
      <w:r w:rsidR="003D10B8">
        <w:t>C</w:t>
      </w:r>
      <w:r w:rsidR="003D10B8" w:rsidRPr="003D10B8">
        <w:t>ode</w:t>
      </w:r>
      <w:bookmarkEnd w:id="15"/>
    </w:p>
    <w:p w14:paraId="5933C5E4" w14:textId="4CD78890" w:rsidR="006502E7" w:rsidRDefault="00945D7C" w:rsidP="004B089F">
      <w:pPr>
        <w:spacing w:line="276" w:lineRule="auto"/>
      </w:pPr>
      <w:r w:rsidRPr="00945D7C">
        <w:rPr>
          <w:noProof/>
        </w:rPr>
        <w:drawing>
          <wp:inline distT="0" distB="0" distL="0" distR="0" wp14:anchorId="777BBB44" wp14:editId="60CC12CB">
            <wp:extent cx="5172797" cy="3343742"/>
            <wp:effectExtent l="0" t="0" r="889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72797" cy="3343742"/>
                    </a:xfrm>
                    <a:prstGeom prst="rect">
                      <a:avLst/>
                    </a:prstGeom>
                  </pic:spPr>
                </pic:pic>
              </a:graphicData>
            </a:graphic>
          </wp:inline>
        </w:drawing>
      </w:r>
    </w:p>
    <w:p w14:paraId="039EED62" w14:textId="253DF742" w:rsidR="00AE7A6B" w:rsidRDefault="00AE7A6B" w:rsidP="004B089F">
      <w:pPr>
        <w:spacing w:line="276" w:lineRule="auto"/>
      </w:pPr>
    </w:p>
    <w:p w14:paraId="67413AD9" w14:textId="4FBE481D" w:rsidR="00C070C0" w:rsidRDefault="00EA5231" w:rsidP="004B089F">
      <w:pPr>
        <w:spacing w:line="276" w:lineRule="auto"/>
      </w:pPr>
      <w:r>
        <w:fldChar w:fldCharType="begin"/>
      </w:r>
      <w:r>
        <w:instrText xml:space="preserve"> ADDIN EN.CITE &lt;EndNote&gt;&lt;Cite&gt;&lt;Author&gt;Dasgupta&lt;/Author&gt;&lt;Year&gt;2006&lt;/Year&gt;&lt;RecNum&gt;46&lt;/RecNum&gt;&lt;DisplayText&gt;(Dasgupta et al., 2006)&lt;/DisplayText&gt;&lt;record&gt;&lt;rec-number&gt;46&lt;/rec-number&gt;&lt;foreign-keys&gt;&lt;key app="EN" db-id="2te5pedev920e7ewefr5rs0d5ve2v5s9rtw9" timestamp="1617198489"&gt;46&lt;/key&gt;&lt;/foreign-keys&gt;&lt;ref-type name="Book"&gt;6&lt;/ref-type&gt;&lt;contributors&gt;&lt;authors&gt;&lt;author&gt;Sanjoy Dasgupta&lt;/author&gt;&lt;author&gt;Christos H. Papadimitriou&lt;/author&gt;&lt;author&gt;Umesh Vazirani&lt;/author&gt;&lt;/authors&gt;&lt;/contributors&gt;&lt;titles&gt;&lt;title&gt;Algorithms&lt;/title&gt;&lt;/titles&gt;&lt;section&gt;122-132&lt;/section&gt;&lt;dates&gt;&lt;year&gt;2006&lt;/year&gt;&lt;/dates&gt;&lt;publisher&gt;McGraw-Hill, Inc.&lt;/publisher&gt;&lt;isbn&gt;0073523402&lt;/isbn&gt;&lt;urls&gt;&lt;/urls&gt;&lt;/record&gt;&lt;/Cite&gt;&lt;/EndNote&gt;</w:instrText>
      </w:r>
      <w:r>
        <w:fldChar w:fldCharType="separate"/>
      </w:r>
      <w:r>
        <w:rPr>
          <w:noProof/>
        </w:rPr>
        <w:t>(Dasgupta et al., 2006)</w:t>
      </w:r>
      <w:r>
        <w:fldChar w:fldCharType="end"/>
      </w:r>
    </w:p>
    <w:p w14:paraId="01258DED" w14:textId="707C8D6A" w:rsidR="003E5A93" w:rsidRPr="003E5A93" w:rsidRDefault="003468F4" w:rsidP="004B089F">
      <w:pPr>
        <w:pStyle w:val="Heading1"/>
        <w:spacing w:line="276" w:lineRule="auto"/>
      </w:pPr>
      <w:bookmarkStart w:id="16" w:name="_Toc69986901"/>
      <w:r w:rsidRPr="0046127B">
        <w:t>Methodology</w:t>
      </w:r>
      <w:bookmarkEnd w:id="16"/>
    </w:p>
    <w:p w14:paraId="1B8B5F27" w14:textId="25F566D7" w:rsidR="002F7B2A" w:rsidRDefault="002F7B2A" w:rsidP="004B089F">
      <w:pPr>
        <w:pStyle w:val="Heading2"/>
        <w:spacing w:line="276" w:lineRule="auto"/>
      </w:pPr>
      <w:bookmarkStart w:id="17" w:name="_Toc69986902"/>
      <w:r>
        <w:t>Chosen Pathfinding</w:t>
      </w:r>
      <w:bookmarkEnd w:id="17"/>
    </w:p>
    <w:p w14:paraId="527703C5" w14:textId="0EF69F6B" w:rsidR="009B7288" w:rsidRDefault="009B7288" w:rsidP="004B089F">
      <w:pPr>
        <w:spacing w:line="276" w:lineRule="auto"/>
      </w:pPr>
      <w:r>
        <w:t xml:space="preserve">This section will summarise </w:t>
      </w:r>
      <w:r w:rsidR="007E3F67">
        <w:t xml:space="preserve">the literature review </w:t>
      </w:r>
      <w:r w:rsidR="000B2C5A">
        <w:t>and by</w:t>
      </w:r>
      <w:r w:rsidR="007E3F67">
        <w:t xml:space="preserve"> the end will have explain why the chosen algorithm has </w:t>
      </w:r>
      <w:r w:rsidR="008F7DEF">
        <w:t>been selected. This will explain the speeds of the algorithm</w:t>
      </w:r>
      <w:r w:rsidR="006D48CF">
        <w:t>, flexible of the algorithms,</w:t>
      </w:r>
      <w:r w:rsidR="00C93613">
        <w:t xml:space="preserve"> and</w:t>
      </w:r>
      <w:r w:rsidR="006D48CF">
        <w:t xml:space="preserve"> </w:t>
      </w:r>
      <w:r w:rsidR="00C93613">
        <w:t>performance of both.</w:t>
      </w:r>
    </w:p>
    <w:p w14:paraId="7DAB7BDF" w14:textId="4A14C4F4" w:rsidR="00211387" w:rsidRPr="009B7288" w:rsidRDefault="00211387" w:rsidP="004B089F">
      <w:pPr>
        <w:pStyle w:val="Heading3"/>
        <w:spacing w:line="276" w:lineRule="auto"/>
      </w:pPr>
      <w:bookmarkStart w:id="18" w:name="_Toc69986903"/>
      <w:r>
        <w:t>Algorithm Speed</w:t>
      </w:r>
      <w:bookmarkEnd w:id="18"/>
    </w:p>
    <w:p w14:paraId="11E59DDB" w14:textId="7C33D68D" w:rsidR="003468F4" w:rsidRPr="00CB2210" w:rsidRDefault="00947661" w:rsidP="004B089F">
      <w:pPr>
        <w:spacing w:line="276" w:lineRule="auto"/>
      </w:pPr>
      <w:r>
        <w:t xml:space="preserve">Both algorithms are good and can be used in their own </w:t>
      </w:r>
      <w:r w:rsidR="000B2C5A">
        <w:t>way,</w:t>
      </w:r>
      <w:r>
        <w:t xml:space="preserve"> but </w:t>
      </w:r>
      <w:r w:rsidR="00FA41AB">
        <w:t xml:space="preserve">Dijkstra algorithm falls short when game map becomes </w:t>
      </w:r>
      <w:r w:rsidR="000B2C5A">
        <w:t>too</w:t>
      </w:r>
      <w:r w:rsidR="00FA41AB">
        <w:t xml:space="preserve"> large as there are </w:t>
      </w:r>
      <w:r w:rsidR="009D53B2">
        <w:t>too</w:t>
      </w:r>
      <w:r w:rsidR="00FA41AB">
        <w:t xml:space="preserve"> many </w:t>
      </w:r>
      <w:r w:rsidR="005327DE">
        <w:t>node and edges. In the chosen game there is 100</w:t>
      </w:r>
      <w:r w:rsidR="004A486B">
        <w:rPr>
          <w:vertAlign w:val="superscript"/>
        </w:rPr>
        <w:t>2</w:t>
      </w:r>
      <w:r w:rsidR="004A486B">
        <w:t xml:space="preserve"> nodes on the map with each node having four edges.</w:t>
      </w:r>
      <w:r w:rsidR="00500D82">
        <w:t xml:space="preserve"> A* time complexity is </w:t>
      </w:r>
      <m:oMath>
        <m:r>
          <w:rPr>
            <w:rFonts w:ascii="Cambria Math" w:hAnsi="Cambria Math"/>
          </w:rPr>
          <m:t>O(</m:t>
        </m:r>
        <m:sSup>
          <m:sSupPr>
            <m:ctrlPr>
              <w:rPr>
                <w:rFonts w:ascii="Cambria Math" w:hAnsi="Cambria Math"/>
                <w:i/>
              </w:rPr>
            </m:ctrlPr>
          </m:sSupPr>
          <m:e>
            <m:r>
              <w:rPr>
                <w:rFonts w:ascii="Cambria Math" w:hAnsi="Cambria Math"/>
              </w:rPr>
              <m:t>b</m:t>
            </m:r>
          </m:e>
          <m:sup>
            <m:r>
              <w:rPr>
                <w:rFonts w:ascii="Cambria Math" w:hAnsi="Cambria Math"/>
              </w:rPr>
              <m:t>d</m:t>
            </m:r>
          </m:sup>
        </m:sSup>
        <m:r>
          <w:rPr>
            <w:rFonts w:ascii="Cambria Math" w:hAnsi="Cambria Math"/>
          </w:rPr>
          <m:t>)</m:t>
        </m:r>
      </m:oMath>
      <w:r w:rsidR="005C43EA">
        <w:t xml:space="preserve"> where b is the branching factor </w:t>
      </w:r>
      <w:r w:rsidR="003857AB">
        <w:t xml:space="preserve">and d is the death of the target node in this tree. </w:t>
      </w:r>
      <w:r w:rsidR="00EC4AEB">
        <w:t xml:space="preserve">This is </w:t>
      </w:r>
      <w:r w:rsidR="000B2C5A">
        <w:t>affected</w:t>
      </w:r>
      <w:r w:rsidR="00EC4AEB">
        <w:t xml:space="preserve"> by the heuristic value as the closer this is to the true value the smaller the </w:t>
      </w:r>
      <w:r w:rsidR="00D93FBC">
        <w:t>branching factor will be as the user</w:t>
      </w:r>
      <w:r w:rsidR="00924C02">
        <w:t xml:space="preserve"> want the branching factor to be as low as possible as </w:t>
      </w:r>
      <w:r w:rsidR="00073C7B">
        <w:t xml:space="preserve">d increases it takes roughly 10 time longer for </w:t>
      </w:r>
      <w:r w:rsidR="00567D9E">
        <w:t xml:space="preserve">it to search. Whereas Dijkstra </w:t>
      </w:r>
      <w:r w:rsidR="0096359A">
        <w:t xml:space="preserve">does not have this if the user is using the </w:t>
      </w:r>
      <w:r w:rsidR="00073D1F">
        <w:t xml:space="preserve">binary heap </w:t>
      </w:r>
      <w:r w:rsidR="00671AA1">
        <w:t>the time</w:t>
      </w:r>
      <w:r w:rsidR="00FD5DBD">
        <w:t xml:space="preserve"> complexity will be </w:t>
      </w:r>
      <m:oMath>
        <m:r>
          <w:rPr>
            <w:rFonts w:ascii="Cambria Math" w:hAnsi="Cambria Math"/>
          </w:rPr>
          <m:t>O(</m:t>
        </m:r>
        <m:d>
          <m:dPr>
            <m:ctrlPr>
              <w:rPr>
                <w:rFonts w:ascii="Cambria Math" w:hAnsi="Cambria Math"/>
                <w:i/>
              </w:rPr>
            </m:ctrlPr>
          </m:dPr>
          <m:e>
            <m:d>
              <m:dPr>
                <m:begChr m:val="|"/>
                <m:endChr m:val="|"/>
                <m:ctrlPr>
                  <w:rPr>
                    <w:rFonts w:ascii="Cambria Math" w:hAnsi="Cambria Math"/>
                    <w:i/>
                  </w:rPr>
                </m:ctrlPr>
              </m:dPr>
              <m:e>
                <m:r>
                  <w:rPr>
                    <w:rFonts w:ascii="Cambria Math" w:hAnsi="Cambria Math"/>
                  </w:rPr>
                  <m:t>V</m:t>
                </m:r>
              </m:e>
            </m:d>
            <m:r>
              <w:rPr>
                <w:rFonts w:ascii="Cambria Math" w:hAnsi="Cambria Math"/>
              </w:rPr>
              <m:t>+</m:t>
            </m:r>
            <m:d>
              <m:dPr>
                <m:begChr m:val="|"/>
                <m:endChr m:val="|"/>
                <m:ctrlPr>
                  <w:rPr>
                    <w:rFonts w:ascii="Cambria Math" w:hAnsi="Cambria Math"/>
                    <w:i/>
                  </w:rPr>
                </m:ctrlPr>
              </m:dPr>
              <m:e>
                <m:r>
                  <w:rPr>
                    <w:rFonts w:ascii="Cambria Math" w:hAnsi="Cambria Math"/>
                  </w:rPr>
                  <m:t>E</m:t>
                </m:r>
              </m:e>
            </m:d>
          </m:e>
        </m:d>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r>
                  <w:rPr>
                    <w:rFonts w:ascii="Cambria Math" w:hAnsi="Cambria Math"/>
                  </w:rPr>
                  <m:t>V</m:t>
                </m:r>
              </m:e>
            </m:d>
          </m:e>
        </m:func>
        <m:r>
          <w:rPr>
            <w:rFonts w:ascii="Cambria Math" w:hAnsi="Cambria Math"/>
          </w:rPr>
          <m:t xml:space="preserve">) </m:t>
        </m:r>
      </m:oMath>
      <w:r w:rsidR="00FD5DBD">
        <w:t xml:space="preserve">as this algorithm searches </w:t>
      </w:r>
      <w:r w:rsidR="00294D5E">
        <w:t xml:space="preserve">more node and edges than A* it </w:t>
      </w:r>
      <w:r w:rsidR="00294D5E">
        <w:lastRenderedPageBreak/>
        <w:t xml:space="preserve">will take longer. This is also a factor when the graph is getting </w:t>
      </w:r>
      <w:r w:rsidR="00CB2210">
        <w:t xml:space="preserve">bigger and increasing the node and edges. </w:t>
      </w:r>
      <w:r w:rsidR="00A00D71">
        <w:rPr>
          <w:color w:val="000000" w:themeColor="text1"/>
        </w:rPr>
        <w:t xml:space="preserve">With this in mind A* will be a better </w:t>
      </w:r>
      <w:r w:rsidR="006773E0">
        <w:rPr>
          <w:color w:val="000000" w:themeColor="text1"/>
        </w:rPr>
        <w:t>pathfinding with time taken to find the shortest path. Another reason why A* is faster than Dij</w:t>
      </w:r>
      <w:r w:rsidR="00D71E35">
        <w:rPr>
          <w:color w:val="000000" w:themeColor="text1"/>
        </w:rPr>
        <w:t>kstra algorithm is because A* searches in the dire</w:t>
      </w:r>
      <w:r w:rsidR="00CE7847">
        <w:rPr>
          <w:color w:val="000000" w:themeColor="text1"/>
        </w:rPr>
        <w:t xml:space="preserve">ction of the target node seen is section 4.1.1 with this the algorithm </w:t>
      </w:r>
      <w:r w:rsidR="00942756">
        <w:rPr>
          <w:color w:val="000000" w:themeColor="text1"/>
        </w:rPr>
        <w:t>does not need to search as many node making it faster to find the targe</w:t>
      </w:r>
      <w:r w:rsidR="00C0618B">
        <w:rPr>
          <w:color w:val="000000" w:themeColor="text1"/>
        </w:rPr>
        <w:t xml:space="preserve">t. </w:t>
      </w:r>
    </w:p>
    <w:p w14:paraId="0B9194B7" w14:textId="53C34F01" w:rsidR="00211387" w:rsidRDefault="00211387" w:rsidP="004B089F">
      <w:pPr>
        <w:pStyle w:val="Heading3"/>
        <w:spacing w:line="276" w:lineRule="auto"/>
      </w:pPr>
      <w:bookmarkStart w:id="19" w:name="_Toc69986904"/>
      <w:r>
        <w:t xml:space="preserve">Algorithm </w:t>
      </w:r>
      <w:r w:rsidR="004861FF">
        <w:t>Flexibl</w:t>
      </w:r>
      <w:r w:rsidR="0011251E">
        <w:t>y</w:t>
      </w:r>
      <w:bookmarkEnd w:id="19"/>
    </w:p>
    <w:p w14:paraId="230A68F3" w14:textId="6F1DEA0E" w:rsidR="00E03CF0" w:rsidRDefault="002A60C3" w:rsidP="004B089F">
      <w:pPr>
        <w:spacing w:line="276" w:lineRule="auto"/>
      </w:pPr>
      <w:r>
        <w:t xml:space="preserve">The A* algorithm can be </w:t>
      </w:r>
      <w:r w:rsidR="00E5638B" w:rsidRPr="00E5638B">
        <w:t>manipulate</w:t>
      </w:r>
      <w:r>
        <w:t xml:space="preserve"> as the user need for different maps </w:t>
      </w:r>
      <w:r w:rsidR="00DB7E75">
        <w:t>and different sizes.</w:t>
      </w:r>
      <w:r w:rsidR="00E5638B">
        <w:t xml:space="preserve"> This is shown by the h</w:t>
      </w:r>
      <w:r w:rsidR="000939B2">
        <w:t xml:space="preserve">euristic and weighting of this algorithm </w:t>
      </w:r>
      <w:r w:rsidR="001A0D73">
        <w:t xml:space="preserve">this makes the algorithm take different path that are not the shortest part but can be when paths and water are added to the map. </w:t>
      </w:r>
      <w:r w:rsidR="00427696">
        <w:t xml:space="preserve">This means A* can be made to make paths that are </w:t>
      </w:r>
      <w:r w:rsidR="00CB2210">
        <w:t>more realistic and truer</w:t>
      </w:r>
      <w:r w:rsidR="00427696">
        <w:t xml:space="preserve"> to AI. Where Dijkstra algorithm </w:t>
      </w:r>
      <w:r w:rsidR="003B3E8E">
        <w:t xml:space="preserve">does not have these features and is harder to find these paths that are need for games that are not mazes. </w:t>
      </w:r>
      <w:r w:rsidR="00D45224">
        <w:t xml:space="preserve">As this system only use one cost that is cost so far </w:t>
      </w:r>
      <w:r w:rsidR="00A61643">
        <w:t xml:space="preserve">this make it hard for the user </w:t>
      </w:r>
      <w:r w:rsidR="000439C6">
        <w:t xml:space="preserve">have the pathfinding go on any other </w:t>
      </w:r>
      <w:r w:rsidR="00E03CD9">
        <w:t xml:space="preserve">than the shortest path. This would be good if the map that was made was a maze but as there is </w:t>
      </w:r>
      <w:r w:rsidR="00E03CF0">
        <w:t xml:space="preserve">different routes to the player this pathfinding does not fit with this </w:t>
      </w:r>
      <w:r w:rsidR="00282A89">
        <w:t xml:space="preserve">category. With this section A* preforms better </w:t>
      </w:r>
      <w:r w:rsidR="0011251E">
        <w:t>with flexibly.</w:t>
      </w:r>
    </w:p>
    <w:p w14:paraId="061D4A16" w14:textId="3862A282" w:rsidR="00377F21" w:rsidRDefault="00377F21" w:rsidP="004B089F">
      <w:pPr>
        <w:pStyle w:val="Heading3"/>
        <w:spacing w:line="276" w:lineRule="auto"/>
      </w:pPr>
      <w:bookmarkStart w:id="20" w:name="_Toc69986905"/>
      <w:r>
        <w:t>Performance</w:t>
      </w:r>
      <w:bookmarkEnd w:id="20"/>
    </w:p>
    <w:p w14:paraId="3B012746" w14:textId="5E350CAA" w:rsidR="00377F21" w:rsidRDefault="00C628B5" w:rsidP="004B089F">
      <w:pPr>
        <w:spacing w:line="276" w:lineRule="auto"/>
      </w:pPr>
      <w:r>
        <w:t xml:space="preserve">On this </w:t>
      </w:r>
      <w:r w:rsidR="004F3466">
        <w:t>section I found a website</w:t>
      </w:r>
      <w:r w:rsidR="00792086">
        <w:t xml:space="preserve"> ( </w:t>
      </w:r>
      <w:hyperlink r:id="rId25" w:history="1">
        <w:r w:rsidR="00792086" w:rsidRPr="00792086">
          <w:rPr>
            <w:rStyle w:val="Hyperlink"/>
          </w:rPr>
          <w:t>https://qiao.github.io/PathFinding.js/visual/</w:t>
        </w:r>
      </w:hyperlink>
      <w:r w:rsidR="00792086">
        <w:t xml:space="preserve"> )</w:t>
      </w:r>
      <w:r w:rsidR="004F3466">
        <w:t xml:space="preserve"> that</w:t>
      </w:r>
      <w:r w:rsidR="00AC00EF">
        <w:t xml:space="preserve"> has pathfinding </w:t>
      </w:r>
      <w:r w:rsidR="0071581F">
        <w:t>algorithms add on to it so the user can test the speed</w:t>
      </w:r>
      <w:r w:rsidR="00EA4975">
        <w:t xml:space="preserve">, accuracy, and number of operations. On this website I tested A* with </w:t>
      </w:r>
      <w:r w:rsidR="00383C35">
        <w:t xml:space="preserve">Manhattan and </w:t>
      </w:r>
      <w:r w:rsidR="00563BA6">
        <w:t>Euclidean</w:t>
      </w:r>
      <w:r w:rsidR="00383C35">
        <w:t xml:space="preserve"> dist</w:t>
      </w:r>
      <w:r w:rsidR="00563BA6">
        <w:t>ance and Dijkstra’s</w:t>
      </w:r>
      <w:r w:rsidR="00FD16E8">
        <w:t xml:space="preserve"> and recorded to results in the table below. </w:t>
      </w:r>
    </w:p>
    <w:bookmarkStart w:id="21" w:name="_MON_1679221625"/>
    <w:bookmarkEnd w:id="21"/>
    <w:p w14:paraId="7BEC26D1" w14:textId="77777777" w:rsidR="00B634AE" w:rsidRDefault="00CD02AA" w:rsidP="004B089F">
      <w:pPr>
        <w:keepNext/>
        <w:spacing w:line="276" w:lineRule="auto"/>
      </w:pPr>
      <w:r>
        <w:object w:dxaOrig="5397" w:dyaOrig="1172" w14:anchorId="3B0705B9">
          <v:shape id="_x0000_i1028" type="#_x0000_t75" style="width:269.85pt;height:58.6pt" o:ole="">
            <v:imagedata r:id="rId26" o:title=""/>
          </v:shape>
          <o:OLEObject Type="Embed" ProgID="Excel.Sheet.12" ShapeID="_x0000_i1028" DrawAspect="Content" ObjectID="_1680599782" r:id="rId27"/>
        </w:object>
      </w:r>
      <w:r w:rsidR="00C32BD8" w:rsidRPr="00C32BD8">
        <w:rPr>
          <w:noProof/>
        </w:rPr>
        <w:drawing>
          <wp:inline distT="0" distB="0" distL="0" distR="0" wp14:anchorId="0F465C3B" wp14:editId="2D16B7FD">
            <wp:extent cx="2343150" cy="1997003"/>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50475" cy="2003246"/>
                    </a:xfrm>
                    <a:prstGeom prst="rect">
                      <a:avLst/>
                    </a:prstGeom>
                  </pic:spPr>
                </pic:pic>
              </a:graphicData>
            </a:graphic>
          </wp:inline>
        </w:drawing>
      </w:r>
    </w:p>
    <w:p w14:paraId="6831F4C5" w14:textId="04479A0C" w:rsidR="00FD16E8" w:rsidRDefault="00B634AE" w:rsidP="004B089F">
      <w:pPr>
        <w:pStyle w:val="Caption"/>
        <w:spacing w:line="276" w:lineRule="auto"/>
      </w:pPr>
      <w:r>
        <w:t xml:space="preserve">Figure </w:t>
      </w:r>
      <w:fldSimple w:instr=" SEQ Figure \* ARABIC ">
        <w:r w:rsidR="007D681E">
          <w:rPr>
            <w:noProof/>
          </w:rPr>
          <w:t>6</w:t>
        </w:r>
      </w:fldSimple>
      <w:r>
        <w:t>: Test Maze</w:t>
      </w:r>
    </w:p>
    <w:p w14:paraId="7F677F8D" w14:textId="4D5E56FA" w:rsidR="00C32BD8" w:rsidRDefault="00C32BD8" w:rsidP="004B089F">
      <w:pPr>
        <w:spacing w:line="276" w:lineRule="auto"/>
      </w:pPr>
    </w:p>
    <w:p w14:paraId="6F26F542" w14:textId="0E5823D8" w:rsidR="00CD02AA" w:rsidRDefault="00873B9E" w:rsidP="004B089F">
      <w:pPr>
        <w:spacing w:line="276" w:lineRule="auto"/>
      </w:pPr>
      <w:r>
        <w:t>Above shows the results from the test of the website</w:t>
      </w:r>
      <w:r w:rsidR="008279EB">
        <w:t xml:space="preserve">. </w:t>
      </w:r>
      <w:r w:rsidR="00066486">
        <w:t xml:space="preserve">this shows that the Manhattan distance works the best with this maze that has been made. As this pathfinding </w:t>
      </w:r>
      <w:r w:rsidR="00EF0D99">
        <w:t>has the shortest time and lowest nodes check this makes it a good choice for a pathfinding that has to be run multiple time a sec</w:t>
      </w:r>
      <w:r w:rsidR="00792086">
        <w:t>ond during the run time of the game.</w:t>
      </w:r>
      <w:r w:rsidR="00034F90">
        <w:t xml:space="preserve"> In this Dijkstra’s still finds the shorts path but takes longer than the Manhattan distances and check more nodes. The reason why how many nodes are checked is </w:t>
      </w:r>
      <w:r w:rsidR="00034F90">
        <w:lastRenderedPageBreak/>
        <w:t xml:space="preserve">because </w:t>
      </w:r>
      <w:r w:rsidR="00321F29">
        <w:t xml:space="preserve">all of this takes </w:t>
      </w:r>
      <w:r w:rsidR="009D53B2">
        <w:t>memory,</w:t>
      </w:r>
      <w:r w:rsidR="00321F29">
        <w:t xml:space="preserve"> and this will </w:t>
      </w:r>
      <w:r w:rsidR="00F240BC">
        <w:t>affect</w:t>
      </w:r>
      <w:r w:rsidR="00321F29">
        <w:t xml:space="preserve"> how the game runs and how quick the AI can changed dir</w:t>
      </w:r>
      <w:r w:rsidR="00F240BC">
        <w:t xml:space="preserve">ections. </w:t>
      </w:r>
    </w:p>
    <w:p w14:paraId="2F960998" w14:textId="5BE38D2A" w:rsidR="00377F21" w:rsidRPr="00377F21" w:rsidRDefault="00377F21" w:rsidP="004B089F">
      <w:pPr>
        <w:pStyle w:val="Heading3"/>
        <w:spacing w:line="276" w:lineRule="auto"/>
      </w:pPr>
      <w:bookmarkStart w:id="22" w:name="_Toc69986906"/>
      <w:r>
        <w:t>Selected Pathfinding</w:t>
      </w:r>
      <w:bookmarkEnd w:id="22"/>
    </w:p>
    <w:p w14:paraId="77D3B3D9" w14:textId="2C34C3D9" w:rsidR="00C0618B" w:rsidRDefault="0008720E" w:rsidP="004B089F">
      <w:pPr>
        <w:spacing w:line="276" w:lineRule="auto"/>
        <w:rPr>
          <w:color w:val="000000" w:themeColor="text1"/>
        </w:rPr>
      </w:pPr>
      <w:r>
        <w:rPr>
          <w:color w:val="000000" w:themeColor="text1"/>
        </w:rPr>
        <w:t xml:space="preserve">The Pathfinding picked for this </w:t>
      </w:r>
      <w:r w:rsidR="006B5CC5">
        <w:rPr>
          <w:color w:val="000000" w:themeColor="text1"/>
        </w:rPr>
        <w:t>is A* as this works a lot better than Dijk</w:t>
      </w:r>
      <w:r w:rsidR="00613CCA">
        <w:rPr>
          <w:color w:val="000000" w:themeColor="text1"/>
        </w:rPr>
        <w:t>stra</w:t>
      </w:r>
      <w:r w:rsidR="000E1417">
        <w:rPr>
          <w:color w:val="000000" w:themeColor="text1"/>
        </w:rPr>
        <w:t xml:space="preserve"> is all categories this mainly comes down to the fact A* is an improvement on Dijkst</w:t>
      </w:r>
      <w:r w:rsidR="00BD0F1E">
        <w:rPr>
          <w:color w:val="000000" w:themeColor="text1"/>
        </w:rPr>
        <w:t xml:space="preserve">ra algorithm and has added features which makes the algorithm </w:t>
      </w:r>
      <w:r w:rsidR="009D53B2">
        <w:rPr>
          <w:color w:val="000000" w:themeColor="text1"/>
        </w:rPr>
        <w:t>perform</w:t>
      </w:r>
      <w:r w:rsidR="00BD0F1E">
        <w:rPr>
          <w:color w:val="000000" w:themeColor="text1"/>
        </w:rPr>
        <w:t xml:space="preserve"> better.</w:t>
      </w:r>
      <w:r w:rsidR="002C6FD7">
        <w:rPr>
          <w:color w:val="000000" w:themeColor="text1"/>
        </w:rPr>
        <w:t xml:space="preserve"> As is this pathfinding works faster, works better on bigger maps is checks less node and moves towards the target node.</w:t>
      </w:r>
      <w:r w:rsidR="00E8766E">
        <w:rPr>
          <w:color w:val="000000" w:themeColor="text1"/>
        </w:rPr>
        <w:t xml:space="preserve"> With these test it makes A* the </w:t>
      </w:r>
      <w:r w:rsidR="00710D49">
        <w:rPr>
          <w:color w:val="000000" w:themeColor="text1"/>
        </w:rPr>
        <w:t>ob</w:t>
      </w:r>
      <w:r w:rsidR="00EF3F2D">
        <w:rPr>
          <w:color w:val="000000" w:themeColor="text1"/>
        </w:rPr>
        <w:t>viously chose out of the two pathfinding algorithms.</w:t>
      </w:r>
    </w:p>
    <w:p w14:paraId="2E161248" w14:textId="77777777" w:rsidR="00DA5AAC" w:rsidRPr="00056482" w:rsidRDefault="00DA5AAC" w:rsidP="00DA5AAC">
      <w:pPr>
        <w:pStyle w:val="Heading3"/>
      </w:pPr>
      <w:bookmarkStart w:id="23" w:name="_Toc69986907"/>
      <w:r>
        <w:t>Nav Mesh VS Pathfinding</w:t>
      </w:r>
      <w:bookmarkEnd w:id="23"/>
    </w:p>
    <w:p w14:paraId="7F4A1BF8" w14:textId="253DE585" w:rsidR="00DA5AAC" w:rsidRPr="00DA5AAC" w:rsidRDefault="00DA5AAC" w:rsidP="004B089F">
      <w:pPr>
        <w:spacing w:line="276" w:lineRule="auto"/>
      </w:pPr>
      <w:r>
        <w:t xml:space="preserve">These two system work similar as they do the same pathfinding. The main different it that the nav mesh is built into unity and can auto generate a grid that avoids any obstacles. This is in place as a way to have agents in the game without having to add a pathfinding algorithm. This make making a game easier to do. this does have a weighting and cost system where the agent can move along paths. My goal going into this project was to make an agent that uses a pathfinding algorithm, and this was looked into but does not fit the requirements for a finial year project as unity hands all of the systems. This also cannot be optimised to use as little memory as possible. Both are viable options when making agents in a game but as I am doing a coding course, I want to make code and add a system to find the shortest path without a systems in unity. </w:t>
      </w:r>
    </w:p>
    <w:p w14:paraId="2DB1E8F8" w14:textId="7130CC93" w:rsidR="00EF3F2D" w:rsidRDefault="00C06AC7" w:rsidP="004B089F">
      <w:pPr>
        <w:pStyle w:val="Heading2"/>
        <w:spacing w:line="276" w:lineRule="auto"/>
      </w:pPr>
      <w:bookmarkStart w:id="24" w:name="_Toc69986908"/>
      <w:r>
        <w:t>Game Engine</w:t>
      </w:r>
      <w:bookmarkEnd w:id="24"/>
    </w:p>
    <w:p w14:paraId="110CFC1D" w14:textId="64E0E23E" w:rsidR="00A7115E" w:rsidRDefault="00A7115E" w:rsidP="004B089F">
      <w:pPr>
        <w:pStyle w:val="Heading3"/>
        <w:spacing w:line="276" w:lineRule="auto"/>
      </w:pPr>
      <w:bookmarkStart w:id="25" w:name="_Toc69986909"/>
      <w:r>
        <w:t>Unity</w:t>
      </w:r>
      <w:bookmarkEnd w:id="25"/>
    </w:p>
    <w:p w14:paraId="22544927" w14:textId="1D6327FF" w:rsidR="00A7115E" w:rsidRDefault="005D474A" w:rsidP="004B089F">
      <w:pPr>
        <w:spacing w:line="276" w:lineRule="auto"/>
      </w:pPr>
      <w:r>
        <w:t>Unity is one of the most p</w:t>
      </w:r>
      <w:r w:rsidR="004C5613">
        <w:t xml:space="preserve">opular game development tools for indie game </w:t>
      </w:r>
      <w:r w:rsidR="0058339E">
        <w:t xml:space="preserve">developers. The reason for this is because it is easy to start learning and to use as the interface </w:t>
      </w:r>
      <w:r w:rsidR="003B68AE">
        <w:t xml:space="preserve">is simple and easy to get around. The main </w:t>
      </w:r>
      <w:r w:rsidR="00827FA4">
        <w:t>part</w:t>
      </w:r>
      <w:r w:rsidR="003B68AE">
        <w:t xml:space="preserve"> of unity is with its 3D physics engine, lighting </w:t>
      </w:r>
      <w:r w:rsidR="007353A7">
        <w:t xml:space="preserve">system, and </w:t>
      </w:r>
      <w:r w:rsidR="00D23676">
        <w:t xml:space="preserve">the prefab </w:t>
      </w:r>
      <w:r w:rsidR="00D26BF4">
        <w:t xml:space="preserve">items. The </w:t>
      </w:r>
      <w:r w:rsidR="00986083">
        <w:t>3</w:t>
      </w:r>
      <w:r w:rsidR="00D26BF4">
        <w:t>D physic engine</w:t>
      </w:r>
      <w:r w:rsidR="00986083">
        <w:t xml:space="preserve"> call </w:t>
      </w:r>
      <w:r w:rsidR="00986083" w:rsidRPr="00986083">
        <w:t>Nvidia PhysX</w:t>
      </w:r>
      <w:r w:rsidR="00986083">
        <w:t xml:space="preserve"> this is </w:t>
      </w:r>
      <w:r w:rsidR="00827FA4">
        <w:t>an</w:t>
      </w:r>
      <w:r w:rsidR="00986083">
        <w:t xml:space="preserve"> engine that can run </w:t>
      </w:r>
      <w:r w:rsidR="00044F1D">
        <w:t xml:space="preserve">off of the </w:t>
      </w:r>
      <w:r w:rsidR="009F6E45">
        <w:t>user’s</w:t>
      </w:r>
      <w:r w:rsidR="00044F1D">
        <w:t xml:space="preserve"> graphics card make the game less stressful for the CPU. </w:t>
      </w:r>
      <w:r w:rsidR="00D27007">
        <w:t xml:space="preserve">This system can handle any simulation the users can think of as long as its </w:t>
      </w:r>
      <w:r w:rsidR="00AF00D6">
        <w:t xml:space="preserve">optimism. </w:t>
      </w:r>
      <w:r w:rsidR="000E13EB">
        <w:t xml:space="preserve">The lighting system </w:t>
      </w:r>
      <w:r w:rsidR="00506F58">
        <w:t xml:space="preserve">which can run at real time, have the lighting baked for </w:t>
      </w:r>
      <w:r w:rsidR="00827FA4">
        <w:t>non-moving</w:t>
      </w:r>
      <w:r w:rsidR="00506F58">
        <w:t xml:space="preserve"> objects this can also be done at run time. </w:t>
      </w:r>
      <w:r w:rsidR="00827FA4">
        <w:t xml:space="preserve">With a good refection and shader system to make the game look a lot better and can also make the game run smoother. The prefab system is the best part of the system as this lets the users save </w:t>
      </w:r>
      <w:r w:rsidR="00277395">
        <w:t>all the values and scripts on a game object</w:t>
      </w:r>
      <w:r w:rsidR="00887B89">
        <w:t xml:space="preserve"> this object can be used multiple time and will all have the same </w:t>
      </w:r>
      <w:r w:rsidR="00887B89" w:rsidRPr="00887B89">
        <w:t xml:space="preserve">properties </w:t>
      </w:r>
      <w:r w:rsidR="008154A5">
        <w:t xml:space="preserve">each time. This is good for code reusability as the user does not need to </w:t>
      </w:r>
      <w:r w:rsidR="006218FA">
        <w:t xml:space="preserve">rewrite code for each item and make making classes easier for the user. </w:t>
      </w:r>
    </w:p>
    <w:p w14:paraId="18AA819E" w14:textId="3C57A2D3" w:rsidR="0065091B" w:rsidRDefault="00FE7FC7" w:rsidP="004B089F">
      <w:pPr>
        <w:spacing w:line="276" w:lineRule="auto"/>
      </w:pPr>
      <w:r>
        <w:t xml:space="preserve">With unity having such a large community this mean that there </w:t>
      </w:r>
      <w:r w:rsidR="00160AF2">
        <w:t>is</w:t>
      </w:r>
      <w:r>
        <w:t xml:space="preserve"> system that have been made to improve unity this is with the asset store or with plugins that the community has to improve </w:t>
      </w:r>
      <w:r w:rsidR="00221153">
        <w:t xml:space="preserve">or cut down development time. With the asset store the user can get any thing from scripts to 3d models this make the development process easier as </w:t>
      </w:r>
      <w:r w:rsidR="007B3E2D">
        <w:t xml:space="preserve">anyone can get into it. the plugins make the light and build maps much easier as the users can us this </w:t>
      </w:r>
      <w:r w:rsidR="00ED0756">
        <w:t>make what every is need.</w:t>
      </w:r>
      <w:r w:rsidR="00160AF2">
        <w:t xml:space="preserve"> </w:t>
      </w:r>
      <w:r w:rsidR="0065091B">
        <w:t xml:space="preserve">Unity work very well with GitHub and can be push to the </w:t>
      </w:r>
      <w:r w:rsidR="00160AF2">
        <w:t>users’</w:t>
      </w:r>
      <w:r w:rsidR="0065091B">
        <w:t xml:space="preserve"> re</w:t>
      </w:r>
      <w:r w:rsidR="00886885">
        <w:t xml:space="preserve">positories </w:t>
      </w:r>
      <w:r w:rsidR="002C4C8E">
        <w:t xml:space="preserve">because of this system the user should not lose the project </w:t>
      </w:r>
      <w:r w:rsidR="005920F1">
        <w:t xml:space="preserve">and will always have a back up to go to in case anything goes wrong with the project. this system can be used with a plugin in unity </w:t>
      </w:r>
      <w:r w:rsidR="00160AF2">
        <w:t xml:space="preserve">or with just the desktop app on windows. </w:t>
      </w:r>
    </w:p>
    <w:p w14:paraId="090E544B" w14:textId="76128BE3" w:rsidR="002E0A59" w:rsidRDefault="002E0A59" w:rsidP="004B089F">
      <w:pPr>
        <w:spacing w:line="276" w:lineRule="auto"/>
      </w:pPr>
      <w:r>
        <w:lastRenderedPageBreak/>
        <w:t>Unity has I very good ani</w:t>
      </w:r>
      <w:r w:rsidR="00C7632F">
        <w:t xml:space="preserve">mation where in the application the user can make </w:t>
      </w:r>
      <w:r w:rsidR="006A42F0">
        <w:t xml:space="preserve">all animations for there game this does need a model this has been made in another </w:t>
      </w:r>
      <w:r w:rsidR="00D85C89">
        <w:t xml:space="preserve">modelling software and is rigged up with a </w:t>
      </w:r>
      <w:r w:rsidR="007917B1">
        <w:t xml:space="preserve">joints and bones once this is set </w:t>
      </w:r>
      <w:r w:rsidR="00066597">
        <w:t>up</w:t>
      </w:r>
      <w:r w:rsidR="007917B1">
        <w:t xml:space="preserve"> the user can make all assets in this soft</w:t>
      </w:r>
      <w:r w:rsidR="00066597">
        <w:t xml:space="preserve">ware. This also includes </w:t>
      </w:r>
      <w:r w:rsidR="00154BFF">
        <w:t xml:space="preserve">a visual coding like system for animation switch such as running to walking. </w:t>
      </w:r>
      <w:r w:rsidR="005A6157">
        <w:t xml:space="preserve">This makes it easy for all user to make smooth animation for all characters and models in </w:t>
      </w:r>
      <w:r w:rsidR="000D32FD">
        <w:t xml:space="preserve">game. </w:t>
      </w:r>
    </w:p>
    <w:p w14:paraId="5C02BD26" w14:textId="3CB49624" w:rsidR="00A7115E" w:rsidRDefault="00A7115E" w:rsidP="004B089F">
      <w:pPr>
        <w:pStyle w:val="Heading3"/>
        <w:spacing w:line="276" w:lineRule="auto"/>
      </w:pPr>
      <w:bookmarkStart w:id="26" w:name="_Toc69986910"/>
      <w:r>
        <w:t>Unreal</w:t>
      </w:r>
      <w:bookmarkEnd w:id="26"/>
    </w:p>
    <w:p w14:paraId="79F8C878" w14:textId="7DCEE399" w:rsidR="00DB44D2" w:rsidRDefault="00C976AB" w:rsidP="004B089F">
      <w:pPr>
        <w:spacing w:line="276" w:lineRule="auto"/>
      </w:pPr>
      <w:r>
        <w:t xml:space="preserve">Unreal is another popular game </w:t>
      </w:r>
      <w:r w:rsidR="00F5542B">
        <w:t xml:space="preserve">development platform which offers more features than unity </w:t>
      </w:r>
      <w:r w:rsidR="00863D95">
        <w:t xml:space="preserve">as this has </w:t>
      </w:r>
      <w:r w:rsidR="004F4053">
        <w:t xml:space="preserve">modelling </w:t>
      </w:r>
      <w:r w:rsidR="003E2C9D">
        <w:t>software</w:t>
      </w:r>
      <w:r w:rsidR="004F4053">
        <w:t xml:space="preserve"> where the user can c</w:t>
      </w:r>
      <w:r w:rsidR="003E2C9D">
        <w:t xml:space="preserve">reate the models </w:t>
      </w:r>
      <w:r w:rsidR="00627A42">
        <w:t>inside</w:t>
      </w:r>
      <w:r w:rsidR="003E2C9D">
        <w:t xml:space="preserve"> of unreal and has </w:t>
      </w:r>
      <w:r w:rsidR="00627A42">
        <w:t xml:space="preserve">a very good rendering system where all materials can be made from unreal. This means that this system can be used for everything for making a game. this does make using this system </w:t>
      </w:r>
      <w:r w:rsidR="00DB44D2">
        <w:t>very hard to understand when the user is first opens and uses unreal engine.</w:t>
      </w:r>
      <w:r w:rsidR="00583EAA">
        <w:t xml:space="preserve"> </w:t>
      </w:r>
      <w:r w:rsidR="00291C62">
        <w:t xml:space="preserve">This engine is built for </w:t>
      </w:r>
      <w:r w:rsidR="00364995">
        <w:t xml:space="preserve">multi </w:t>
      </w:r>
      <w:r w:rsidR="00322007">
        <w:t>users’</w:t>
      </w:r>
      <w:r w:rsidR="00364995">
        <w:t xml:space="preserve"> games and is designed for pipeline </w:t>
      </w:r>
      <w:r w:rsidR="00B53233">
        <w:t>building this means that each part of the game is made by someone else</w:t>
      </w:r>
      <w:r w:rsidR="00226D07">
        <w:t xml:space="preserve">. And move one to the next person. </w:t>
      </w:r>
      <w:r w:rsidR="005A7852">
        <w:t>With the modelling tool the users can also make all the an</w:t>
      </w:r>
      <w:r w:rsidR="00796CE5">
        <w:t>imations for any model that is built unreal. With key framing and also with blueprint an</w:t>
      </w:r>
      <w:r w:rsidR="00004641">
        <w:t xml:space="preserve">imation system. this cuts out the use of other modelling system and export these assets </w:t>
      </w:r>
      <w:r w:rsidR="003A5E43">
        <w:t>to unreal.</w:t>
      </w:r>
      <w:r w:rsidR="0011043E">
        <w:t xml:space="preserve"> With this </w:t>
      </w:r>
      <w:r w:rsidR="00786455">
        <w:t>modelling</w:t>
      </w:r>
      <w:r w:rsidR="0011043E">
        <w:t xml:space="preserve"> system the unreal engine has hair and clothing tool so the user can </w:t>
      </w:r>
      <w:r w:rsidR="00786455">
        <w:t>easily</w:t>
      </w:r>
      <w:r w:rsidR="00EA30DB">
        <w:t xml:space="preserve"> make all part of the game and any character in this system. </w:t>
      </w:r>
      <w:r w:rsidR="00786455">
        <w:t>T</w:t>
      </w:r>
      <w:r w:rsidR="00EA30DB">
        <w:t xml:space="preserve">his is so the users </w:t>
      </w:r>
      <w:r w:rsidR="0051628C">
        <w:t>do</w:t>
      </w:r>
      <w:r w:rsidR="00786455">
        <w:t xml:space="preserve"> not have any export issues and will always have working models. </w:t>
      </w:r>
    </w:p>
    <w:p w14:paraId="39ED110E" w14:textId="73674577" w:rsidR="005E5AAA" w:rsidRDefault="005E5AAA" w:rsidP="004B089F">
      <w:pPr>
        <w:spacing w:line="276" w:lineRule="auto"/>
      </w:pPr>
      <w:r>
        <w:t xml:space="preserve">One of the best reason a lot of people use unreal is for the blueprint system this mean that anyone can make a game with out </w:t>
      </w:r>
      <w:r w:rsidR="00B26F8D">
        <w:t xml:space="preserve">having to write any code. this is a visual why of coding this means the users can add code blocks to </w:t>
      </w:r>
      <w:r w:rsidR="001D0E9F">
        <w:t>do functions. With this system it makes this engine more inviting for new users with this s</w:t>
      </w:r>
      <w:r w:rsidR="007716E0">
        <w:t xml:space="preserve">aid most user will not user all of the </w:t>
      </w:r>
      <w:r w:rsidR="007716E0" w:rsidRPr="007716E0">
        <w:t xml:space="preserve">advanced </w:t>
      </w:r>
      <w:r w:rsidR="007716E0">
        <w:t xml:space="preserve">systems in this engine as there is too many to use all of them. Blueprint is a good system for users when they first start of and there are </w:t>
      </w:r>
      <w:r w:rsidR="00C34068">
        <w:t>plenty</w:t>
      </w:r>
      <w:r w:rsidR="007716E0">
        <w:t xml:space="preserve"> of</w:t>
      </w:r>
      <w:r w:rsidR="00C34068">
        <w:t xml:space="preserve"> </w:t>
      </w:r>
      <w:r w:rsidR="00C34068" w:rsidRPr="00C34068">
        <w:t>tutorial</w:t>
      </w:r>
      <w:r w:rsidR="00C34068">
        <w:t xml:space="preserve"> for this system with </w:t>
      </w:r>
      <w:r w:rsidR="00322007">
        <w:t xml:space="preserve">a smaller comity than unity but still big another for a relative new user to unreal to make a game with this system. </w:t>
      </w:r>
      <w:r w:rsidR="00C34068">
        <w:t xml:space="preserve"> </w:t>
      </w:r>
    </w:p>
    <w:p w14:paraId="5BE0E4B5" w14:textId="4F85720D" w:rsidR="003A5E43" w:rsidRDefault="003A5E43" w:rsidP="004B089F">
      <w:pPr>
        <w:spacing w:line="276" w:lineRule="auto"/>
      </w:pPr>
      <w:r>
        <w:t xml:space="preserve">Another main system to unreal is the </w:t>
      </w:r>
      <w:r w:rsidR="008E4C21">
        <w:t>built-in</w:t>
      </w:r>
      <w:r w:rsidR="0021179A">
        <w:t xml:space="preserve"> multiplayer framework which makes creating a multiplayer game very easy as the system comes with a template for multiplayer </w:t>
      </w:r>
      <w:r w:rsidR="009F57BE">
        <w:t xml:space="preserve">games. This can be with </w:t>
      </w:r>
      <w:r w:rsidR="008E4C21">
        <w:t>client-side</w:t>
      </w:r>
      <w:r w:rsidR="00B43E71">
        <w:t xml:space="preserve"> hosting and with sever side hosting. </w:t>
      </w:r>
      <w:r w:rsidR="00C94159">
        <w:t xml:space="preserve">With this </w:t>
      </w:r>
      <w:r w:rsidR="0011043E">
        <w:t>system</w:t>
      </w:r>
      <w:r w:rsidR="00C94159">
        <w:t xml:space="preserve"> in place on unreal it makes making multiplayer </w:t>
      </w:r>
      <w:r w:rsidR="0011043E">
        <w:t>game</w:t>
      </w:r>
      <w:r w:rsidR="00C94159">
        <w:t xml:space="preserve"> </w:t>
      </w:r>
      <w:r w:rsidR="0011043E">
        <w:t>simple and easy to set up.</w:t>
      </w:r>
    </w:p>
    <w:p w14:paraId="51354B6B" w14:textId="66E3EA14" w:rsidR="00A7115E" w:rsidRDefault="00A7115E" w:rsidP="004B089F">
      <w:pPr>
        <w:pStyle w:val="Heading3"/>
        <w:spacing w:line="276" w:lineRule="auto"/>
      </w:pPr>
      <w:bookmarkStart w:id="27" w:name="_Toc69986911"/>
      <w:r>
        <w:t>Selected En</w:t>
      </w:r>
      <w:r w:rsidR="00284A29">
        <w:t>gine</w:t>
      </w:r>
      <w:bookmarkEnd w:id="27"/>
    </w:p>
    <w:p w14:paraId="5097E033" w14:textId="389AE286" w:rsidR="000D32FD" w:rsidRPr="000D32FD" w:rsidRDefault="000D32FD" w:rsidP="000D32FD">
      <w:r>
        <w:t>Both of these engines are va</w:t>
      </w:r>
      <w:r w:rsidR="00DC603D">
        <w:t xml:space="preserve">lid chooses for this game. </w:t>
      </w:r>
      <w:r w:rsidR="00EF5D04">
        <w:t>T</w:t>
      </w:r>
      <w:r w:rsidR="00DC603D">
        <w:t xml:space="preserve">he main difference </w:t>
      </w:r>
      <w:r w:rsidR="00E04296">
        <w:t xml:space="preserve">is that unreal is built for bigger groups and for bigger games </w:t>
      </w:r>
      <w:r w:rsidR="00D224A3">
        <w:t>whereas</w:t>
      </w:r>
      <w:r w:rsidR="00E04296">
        <w:t xml:space="preserve"> unity is made </w:t>
      </w:r>
      <w:r w:rsidR="00EF5D04">
        <w:t xml:space="preserve">for smaller team like indie games. One of the reason I have picked unity over unreal is because of the </w:t>
      </w:r>
      <w:r w:rsidR="00E93D46">
        <w:t>how much I know each one. In this case I have made multiple game</w:t>
      </w:r>
      <w:r w:rsidR="00280D36">
        <w:t xml:space="preserve"> in unity and have only made one game in unreal this </w:t>
      </w:r>
      <w:r w:rsidR="00435DED">
        <w:t xml:space="preserve">means </w:t>
      </w:r>
      <w:r w:rsidR="00280D36">
        <w:t>I know unity</w:t>
      </w:r>
      <w:r w:rsidR="00435DED">
        <w:t>’s</w:t>
      </w:r>
      <w:r w:rsidR="00280D36">
        <w:t xml:space="preserve"> system</w:t>
      </w:r>
      <w:r w:rsidR="00435DED">
        <w:t>s</w:t>
      </w:r>
      <w:r w:rsidR="00280D36">
        <w:t xml:space="preserve"> a lot better and can make a lot of the game without research </w:t>
      </w:r>
      <w:r w:rsidR="00435DED">
        <w:t xml:space="preserve">whereas </w:t>
      </w:r>
      <w:r w:rsidR="00B00181">
        <w:t>in unreal I would have to do a lot of research to make the ba</w:t>
      </w:r>
      <w:r w:rsidR="00726E4F">
        <w:t xml:space="preserve">sic parts of this game as I do not know enough about unreal and C++ to feel </w:t>
      </w:r>
      <w:r w:rsidR="00726E4F" w:rsidRPr="00726E4F">
        <w:t xml:space="preserve">confident </w:t>
      </w:r>
      <w:r w:rsidR="00CC7DFC">
        <w:t>using this engine and language</w:t>
      </w:r>
      <w:r w:rsidR="00AC6AEA">
        <w:t xml:space="preserve">. Another reason is because unreal has too many features that is not need in the project where unity </w:t>
      </w:r>
      <w:r w:rsidR="009F6072">
        <w:t xml:space="preserve">has a smaller amount of feature that will improve on my project. unreal also </w:t>
      </w:r>
      <w:r w:rsidR="00C23CFE">
        <w:t xml:space="preserve">has a very long loading time this cause me to waste time with waiting for the system to boot whereas unity does not have this issue and can load it up </w:t>
      </w:r>
      <w:r w:rsidR="00D224A3">
        <w:t>much quicker.</w:t>
      </w:r>
      <w:r w:rsidR="00C058BF">
        <w:t xml:space="preserve"> This also comes down to blueprint vs code as I wanted </w:t>
      </w:r>
      <w:r w:rsidR="001F132B">
        <w:t xml:space="preserve">to code this </w:t>
      </w:r>
      <w:proofErr w:type="gramStart"/>
      <w:r w:rsidR="001F132B">
        <w:t>game</w:t>
      </w:r>
      <w:proofErr w:type="gramEnd"/>
      <w:r w:rsidR="001F132B">
        <w:t xml:space="preserve"> I would not want to use blueprints as how they are set out confuses </w:t>
      </w:r>
      <w:r w:rsidR="003500EE">
        <w:t xml:space="preserve">me and cannot see what the code is doing this is why I have </w:t>
      </w:r>
      <w:r w:rsidR="003500EE" w:rsidRPr="003500EE">
        <w:t xml:space="preserve">opted </w:t>
      </w:r>
      <w:r w:rsidR="003500EE">
        <w:t xml:space="preserve">to do all of my project in code as I find it easier to see what is happening and why it </w:t>
      </w:r>
      <w:r w:rsidR="003500EE">
        <w:lastRenderedPageBreak/>
        <w:t>is happening</w:t>
      </w:r>
      <w:r w:rsidR="00C058BF">
        <w:t>.</w:t>
      </w:r>
      <w:r w:rsidR="00D224A3">
        <w:t xml:space="preserve"> The final reason is to do with the </w:t>
      </w:r>
      <w:r w:rsidR="00C058BF">
        <w:t xml:space="preserve">community </w:t>
      </w:r>
      <w:r w:rsidR="00D224A3">
        <w:t xml:space="preserve">around unity and unreal, booth have </w:t>
      </w:r>
      <w:r w:rsidR="00C058BF">
        <w:t>communities,</w:t>
      </w:r>
      <w:r w:rsidR="00D224A3">
        <w:t xml:space="preserve"> </w:t>
      </w:r>
      <w:r w:rsidR="00892E2A">
        <w:t xml:space="preserve">but unity has a much larger one and that means it is much easier to find and ask for solutions when I am stuck in this project. </w:t>
      </w:r>
      <w:r w:rsidR="001E5BF2">
        <w:t>there is also a much larger asset store for unity this mean as I am not</w:t>
      </w:r>
      <w:r w:rsidR="00C058BF">
        <w:t xml:space="preserve"> </w:t>
      </w:r>
      <w:r w:rsidR="00C058BF" w:rsidRPr="00726E4F">
        <w:t>confident</w:t>
      </w:r>
      <w:r w:rsidR="001E5BF2">
        <w:t xml:space="preserve"> at 3D </w:t>
      </w:r>
      <w:r w:rsidR="003500EE">
        <w:t>modelling,</w:t>
      </w:r>
      <w:r w:rsidR="001E5BF2">
        <w:t xml:space="preserve"> </w:t>
      </w:r>
      <w:r w:rsidR="00C058BF">
        <w:t>I can find free asset on this store to add to my game where in unreal it is not as easy to find answers on your problems and to find free models for projects.</w:t>
      </w:r>
    </w:p>
    <w:p w14:paraId="1C651503" w14:textId="4996287E" w:rsidR="00187CD9" w:rsidRDefault="008F6A4C" w:rsidP="004B089F">
      <w:pPr>
        <w:pStyle w:val="Heading2"/>
        <w:spacing w:line="276" w:lineRule="auto"/>
      </w:pPr>
      <w:bookmarkStart w:id="28" w:name="_Toc69986912"/>
      <w:r>
        <w:t>I</w:t>
      </w:r>
      <w:r w:rsidRPr="008F6A4C">
        <w:t>mplementation</w:t>
      </w:r>
      <w:bookmarkEnd w:id="28"/>
    </w:p>
    <w:p w14:paraId="209C494F" w14:textId="39958A3B" w:rsidR="0037008D" w:rsidRPr="00F878A7" w:rsidRDefault="0037008D" w:rsidP="004B089F">
      <w:pPr>
        <w:spacing w:line="276" w:lineRule="auto"/>
        <w:rPr>
          <w:color w:val="FF0000"/>
        </w:rPr>
      </w:pPr>
      <w:r>
        <w:t xml:space="preserve">This will explain how the code was done and how this was added to the game. </w:t>
      </w:r>
      <w:r w:rsidR="00494795">
        <w:t>The part this will go over will be the</w:t>
      </w:r>
      <w:r w:rsidR="000913AF">
        <w:t xml:space="preserve"> grid creation, pathfinding, moving the agents, </w:t>
      </w:r>
      <w:r w:rsidR="00F878A7">
        <w:t xml:space="preserve">and </w:t>
      </w:r>
      <w:r w:rsidR="00A71203">
        <w:t>binary heap</w:t>
      </w:r>
      <w:r w:rsidR="00F878A7">
        <w:t xml:space="preserve"> optimisation.</w:t>
      </w:r>
      <w:r w:rsidR="00F878A7">
        <w:rPr>
          <w:color w:val="FF0000"/>
        </w:rPr>
        <w:t xml:space="preserve"> Add more as they get added.</w:t>
      </w:r>
    </w:p>
    <w:p w14:paraId="56DB23D6" w14:textId="53D8DB5E" w:rsidR="008F6A4C" w:rsidRDefault="0037008D" w:rsidP="004B089F">
      <w:pPr>
        <w:pStyle w:val="Heading3"/>
        <w:spacing w:line="276" w:lineRule="auto"/>
      </w:pPr>
      <w:bookmarkStart w:id="29" w:name="_Toc69986913"/>
      <w:r>
        <w:t>Grid</w:t>
      </w:r>
      <w:bookmarkEnd w:id="29"/>
    </w:p>
    <w:p w14:paraId="0A754C67" w14:textId="77777777" w:rsidR="0074795D" w:rsidRDefault="003829F1" w:rsidP="004B089F">
      <w:pPr>
        <w:spacing w:line="276" w:lineRule="auto"/>
      </w:pPr>
      <w:r>
        <w:t xml:space="preserve">The grid script is designed to map out where the nodes are placed on the map and </w:t>
      </w:r>
      <w:r w:rsidR="00096F0C">
        <w:t xml:space="preserve">to set the values of the node on the map. The first part of the script is creating the grid on the map </w:t>
      </w:r>
      <w:r w:rsidR="008A77EF">
        <w:t xml:space="preserve">this is set to make the grid </w:t>
      </w:r>
      <w:r w:rsidR="00CC4271">
        <w:t xml:space="preserve">to the size of the map and can be changed depending on how the </w:t>
      </w:r>
      <w:r w:rsidR="0047658D">
        <w:t xml:space="preserve">developer needs. This part also set the size of each node </w:t>
      </w:r>
      <w:r w:rsidR="00EC09B8">
        <w:t>this is done by setting the value of a node radius</w:t>
      </w:r>
      <w:r w:rsidR="009726E6">
        <w:t xml:space="preserve"> this is done in the unity inspector window.</w:t>
      </w:r>
      <w:r w:rsidR="007F5947">
        <w:t xml:space="preserve"> Along with this in the awake function </w:t>
      </w:r>
      <w:r w:rsidR="005F5142">
        <w:t>the terrain type is set this is part of the weighting system</w:t>
      </w:r>
      <w:r w:rsidR="00480C16">
        <w:t xml:space="preserve">, this uses a ray cast to check each node and see what </w:t>
      </w:r>
      <w:r w:rsidR="00CB18DA">
        <w:t xml:space="preserve">layer mask it is overlapping with. In the inspector </w:t>
      </w:r>
      <w:r w:rsidR="008A2E1E">
        <w:t xml:space="preserve">the developer can change what layer is set and what the value is for this </w:t>
      </w:r>
      <w:r w:rsidR="00EC5070">
        <w:t xml:space="preserve">layer mask. </w:t>
      </w:r>
      <w:r w:rsidR="00025118">
        <w:t xml:space="preserve">This data is </w:t>
      </w:r>
      <w:r w:rsidR="00125D68">
        <w:t>stored</w:t>
      </w:r>
      <w:r w:rsidR="00025118">
        <w:t xml:space="preserve"> in</w:t>
      </w:r>
      <w:r w:rsidR="00C118EC">
        <w:t xml:space="preserve"> a dictionary</w:t>
      </w:r>
      <w:r w:rsidR="007D3F2A">
        <w:t xml:space="preserve"> the main reason for the dictionary is because 2 bit of data can be added and only one need to be called to get</w:t>
      </w:r>
      <w:r w:rsidR="00845F3C">
        <w:t xml:space="preserve"> both bit of data. When the ray cast checks each node in the gird it will try to get the value from </w:t>
      </w:r>
      <w:r w:rsidR="00D4711A">
        <w:t xml:space="preserve">the dictionary and output the data </w:t>
      </w:r>
      <w:r w:rsidR="00AB7A85">
        <w:t>of the movement penalty that is set in the in</w:t>
      </w:r>
      <w:r w:rsidR="006E70B1">
        <w:t>spector</w:t>
      </w:r>
      <w:r w:rsidR="009C04BA">
        <w:t xml:space="preserve"> this value is then set to that node.</w:t>
      </w:r>
    </w:p>
    <w:p w14:paraId="4F00F1E8" w14:textId="769EC53A" w:rsidR="00C06AC7" w:rsidRDefault="009C04BA" w:rsidP="004B089F">
      <w:pPr>
        <w:spacing w:line="276" w:lineRule="auto"/>
      </w:pPr>
      <w:r>
        <w:t xml:space="preserve">When the create </w:t>
      </w:r>
      <w:r w:rsidR="00AD5575">
        <w:t>grid,</w:t>
      </w:r>
      <w:r w:rsidR="00897138">
        <w:t xml:space="preserve"> function is ca</w:t>
      </w:r>
      <w:r w:rsidR="0074795D">
        <w:t xml:space="preserve">lled the function will find the bottom left conner of the map </w:t>
      </w:r>
      <w:r w:rsidR="008B299A">
        <w:t xml:space="preserve">check </w:t>
      </w:r>
      <w:r w:rsidR="00FB6E64">
        <w:t xml:space="preserve">if the point of the grid is not a wall </w:t>
      </w:r>
      <w:r w:rsidR="00582C8C">
        <w:t>by checking around the node to see if the unwalkable mask is in the radius</w:t>
      </w:r>
      <w:r w:rsidR="005B68CC">
        <w:t xml:space="preserve"> then if that node is </w:t>
      </w:r>
      <w:r w:rsidR="009D53B2">
        <w:t>walkable,</w:t>
      </w:r>
      <w:r w:rsidR="005B68CC">
        <w:t xml:space="preserve"> it will check what the movement penalty is using the method above. </w:t>
      </w:r>
      <w:r w:rsidR="006B2C60">
        <w:t xml:space="preserve">Then this set the node using the node class with the data </w:t>
      </w:r>
      <w:r w:rsidR="00A01D77">
        <w:t xml:space="preserve">of; if its walkable, the X and Y positions </w:t>
      </w:r>
      <w:r w:rsidR="008A447B">
        <w:t xml:space="preserve">and the movement penalty of this node. This runs until </w:t>
      </w:r>
      <w:r w:rsidR="00AD5575">
        <w:t>all</w:t>
      </w:r>
      <w:r w:rsidR="002E5613">
        <w:t xml:space="preserve"> points of the grid has been don. This then gets passed to the box blur algorithm (</w:t>
      </w:r>
      <w:r w:rsidR="00563CE2">
        <w:t>See 4.1.3</w:t>
      </w:r>
      <w:r w:rsidR="002E5613">
        <w:t>)</w:t>
      </w:r>
      <w:r w:rsidR="00563CE2">
        <w:t>.</w:t>
      </w:r>
    </w:p>
    <w:p w14:paraId="7A2DB870" w14:textId="7A17F0D3" w:rsidR="00563CE2" w:rsidRDefault="00BA690A" w:rsidP="004B089F">
      <w:pPr>
        <w:spacing w:line="276" w:lineRule="auto"/>
      </w:pPr>
      <w:r>
        <w:t xml:space="preserve">The Box blur algorithm is a way to get the </w:t>
      </w:r>
      <w:r w:rsidR="00A366A8">
        <w:t>average value of 9 bit of data in a matrix</w:t>
      </w:r>
      <w:r w:rsidR="00693796">
        <w:t>. The reason for this in this game is because of how the argents moves before this point. The a</w:t>
      </w:r>
      <w:r w:rsidR="00101277">
        <w:t xml:space="preserve">gents would just move alone the side of the path as this was the shortest path with the lowest </w:t>
      </w:r>
      <w:r w:rsidR="006666AE">
        <w:t xml:space="preserve">weight value. This algorithm combines all values </w:t>
      </w:r>
      <w:r w:rsidR="006D6DB5">
        <w:t xml:space="preserve">from 9 node </w:t>
      </w:r>
      <w:r w:rsidR="005E7742" w:rsidRPr="005E7742">
        <w:t xml:space="preserve">adjacent </w:t>
      </w:r>
      <w:r w:rsidR="005E7742">
        <w:t xml:space="preserve">to this node because of this </w:t>
      </w:r>
      <w:r w:rsidR="00907F53">
        <w:t xml:space="preserve">the middle of the path becomes the lowest weighting </w:t>
      </w:r>
      <w:r w:rsidR="00FD07F2">
        <w:t>on the path. With this the agents move along the middle of the path</w:t>
      </w:r>
      <w:r w:rsidR="003D5E5A">
        <w:t xml:space="preserve"> </w:t>
      </w:r>
      <w:r w:rsidR="00741990">
        <w:t xml:space="preserve">and the path becomes smoother. </w:t>
      </w:r>
    </w:p>
    <w:p w14:paraId="037EC677" w14:textId="5AE1FD32" w:rsidR="00ED6BBC" w:rsidRDefault="00DA1169" w:rsidP="004B089F">
      <w:pPr>
        <w:pStyle w:val="Heading3"/>
        <w:spacing w:line="276" w:lineRule="auto"/>
      </w:pPr>
      <w:bookmarkStart w:id="30" w:name="_Toc69986914"/>
      <w:r>
        <w:t>A* Pathfinding</w:t>
      </w:r>
      <w:bookmarkEnd w:id="30"/>
    </w:p>
    <w:p w14:paraId="2ABB56CF" w14:textId="7EC2CFE6" w:rsidR="00DA1169" w:rsidRDefault="00DA62D6" w:rsidP="004B089F">
      <w:pPr>
        <w:spacing w:line="276" w:lineRule="auto"/>
      </w:pPr>
      <w:r>
        <w:t xml:space="preserve">This script handles </w:t>
      </w:r>
      <w:r w:rsidR="002645C4">
        <w:t xml:space="preserve">the A* and where most of the calculations for the pathfinding is done. </w:t>
      </w:r>
      <w:r w:rsidR="00DF5477">
        <w:t>the main part of the script is the c</w:t>
      </w:r>
      <w:r w:rsidR="001917CA">
        <w:t>oroutine</w:t>
      </w:r>
      <w:r w:rsidR="00371C4A">
        <w:t xml:space="preserve"> that uses the algorithm to find the path for the agents in the game. This </w:t>
      </w:r>
      <w:r w:rsidR="00D318E5">
        <w:t xml:space="preserve">take two vector3 positions on the map these are the </w:t>
      </w:r>
      <w:r w:rsidR="00174B84">
        <w:t>agents position and the player</w:t>
      </w:r>
      <w:r w:rsidR="001360B0">
        <w:t>’</w:t>
      </w:r>
      <w:r w:rsidR="00174B84">
        <w:t xml:space="preserve">s position. When this is call these positions are </w:t>
      </w:r>
      <w:r w:rsidR="001360B0">
        <w:t xml:space="preserve">converted </w:t>
      </w:r>
      <w:r w:rsidR="009D53B2">
        <w:t>from</w:t>
      </w:r>
      <w:r w:rsidR="001360B0">
        <w:t xml:space="preserve"> vector3 to nodes on the grid. </w:t>
      </w:r>
      <w:r w:rsidR="00B748C9">
        <w:t>W</w:t>
      </w:r>
      <w:r w:rsidR="001360B0">
        <w:t xml:space="preserve">ith this data the </w:t>
      </w:r>
      <w:r w:rsidR="00DF1793">
        <w:t>algorithm checks if both nodes are walkable</w:t>
      </w:r>
      <w:r w:rsidR="00B748C9">
        <w:t xml:space="preserve"> the reason for this is so the algorithm does not run </w:t>
      </w:r>
      <w:r w:rsidR="003C6CC6">
        <w:t xml:space="preserve">either the target or start cannot be reach as it would waste memory and would not need to run. </w:t>
      </w:r>
      <w:r w:rsidR="008D456D">
        <w:t xml:space="preserve">This </w:t>
      </w:r>
      <w:r w:rsidR="008D456D">
        <w:lastRenderedPageBreak/>
        <w:t>then opens a heap list</w:t>
      </w:r>
      <w:r w:rsidR="00CF57A6">
        <w:rPr>
          <w:rStyle w:val="FootnoteReference"/>
        </w:rPr>
        <w:footnoteReference w:id="1"/>
      </w:r>
      <w:r w:rsidR="008D456D">
        <w:t xml:space="preserve"> for sorting the</w:t>
      </w:r>
      <w:r w:rsidR="00B12AB1">
        <w:t xml:space="preserve"> nodes and for any open node and opens a hash set for any nodes that have been closed and are not needed anymore. </w:t>
      </w:r>
      <w:r w:rsidR="00316873">
        <w:t>This then adds the start node to the open heap</w:t>
      </w:r>
      <w:r w:rsidR="009D6CA3">
        <w:t>. This then only runs the algorithm while the open heap has more than zero item in it</w:t>
      </w:r>
      <w:r w:rsidR="00DC3FAB">
        <w:t xml:space="preserve"> as </w:t>
      </w:r>
      <w:r w:rsidR="00461BCD">
        <w:t>if there is nothing in the open list there will be nothing f</w:t>
      </w:r>
      <w:r w:rsidR="001C178D">
        <w:t xml:space="preserve">or the algorithm to search. This will also check if the target and </w:t>
      </w:r>
      <w:r w:rsidR="00474829">
        <w:t>current</w:t>
      </w:r>
      <w:r w:rsidR="001C178D">
        <w:t xml:space="preserve"> node </w:t>
      </w:r>
      <w:r w:rsidR="00104502">
        <w:t xml:space="preserve">are in the same </w:t>
      </w:r>
      <w:r w:rsidR="00F1676B">
        <w:t>place,</w:t>
      </w:r>
      <w:r w:rsidR="00104502">
        <w:t xml:space="preserve"> so the algorithm does not run when it is not </w:t>
      </w:r>
      <w:r w:rsidR="002F4E81">
        <w:t>needed</w:t>
      </w:r>
      <w:r w:rsidR="00104502">
        <w:t xml:space="preserve"> to save on memory.</w:t>
      </w:r>
      <w:r w:rsidR="00DC3C6F">
        <w:t xml:space="preserve"> This then checks </w:t>
      </w:r>
      <w:r w:rsidR="00252656">
        <w:t>all the neighbour</w:t>
      </w:r>
      <w:r w:rsidR="007B3CFA">
        <w:t xml:space="preserve">s of the current node while also checking if any of the </w:t>
      </w:r>
      <w:r w:rsidR="00F1676B">
        <w:t>neighbour’s</w:t>
      </w:r>
      <w:r w:rsidR="00571624">
        <w:t xml:space="preserve"> nodes are in the closed list and walkable as there is no need to check node that have been checked and are not walkable. </w:t>
      </w:r>
      <w:r w:rsidR="00CC6637">
        <w:t xml:space="preserve">This then gets the G cost of </w:t>
      </w:r>
      <w:r w:rsidR="00313343">
        <w:t xml:space="preserve">that </w:t>
      </w:r>
      <w:r w:rsidR="00CC6637">
        <w:t xml:space="preserve">neighbour node and the H cost multiplied </w:t>
      </w:r>
      <w:r w:rsidR="00313343">
        <w:t xml:space="preserve">by the movement penalty of that node and add the two values </w:t>
      </w:r>
      <w:r w:rsidR="00E35BBB">
        <w:t xml:space="preserve">together to get the F cost of that node. It will then check </w:t>
      </w:r>
      <w:r w:rsidR="0063320E">
        <w:t xml:space="preserve">is the neighbours </w:t>
      </w:r>
      <w:r w:rsidR="00934637">
        <w:t xml:space="preserve">G cost is lower than the current F cost </w:t>
      </w:r>
      <w:r w:rsidR="00117998">
        <w:t xml:space="preserve">if this is true then </w:t>
      </w:r>
      <w:r w:rsidR="002C2EE5">
        <w:t xml:space="preserve">the pathfinding will move to that node and run this again. This also sets the </w:t>
      </w:r>
      <w:r w:rsidR="00A048EF">
        <w:t>neighbour node</w:t>
      </w:r>
      <w:r w:rsidR="00624933">
        <w:t xml:space="preserve"> G cost to the current F cost and set the H cost again</w:t>
      </w:r>
      <w:r w:rsidR="00AD7F34">
        <w:t xml:space="preserve">, it will also set the neighbour node to a parent of the current node this is so the pathfinding can retrace the path </w:t>
      </w:r>
      <w:r w:rsidR="006F27DF">
        <w:t>and find the shortest path.</w:t>
      </w:r>
    </w:p>
    <w:p w14:paraId="18E1CF63" w14:textId="61C19611" w:rsidR="002F4E81" w:rsidRDefault="002F4E81" w:rsidP="004B089F">
      <w:pPr>
        <w:spacing w:line="276" w:lineRule="auto"/>
      </w:pPr>
      <w:r>
        <w:t>This script also handle</w:t>
      </w:r>
      <w:r w:rsidR="00F905D6">
        <w:t>s the simplify path</w:t>
      </w:r>
      <w:r w:rsidR="002A0004">
        <w:t xml:space="preserve">, this was added for testing so when developing </w:t>
      </w:r>
      <w:r w:rsidR="001409D5">
        <w:t xml:space="preserve">I could see if the pathfinding </w:t>
      </w:r>
      <w:r w:rsidR="00C52B13">
        <w:t>were</w:t>
      </w:r>
      <w:r w:rsidR="001409D5">
        <w:t xml:space="preserve"> working correctly. This just makes it so the </w:t>
      </w:r>
      <w:r w:rsidR="000F3123">
        <w:t>on-screen</w:t>
      </w:r>
      <w:r w:rsidR="001409D5">
        <w:t xml:space="preserve"> gizmos can be seen</w:t>
      </w:r>
      <w:r w:rsidR="000F3123">
        <w:t xml:space="preserve">. This checks if the path has changed </w:t>
      </w:r>
      <w:r w:rsidR="00D85D1A">
        <w:t xml:space="preserve">direction and will draw and new line to the next node this makes it easier to see the path. </w:t>
      </w:r>
      <w:r w:rsidR="00742024">
        <w:t xml:space="preserve">This converts the last node and the new node and checks the direction it is going in if </w:t>
      </w:r>
      <w:r w:rsidR="00C52B13">
        <w:t>it changes add this to the finial path array for the retrace path.</w:t>
      </w:r>
    </w:p>
    <w:p w14:paraId="3D9E00FC" w14:textId="466369E2" w:rsidR="00C52B13" w:rsidRDefault="006A589C" w:rsidP="004B089F">
      <w:pPr>
        <w:spacing w:line="276" w:lineRule="auto"/>
      </w:pPr>
      <w:r>
        <w:t>The retrace path function just calls the simplify functions and the</w:t>
      </w:r>
      <w:r w:rsidR="00A66EED">
        <w:t>n reverse this path that has been given back from the simp</w:t>
      </w:r>
      <w:r w:rsidR="007E6993">
        <w:t xml:space="preserve">lify path function this is so the units script can know what path to take the agents on. </w:t>
      </w:r>
    </w:p>
    <w:p w14:paraId="6EE1E375" w14:textId="019ADC92" w:rsidR="007E6993" w:rsidRDefault="007E6993" w:rsidP="004B089F">
      <w:pPr>
        <w:pStyle w:val="Heading3"/>
        <w:spacing w:line="276" w:lineRule="auto"/>
      </w:pPr>
      <w:bookmarkStart w:id="31" w:name="_Toc69986915"/>
      <w:r>
        <w:t>Units</w:t>
      </w:r>
      <w:bookmarkEnd w:id="31"/>
    </w:p>
    <w:p w14:paraId="2D0C8516" w14:textId="5AF13C5C" w:rsidR="007E6993" w:rsidRDefault="00204FC2" w:rsidP="004B089F">
      <w:pPr>
        <w:spacing w:line="276" w:lineRule="auto"/>
      </w:pPr>
      <w:r>
        <w:t>The units class handle all agents add</w:t>
      </w:r>
      <w:r w:rsidR="00822C7E">
        <w:t xml:space="preserve"> </w:t>
      </w:r>
      <w:r>
        <w:t>re</w:t>
      </w:r>
      <w:r w:rsidR="00822C7E">
        <w:t>quest the path for it to follow from the pathfinding script.</w:t>
      </w:r>
      <w:r w:rsidR="00467DD7">
        <w:t xml:space="preserve"> This script first tried to request the path in the update function this would </w:t>
      </w:r>
      <w:r w:rsidR="0088551D">
        <w:t xml:space="preserve">request a path </w:t>
      </w:r>
      <w:r w:rsidR="000E1440">
        <w:t xml:space="preserve">sixty time a </w:t>
      </w:r>
      <w:r w:rsidR="009D53B2">
        <w:t>second,</w:t>
      </w:r>
      <w:r w:rsidR="000E1440">
        <w:t xml:space="preserve"> I found this cause the game to lag </w:t>
      </w:r>
      <w:r w:rsidR="00882F58">
        <w:t xml:space="preserve">and it would not be able to handle more </w:t>
      </w:r>
      <w:r w:rsidR="009D53B2">
        <w:t>than</w:t>
      </w:r>
      <w:r w:rsidR="00882F58">
        <w:t xml:space="preserve"> two agents with a push. </w:t>
      </w:r>
      <w:r w:rsidR="00CE4A4B">
        <w:t xml:space="preserve">This was changed to </w:t>
      </w:r>
      <w:r w:rsidR="000C23E1">
        <w:t>use</w:t>
      </w:r>
      <w:r w:rsidR="00CE4A4B">
        <w:t xml:space="preserve"> the invoke repeat </w:t>
      </w:r>
      <w:r w:rsidR="00A27F1D">
        <w:t xml:space="preserve">function works like the update class but the developer </w:t>
      </w:r>
      <w:r w:rsidR="00177CD4">
        <w:t xml:space="preserve">can change how often the function is called </w:t>
      </w:r>
      <w:r w:rsidR="00555D1D">
        <w:t>this was tested with a few values the best was found to be 0.5</w:t>
      </w:r>
      <w:r w:rsidR="008C6D13">
        <w:t xml:space="preserve"> seconds this made it so the agents could get close to the end of the path </w:t>
      </w:r>
      <w:r w:rsidR="00F626C6">
        <w:t xml:space="preserve">before a new path was requested. </w:t>
      </w:r>
      <w:r w:rsidR="00DF1E9F">
        <w:t xml:space="preserve">This then checks for </w:t>
      </w:r>
      <w:r w:rsidR="00692E35">
        <w:t xml:space="preserve">visible weapons </w:t>
      </w:r>
      <w:r w:rsidR="009A32C1">
        <w:t xml:space="preserve">and will compare the distance of each weapon in the </w:t>
      </w:r>
      <w:r w:rsidR="000C23E1">
        <w:t>agent’s</w:t>
      </w:r>
      <w:r w:rsidR="009A32C1">
        <w:t xml:space="preserve"> </w:t>
      </w:r>
      <w:r w:rsidR="00D649E9">
        <w:t xml:space="preserve">field of view and find the closest one to the agent. </w:t>
      </w:r>
      <w:r w:rsidR="002D4859">
        <w:t xml:space="preserve">This then calls the function </w:t>
      </w:r>
      <w:r w:rsidR="00C716DC">
        <w:t xml:space="preserve">choose path this takes the distance of the player and weapons in the range of the agent </w:t>
      </w:r>
      <w:r w:rsidR="00E86335">
        <w:t xml:space="preserve">and works out which path to go on, if the weapon is closer it will go towards the weapon if there are now weapons it will always go to the player. </w:t>
      </w:r>
      <w:r w:rsidR="00873A17">
        <w:t xml:space="preserve"> Once a path has been found it will follow that path by moving the transform of the agent towards the next node until </w:t>
      </w:r>
      <w:r w:rsidR="0012558F">
        <w:t xml:space="preserve">it has reached the target node then the pathfinding will be </w:t>
      </w:r>
      <w:r w:rsidR="0012558F" w:rsidRPr="0012558F">
        <w:t xml:space="preserve">terminated </w:t>
      </w:r>
      <w:r w:rsidR="00F6404A">
        <w:t xml:space="preserve">until a new target node is made. </w:t>
      </w:r>
    </w:p>
    <w:p w14:paraId="5879C301" w14:textId="77777777" w:rsidR="00DA3047" w:rsidRDefault="00DA3047" w:rsidP="004B089F">
      <w:pPr>
        <w:spacing w:line="276" w:lineRule="auto"/>
      </w:pPr>
    </w:p>
    <w:p w14:paraId="0BA83B02" w14:textId="08AB6D39" w:rsidR="00BB49C1" w:rsidRDefault="00F04CD5" w:rsidP="004B089F">
      <w:pPr>
        <w:pStyle w:val="Heading3"/>
        <w:spacing w:line="276" w:lineRule="auto"/>
      </w:pPr>
      <w:r>
        <w:lastRenderedPageBreak/>
        <w:t xml:space="preserve"> </w:t>
      </w:r>
      <w:bookmarkStart w:id="32" w:name="_Toc69986916"/>
      <w:r w:rsidR="00BB49C1">
        <w:t>Binary Heap</w:t>
      </w:r>
      <w:bookmarkEnd w:id="32"/>
    </w:p>
    <w:p w14:paraId="06C55BB7" w14:textId="6E21F23E" w:rsidR="00B634AE" w:rsidRDefault="00B634AE" w:rsidP="004B089F">
      <w:pPr>
        <w:spacing w:line="276" w:lineRule="auto"/>
      </w:pPr>
      <w:r>
        <w:rPr>
          <w:noProof/>
        </w:rPr>
        <mc:AlternateContent>
          <mc:Choice Requires="wps">
            <w:drawing>
              <wp:anchor distT="0" distB="0" distL="114300" distR="114300" simplePos="0" relativeHeight="251677696" behindDoc="0" locked="0" layoutInCell="1" allowOverlap="1" wp14:anchorId="548B6FC3" wp14:editId="6A5F84CD">
                <wp:simplePos x="0" y="0"/>
                <wp:positionH relativeFrom="column">
                  <wp:posOffset>-2540</wp:posOffset>
                </wp:positionH>
                <wp:positionV relativeFrom="paragraph">
                  <wp:posOffset>4722495</wp:posOffset>
                </wp:positionV>
                <wp:extent cx="5731510"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3C45910" w14:textId="7DE4DDC0" w:rsidR="00B634AE" w:rsidRDefault="00B634AE" w:rsidP="00B634AE">
                            <w:pPr>
                              <w:pStyle w:val="Caption"/>
                              <w:rPr>
                                <w:noProof/>
                              </w:rPr>
                            </w:pPr>
                            <w:r>
                              <w:t xml:space="preserve">Figure </w:t>
                            </w:r>
                            <w:fldSimple w:instr=" SEQ Figure \* ARABIC ">
                              <w:r w:rsidR="007D681E">
                                <w:rPr>
                                  <w:noProof/>
                                </w:rPr>
                                <w:t>7</w:t>
                              </w:r>
                            </w:fldSimple>
                            <w:r>
                              <w:t>:Binary Heap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8B6FC3" id="Text Box 20" o:spid="_x0000_s1033" type="#_x0000_t202" style="position:absolute;margin-left:-.2pt;margin-top:371.85pt;width:451.3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" stroked="f">
                <v:textbox style="mso-fit-shape-to-text:t" inset="0,0,0,0">
                  <w:txbxContent>
                    <w:p w14:paraId="03C45910" w14:textId="7DE4DDC0" w:rsidR="00B634AE" w:rsidRDefault="00B634AE" w:rsidP="00B634AE">
                      <w:pPr>
                        <w:pStyle w:val="Caption"/>
                        <w:rPr>
                          <w:noProof/>
                        </w:rPr>
                      </w:pPr>
                      <w:r>
                        <w:t xml:space="preserve">Figure </w:t>
                      </w:r>
                      <w:fldSimple w:instr=" SEQ Figure \* ARABIC ">
                        <w:r w:rsidR="007D681E">
                          <w:rPr>
                            <w:noProof/>
                          </w:rPr>
                          <w:t>7</w:t>
                        </w:r>
                      </w:fldSimple>
                      <w:r>
                        <w:t>:Binary Heap Tree</w:t>
                      </w:r>
                    </w:p>
                  </w:txbxContent>
                </v:textbox>
                <w10:wrap type="square"/>
              </v:shape>
            </w:pict>
          </mc:Fallback>
        </mc:AlternateContent>
      </w:r>
      <w:r w:rsidR="001F188F">
        <w:t>The binary</w:t>
      </w:r>
      <w:r w:rsidR="00ED4DF2">
        <w:t xml:space="preserve"> </w:t>
      </w:r>
      <w:r w:rsidR="0004321B">
        <w:t xml:space="preserve">heap </w:t>
      </w:r>
      <w:r w:rsidR="00ED4DF2">
        <w:t xml:space="preserve">is one of the most </w:t>
      </w:r>
      <w:r w:rsidR="0004321B">
        <w:t xml:space="preserve">important </w:t>
      </w:r>
      <w:r w:rsidR="002236E3">
        <w:t xml:space="preserve">bit of cade. As this sort where were each of the node are stored </w:t>
      </w:r>
      <w:r w:rsidR="003D0209">
        <w:t xml:space="preserve">in the list as this make the node with the lowest </w:t>
      </w:r>
      <w:r w:rsidR="009D0B37">
        <w:t xml:space="preserve">F cost be at the top of the list. The reason this is important is because when the pathfinding is searching for </w:t>
      </w:r>
      <w:r w:rsidR="004400A0">
        <w:t xml:space="preserve">a path it will always want to check the node with the lowest F cost first as this will bring it closer to the </w:t>
      </w:r>
      <w:r w:rsidR="004A4B3A">
        <w:t>target node. This is done by having each node ha</w:t>
      </w:r>
      <w:r w:rsidR="00E63F6E">
        <w:t xml:space="preserve">ve two child at a point. The rule of </w:t>
      </w:r>
      <w:r w:rsidR="00102B7F">
        <w:t xml:space="preserve">this is that each child has to be less than the parent node. The reason this is importance is so the node with the lowest value is at the top. </w:t>
      </w:r>
      <w:r w:rsidR="0055037C">
        <w:t xml:space="preserve">This is done </w:t>
      </w:r>
      <w:r w:rsidR="000113B8">
        <w:t xml:space="preserve">by adding a new node to the list if the node has a value bigger than the parent nothing happens. Id the parent </w:t>
      </w:r>
      <w:r w:rsidR="001C74B0">
        <w:t xml:space="preserve">has a higher value than the child there are swapped until the node has found a point where it is less than its </w:t>
      </w:r>
      <w:r w:rsidR="00BC2E01">
        <w:t xml:space="preserve">than is child node and more than its parent node. If there is no node that is less than this node then it must be the lowest node in the list. </w:t>
      </w:r>
      <w:r w:rsidR="00092EEE">
        <w:t xml:space="preserve">Because of the way this is done less node have to be checked to find the lowest node in the </w:t>
      </w:r>
      <w:r w:rsidR="00F444D0">
        <w:t xml:space="preserve">binary heap. If this </w:t>
      </w:r>
      <w:r w:rsidR="00461DDC">
        <w:t>were not</w:t>
      </w:r>
      <w:r w:rsidR="00F444D0">
        <w:t xml:space="preserve"> in place and an unsorted array was used the code would have to compere every node</w:t>
      </w:r>
      <w:r w:rsidR="00BB50F4">
        <w:t xml:space="preserve">. this is fine when there are only 5 node in the array as it will only have to check 4 </w:t>
      </w:r>
      <w:r w:rsidR="00C86BC8">
        <w:t>different</w:t>
      </w:r>
      <w:r w:rsidR="00BB50F4">
        <w:t xml:space="preserve"> node but when the amount in the array </w:t>
      </w:r>
      <w:r w:rsidR="00461DDC">
        <w:t>increases</w:t>
      </w:r>
      <w:r w:rsidR="00BB50F4">
        <w:t xml:space="preserve"> </w:t>
      </w:r>
      <w:r w:rsidR="002E38AE">
        <w:t>the time will increase</w:t>
      </w:r>
      <w:r w:rsidR="00AE62D3">
        <w:t xml:space="preserve">. </w:t>
      </w:r>
      <w:r w:rsidR="00AE5049" w:rsidRPr="001B5878">
        <w:rPr>
          <w:noProof/>
        </w:rPr>
        <w:drawing>
          <wp:inline distT="0" distB="0" distL="0" distR="0" wp14:anchorId="27573135" wp14:editId="57077B52">
            <wp:extent cx="5495925" cy="191389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495925" cy="1913890"/>
                    </a:xfrm>
                    <a:prstGeom prst="rect">
                      <a:avLst/>
                    </a:prstGeom>
                  </pic:spPr>
                </pic:pic>
              </a:graphicData>
            </a:graphic>
          </wp:inline>
        </w:drawing>
      </w:r>
    </w:p>
    <w:p w14:paraId="45B217BC" w14:textId="77777777" w:rsidR="00B634AE" w:rsidRDefault="00B634AE" w:rsidP="004B089F">
      <w:pPr>
        <w:keepNext/>
        <w:spacing w:line="276" w:lineRule="auto"/>
      </w:pPr>
      <w:r w:rsidRPr="006E02F8">
        <w:rPr>
          <w:noProof/>
        </w:rPr>
        <w:drawing>
          <wp:inline distT="0" distB="0" distL="0" distR="0" wp14:anchorId="5F791D3C" wp14:editId="446377B7">
            <wp:extent cx="4576445" cy="2667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28A0092B-C50C-407E-A947-70E740481C1C}">
                          <a14:useLocalDpi xmlns:a14="http://schemas.microsoft.com/office/drawing/2010/main" val="0"/>
                        </a:ext>
                      </a:extLst>
                    </a:blip>
                    <a:srcRect r="523"/>
                    <a:stretch/>
                  </pic:blipFill>
                  <pic:spPr bwMode="auto">
                    <a:xfrm>
                      <a:off x="0" y="0"/>
                      <a:ext cx="4576445" cy="266700"/>
                    </a:xfrm>
                    <a:prstGeom prst="rect">
                      <a:avLst/>
                    </a:prstGeom>
                    <a:ln>
                      <a:noFill/>
                    </a:ln>
                    <a:extLst>
                      <a:ext uri="{53640926-AAD7-44D8-BBD7-CCE9431645EC}">
                        <a14:shadowObscured xmlns:a14="http://schemas.microsoft.com/office/drawing/2010/main"/>
                      </a:ext>
                    </a:extLst>
                  </pic:spPr>
                </pic:pic>
              </a:graphicData>
            </a:graphic>
          </wp:inline>
        </w:drawing>
      </w:r>
    </w:p>
    <w:p w14:paraId="5B882A2D" w14:textId="24AFE0C7" w:rsidR="00B634AE" w:rsidRDefault="00B634AE" w:rsidP="004B089F">
      <w:pPr>
        <w:pStyle w:val="Caption"/>
        <w:spacing w:line="276" w:lineRule="auto"/>
      </w:pPr>
      <w:r>
        <w:t xml:space="preserve">Figure </w:t>
      </w:r>
      <w:fldSimple w:instr=" SEQ Figure \* ARABIC ">
        <w:r w:rsidR="007D681E">
          <w:rPr>
            <w:noProof/>
          </w:rPr>
          <w:t>8</w:t>
        </w:r>
      </w:fldSimple>
      <w:r>
        <w:t>: Binary Heap in Array</w:t>
      </w:r>
    </w:p>
    <w:p w14:paraId="7FE067B6" w14:textId="3A910389" w:rsidR="00D67282" w:rsidRDefault="00AE62D3" w:rsidP="004B089F">
      <w:pPr>
        <w:spacing w:line="276" w:lineRule="auto"/>
      </w:pPr>
      <w:r>
        <w:t xml:space="preserve">Once the first node in the heap has been </w:t>
      </w:r>
      <w:r w:rsidR="00C42187">
        <w:t xml:space="preserve">removed the code will take the last value in the </w:t>
      </w:r>
      <w:r w:rsidR="00602BCA">
        <w:t xml:space="preserve">binary tree this will be the bottom </w:t>
      </w:r>
      <w:r w:rsidR="00461DDC">
        <w:t>right-hand</w:t>
      </w:r>
      <w:r w:rsidR="00602BCA">
        <w:t xml:space="preserve"> item and move it to the top of the tree and check each of this node childre</w:t>
      </w:r>
      <w:r w:rsidR="00461DDC">
        <w:t xml:space="preserve">n and swap it with its lowest valued child. </w:t>
      </w:r>
      <w:r w:rsidR="00690FDA">
        <w:t xml:space="preserve">Below is how a binary tree is visualized but it is really </w:t>
      </w:r>
      <w:r w:rsidR="003D03AD">
        <w:t xml:space="preserve">stored </w:t>
      </w:r>
      <w:r w:rsidR="00690FDA">
        <w:t>as an array.</w:t>
      </w:r>
      <w:r w:rsidR="00B634AE">
        <w:t xml:space="preserve"> </w:t>
      </w:r>
      <w:r w:rsidR="00782160">
        <w:t xml:space="preserve">To find each point in the tree the program only </w:t>
      </w:r>
      <w:r w:rsidR="009D53B2">
        <w:t>needs</w:t>
      </w:r>
      <w:r w:rsidR="00782160">
        <w:t xml:space="preserve"> to find the child</w:t>
      </w:r>
      <w:r w:rsidR="00D436E5">
        <w:t>ren</w:t>
      </w:r>
      <w:r w:rsidR="00782160">
        <w:t xml:space="preserve"> </w:t>
      </w:r>
      <w:r w:rsidR="00D436E5">
        <w:t>of itself, for the left child its</w:t>
      </w:r>
      <w:r w:rsidR="005A5E18">
        <w:t xml:space="preserve"> </w:t>
      </w:r>
      <m:oMath>
        <m:r>
          <w:rPr>
            <w:rFonts w:ascii="Cambria Math" w:hAnsi="Cambria Math"/>
          </w:rPr>
          <m:t>2n+1</m:t>
        </m:r>
      </m:oMath>
      <w:r w:rsidR="005A5E18">
        <w:t xml:space="preserve"> </w:t>
      </w:r>
      <w:r w:rsidR="001B4CFB">
        <w:t xml:space="preserve">and for the right its </w:t>
      </w:r>
      <m:oMath>
        <m:r>
          <w:rPr>
            <w:rFonts w:ascii="Cambria Math" w:hAnsi="Cambria Math"/>
          </w:rPr>
          <m:t>2n+2</m:t>
        </m:r>
      </m:oMath>
      <w:r w:rsidR="001B4CFB">
        <w:t xml:space="preserve"> this will always find where in the array the child is. The way to find the parent is </w:t>
      </w:r>
      <m:oMath>
        <m:r>
          <w:rPr>
            <w:rFonts w:ascii="Cambria Math" w:hAnsi="Cambria Math"/>
          </w:rPr>
          <m:t>(n-1)/2</m:t>
        </m:r>
      </m:oMath>
      <w:r w:rsidR="00D73C96">
        <w:t xml:space="preserve">. This words because when the program divides </w:t>
      </w:r>
      <w:r w:rsidR="006531A6">
        <w:t>an</w:t>
      </w:r>
      <w:r w:rsidR="00D73C96">
        <w:t xml:space="preserve"> integer </w:t>
      </w:r>
      <w:r w:rsidR="000C12C8">
        <w:t xml:space="preserve">and get .5 it will round down to the closest </w:t>
      </w:r>
      <w:r w:rsidR="009F1677">
        <w:t xml:space="preserve">whole value. </w:t>
      </w:r>
    </w:p>
    <w:p w14:paraId="56F7AEB5" w14:textId="74D22F69" w:rsidR="00CD09D0" w:rsidRDefault="00CD09D0" w:rsidP="004B089F">
      <w:pPr>
        <w:pStyle w:val="Heading3"/>
        <w:spacing w:line="276" w:lineRule="auto"/>
      </w:pPr>
      <w:bookmarkStart w:id="33" w:name="_Toc69986917"/>
      <w:r>
        <w:t>Nodes</w:t>
      </w:r>
      <w:bookmarkEnd w:id="33"/>
    </w:p>
    <w:p w14:paraId="2180912A" w14:textId="73C1D956" w:rsidR="002A48A7" w:rsidRDefault="006B36DA" w:rsidP="004B089F">
      <w:pPr>
        <w:spacing w:line="276" w:lineRule="auto"/>
      </w:pPr>
      <w:r>
        <w:t xml:space="preserve">The node class handle </w:t>
      </w:r>
      <w:r w:rsidR="007225A3">
        <w:t>all the node data. This is what is used in all of the code explain above</w:t>
      </w:r>
      <w:r w:rsidR="00E038FD">
        <w:t xml:space="preserve">, this code set the value of each node. this is mainly done in the grid </w:t>
      </w:r>
      <w:r w:rsidR="00D67D86">
        <w:t>script,</w:t>
      </w:r>
      <w:r w:rsidR="00E038FD">
        <w:t xml:space="preserve"> but the pathfinding and </w:t>
      </w:r>
      <w:r w:rsidR="00D67D86">
        <w:t xml:space="preserve">units </w:t>
      </w:r>
      <w:r w:rsidR="00E038FD">
        <w:t xml:space="preserve">scripts use this data. </w:t>
      </w:r>
      <w:r w:rsidR="006E1E5F">
        <w:t xml:space="preserve">This is where all the data for is the node walkable, movement penalty, </w:t>
      </w:r>
      <w:r w:rsidR="00D67D86">
        <w:t>position, and gird position. This also holds the data for the G, H and F cost</w:t>
      </w:r>
      <w:r w:rsidR="00F2077A">
        <w:t xml:space="preserve"> it is also used to work out the F cost by getting the cost of the G cost and H </w:t>
      </w:r>
      <w:r w:rsidR="0002545D">
        <w:t>cost and adding them together. This script also has function to comp</w:t>
      </w:r>
      <w:r w:rsidR="00D23727">
        <w:t xml:space="preserve">are nodes together to see which node is more promising to go to next the pathfinding script </w:t>
      </w:r>
      <w:r w:rsidR="00D23727">
        <w:lastRenderedPageBreak/>
        <w:t xml:space="preserve">used this function. The main used of the script is to be </w:t>
      </w:r>
      <w:r w:rsidR="009D53B2">
        <w:t>a</w:t>
      </w:r>
      <w:r w:rsidR="00D23727">
        <w:t xml:space="preserve"> </w:t>
      </w:r>
      <w:r w:rsidR="00860578" w:rsidRPr="00860578">
        <w:t>constructor</w:t>
      </w:r>
      <w:r w:rsidR="00860578">
        <w:t xml:space="preserve"> class for the grid.</w:t>
      </w:r>
      <w:r w:rsidR="00E26B83">
        <w:t xml:space="preserve"> This also always the node to know which node is its parent </w:t>
      </w:r>
      <w:r w:rsidR="00FD1465">
        <w:t xml:space="preserve">so the path can be </w:t>
      </w:r>
      <w:r w:rsidR="009D53B2">
        <w:t>retraced,</w:t>
      </w:r>
      <w:r w:rsidR="00FD1465">
        <w:t xml:space="preserve"> and the shortest path can be found.</w:t>
      </w:r>
      <w:r w:rsidR="00E26B83">
        <w:t xml:space="preserve"> </w:t>
      </w:r>
    </w:p>
    <w:p w14:paraId="3E1C5C6C" w14:textId="45D94D3C" w:rsidR="00BB49C1" w:rsidRDefault="00BB49C1" w:rsidP="004B089F">
      <w:pPr>
        <w:pStyle w:val="Heading1"/>
        <w:spacing w:line="276" w:lineRule="auto"/>
      </w:pPr>
      <w:bookmarkStart w:id="34" w:name="_Toc69986918"/>
      <w:r>
        <w:t>Testing</w:t>
      </w:r>
      <w:bookmarkEnd w:id="34"/>
    </w:p>
    <w:p w14:paraId="3C74DFEC" w14:textId="197C87FF" w:rsidR="00854363" w:rsidRDefault="001865FC" w:rsidP="004B089F">
      <w:pPr>
        <w:pStyle w:val="Heading2"/>
        <w:spacing w:line="276" w:lineRule="auto"/>
      </w:pPr>
      <w:bookmarkStart w:id="35" w:name="_Toc69986919"/>
      <w:r>
        <w:t>Pathfinding Testing</w:t>
      </w:r>
      <w:bookmarkEnd w:id="35"/>
    </w:p>
    <w:p w14:paraId="597A0FF0" w14:textId="075F4AD7" w:rsidR="001865FC" w:rsidRDefault="00A907A9" w:rsidP="004B089F">
      <w:pPr>
        <w:spacing w:line="276" w:lineRule="auto"/>
      </w:pPr>
      <w:r>
        <w:t xml:space="preserve">Testing the pathfinding was to see if the A* algorithm could find a path from point </w:t>
      </w:r>
      <w:r w:rsidR="005F0082">
        <w:t xml:space="preserve">A to point B with no obstacles on the map this was just to see if the system can find a path from one point to another. This was done by </w:t>
      </w:r>
      <w:r w:rsidR="00DF27A6">
        <w:t xml:space="preserve">making the nodes in the grid visible and once the path was found these node would turn red showing </w:t>
      </w:r>
      <w:r w:rsidR="009314A1">
        <w:t xml:space="preserve">the route of the path from A to B this would prove that the system can find </w:t>
      </w:r>
      <w:r w:rsidR="00E6019D">
        <w:t xml:space="preserve">a path. </w:t>
      </w:r>
    </w:p>
    <w:p w14:paraId="2681874E" w14:textId="77777777" w:rsidR="00B634AE" w:rsidRDefault="00D86540" w:rsidP="004B089F">
      <w:pPr>
        <w:keepNext/>
        <w:spacing w:line="276" w:lineRule="auto"/>
      </w:pPr>
      <w:r w:rsidRPr="00D86540">
        <w:rPr>
          <w:noProof/>
        </w:rPr>
        <w:drawing>
          <wp:inline distT="0" distB="0" distL="0" distR="0" wp14:anchorId="0562B367" wp14:editId="0E38ACEB">
            <wp:extent cx="1247775" cy="12412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257282" cy="1250723"/>
                    </a:xfrm>
                    <a:prstGeom prst="rect">
                      <a:avLst/>
                    </a:prstGeom>
                  </pic:spPr>
                </pic:pic>
              </a:graphicData>
            </a:graphic>
          </wp:inline>
        </w:drawing>
      </w:r>
    </w:p>
    <w:p w14:paraId="6F44F38F" w14:textId="20CDC4F7" w:rsidR="00D86540" w:rsidRDefault="00B634AE" w:rsidP="004B089F">
      <w:pPr>
        <w:pStyle w:val="Caption"/>
        <w:spacing w:line="276" w:lineRule="auto"/>
      </w:pPr>
      <w:r>
        <w:t xml:space="preserve">Figure </w:t>
      </w:r>
      <w:fldSimple w:instr=" SEQ Figure \* ARABIC ">
        <w:r w:rsidR="007D681E">
          <w:rPr>
            <w:noProof/>
          </w:rPr>
          <w:t>9</w:t>
        </w:r>
      </w:fldSimple>
      <w:r>
        <w:t>: Pathfinding Testing</w:t>
      </w:r>
    </w:p>
    <w:p w14:paraId="4F9B53A8" w14:textId="03A11123" w:rsidR="00E6019D" w:rsidRDefault="00E6019D" w:rsidP="004B089F">
      <w:pPr>
        <w:spacing w:line="276" w:lineRule="auto"/>
      </w:pPr>
      <w:r>
        <w:t xml:space="preserve">This then moved to adding object to the map to see if the pathfinding can find a path with object around it. </w:t>
      </w:r>
      <w:r w:rsidR="0054115E">
        <w:t xml:space="preserve">this was still done by showing the grid and checking if the node will check the layer mash of the object as walls this was done by making the </w:t>
      </w:r>
      <w:r w:rsidR="00F92227">
        <w:t xml:space="preserve">gird show any nodes will a wall in it as </w:t>
      </w:r>
      <w:r w:rsidR="004D0838">
        <w:t xml:space="preserve">blue this would just check if the node would </w:t>
      </w:r>
      <w:r w:rsidR="00F13D8A">
        <w:t xml:space="preserve">detect the will in the area of the node. </w:t>
      </w:r>
      <w:r w:rsidR="00DC7B8B">
        <w:t>T</w:t>
      </w:r>
      <w:r w:rsidR="00F13D8A">
        <w:t xml:space="preserve">his was then testing with the pathfinding with the same method as above </w:t>
      </w:r>
      <w:r w:rsidR="00DC7B8B">
        <w:t xml:space="preserve">showing the path as red. This was to make sure the pathfinding could </w:t>
      </w:r>
      <w:r w:rsidR="004952C6">
        <w:t>find a path around object in the map.</w:t>
      </w:r>
    </w:p>
    <w:p w14:paraId="03C39AEF" w14:textId="77777777" w:rsidR="00B634AE" w:rsidRDefault="00080B52" w:rsidP="004B089F">
      <w:pPr>
        <w:keepNext/>
        <w:spacing w:line="276" w:lineRule="auto"/>
      </w:pPr>
      <w:r w:rsidRPr="00080B52">
        <w:rPr>
          <w:noProof/>
        </w:rPr>
        <w:drawing>
          <wp:inline distT="0" distB="0" distL="0" distR="0" wp14:anchorId="5B789ED9" wp14:editId="63835E7D">
            <wp:extent cx="2790575" cy="27856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40056" cy="2835089"/>
                    </a:xfrm>
                    <a:prstGeom prst="rect">
                      <a:avLst/>
                    </a:prstGeom>
                  </pic:spPr>
                </pic:pic>
              </a:graphicData>
            </a:graphic>
          </wp:inline>
        </w:drawing>
      </w:r>
      <w:r w:rsidR="00A50373" w:rsidRPr="00A50373">
        <w:rPr>
          <w:noProof/>
        </w:rPr>
        <w:drawing>
          <wp:inline distT="0" distB="0" distL="0" distR="0" wp14:anchorId="384C32A8" wp14:editId="6FE99E10">
            <wp:extent cx="2819998" cy="27908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829210" cy="2799942"/>
                    </a:xfrm>
                    <a:prstGeom prst="rect">
                      <a:avLst/>
                    </a:prstGeom>
                  </pic:spPr>
                </pic:pic>
              </a:graphicData>
            </a:graphic>
          </wp:inline>
        </w:drawing>
      </w:r>
    </w:p>
    <w:p w14:paraId="551B2269" w14:textId="6BACC4A6" w:rsidR="00D86540" w:rsidRDefault="00B634AE" w:rsidP="004B089F">
      <w:pPr>
        <w:pStyle w:val="Caption"/>
        <w:spacing w:line="276" w:lineRule="auto"/>
      </w:pPr>
      <w:r>
        <w:t xml:space="preserve">Figure </w:t>
      </w:r>
      <w:fldSimple w:instr=" SEQ Figure \* ARABIC ">
        <w:r w:rsidR="007D681E">
          <w:rPr>
            <w:noProof/>
          </w:rPr>
          <w:t>10</w:t>
        </w:r>
      </w:fldSimple>
      <w:r>
        <w:t>a, b: Pathfinding Wall Detection Test</w:t>
      </w:r>
    </w:p>
    <w:p w14:paraId="1FACE5A3" w14:textId="165FA11C" w:rsidR="004952C6" w:rsidRDefault="004952C6" w:rsidP="004B089F">
      <w:pPr>
        <w:spacing w:line="276" w:lineRule="auto"/>
      </w:pPr>
      <w:r>
        <w:lastRenderedPageBreak/>
        <w:t>Finial the pathfinding was tested to see if the pathfinding could find a path</w:t>
      </w:r>
      <w:r w:rsidR="004D11CD">
        <w:t xml:space="preserve"> of an object that is moving. This was done by changing the </w:t>
      </w:r>
      <w:r w:rsidR="00073421">
        <w:t xml:space="preserve">pathfinding code to update while the game was running and move the target and seeing if the </w:t>
      </w:r>
      <w:r w:rsidR="0041143A">
        <w:t xml:space="preserve">path change as the target moved. This work </w:t>
      </w:r>
      <w:r w:rsidR="00825822">
        <w:t>finds</w:t>
      </w:r>
      <w:r w:rsidR="0041143A">
        <w:t xml:space="preserve"> with just one pathfinding </w:t>
      </w:r>
      <w:r w:rsidR="0020776A">
        <w:t>running.</w:t>
      </w:r>
    </w:p>
    <w:p w14:paraId="12D51A2F" w14:textId="00646420" w:rsidR="00D37A93" w:rsidRPr="00D37A93" w:rsidRDefault="001865FC" w:rsidP="004B089F">
      <w:pPr>
        <w:pStyle w:val="Heading2"/>
        <w:spacing w:line="276" w:lineRule="auto"/>
      </w:pPr>
      <w:bookmarkStart w:id="36" w:name="_Toc69986920"/>
      <w:r>
        <w:t>Amount of Agents</w:t>
      </w:r>
      <w:bookmarkEnd w:id="36"/>
    </w:p>
    <w:p w14:paraId="02E89052" w14:textId="7E75743B" w:rsidR="001865FC" w:rsidRDefault="0020776A" w:rsidP="004B089F">
      <w:pPr>
        <w:spacing w:line="276" w:lineRule="auto"/>
      </w:pPr>
      <w:r>
        <w:t>This was a stress test for my game and what has been made. For this test I add a new agent every time to see how many agent the game could run at one time</w:t>
      </w:r>
      <w:r w:rsidR="00AD2A53">
        <w:t xml:space="preserve"> until the game starting </w:t>
      </w:r>
      <w:r w:rsidR="00D37A93">
        <w:t>lagging,</w:t>
      </w:r>
      <w:r w:rsidR="00AD2A53">
        <w:t xml:space="preserve"> or the pathfinding stopped working. </w:t>
      </w:r>
      <w:r w:rsidR="00407849">
        <w:t xml:space="preserve">During this test I found that the max amount of agent in this game was 15 anything more that this would start to lower the frame rate and lower the performance of the pathfinding as the engine could not handle the amount </w:t>
      </w:r>
      <w:r w:rsidR="00D37A93">
        <w:t xml:space="preserve">of request for a path that where being sent. </w:t>
      </w:r>
    </w:p>
    <w:p w14:paraId="42FD4AFD" w14:textId="6800E1D4" w:rsidR="00847F66" w:rsidRDefault="00D37A93" w:rsidP="004B089F">
      <w:pPr>
        <w:spacing w:line="276" w:lineRule="auto"/>
      </w:pPr>
      <w:r>
        <w:t xml:space="preserve">With the original code I found as soon as 3 agent where added the pathfinding would not run as well this is </w:t>
      </w:r>
      <w:r w:rsidR="00863C11">
        <w:t>where</w:t>
      </w:r>
      <w:r>
        <w:t xml:space="preserve"> I found that requesting a path </w:t>
      </w:r>
      <w:r w:rsidR="009752A7">
        <w:t xml:space="preserve">sixty time a second was to much and had to lower the amount of time the path was requested </w:t>
      </w:r>
      <w:r w:rsidR="00863C11">
        <w:t xml:space="preserve">per second. </w:t>
      </w:r>
    </w:p>
    <w:p w14:paraId="11B0B1C1" w14:textId="6962D844" w:rsidR="001865FC" w:rsidRDefault="00A7115E" w:rsidP="004B089F">
      <w:pPr>
        <w:pStyle w:val="Heading2"/>
        <w:spacing w:line="276" w:lineRule="auto"/>
      </w:pPr>
      <w:bookmarkStart w:id="37" w:name="_Toc69986921"/>
      <w:r>
        <w:t>Optimisation Testing</w:t>
      </w:r>
      <w:bookmarkEnd w:id="37"/>
    </w:p>
    <w:p w14:paraId="100F865E" w14:textId="24D5E9B7" w:rsidR="00847F66" w:rsidRPr="00847F66" w:rsidRDefault="00847F66" w:rsidP="004B089F">
      <w:pPr>
        <w:pStyle w:val="Heading3"/>
        <w:spacing w:line="276" w:lineRule="auto"/>
      </w:pPr>
      <w:bookmarkStart w:id="38" w:name="_Toc69986922"/>
      <w:r>
        <w:t>Binary Heap</w:t>
      </w:r>
      <w:bookmarkEnd w:id="38"/>
    </w:p>
    <w:p w14:paraId="40B2E330" w14:textId="0A254783" w:rsidR="00007373" w:rsidRDefault="00E56F97" w:rsidP="004B089F">
      <w:pPr>
        <w:spacing w:line="276" w:lineRule="auto"/>
      </w:pPr>
      <w:r>
        <w:t xml:space="preserve">This was this to test if adding binary heap will improve the </w:t>
      </w:r>
      <w:r w:rsidR="00FD286A">
        <w:t xml:space="preserve">speed the that the pathfinding will find the shortest path this was tested by checking how long the </w:t>
      </w:r>
      <w:r w:rsidR="0000570C">
        <w:t xml:space="preserve">pathfinding took to find the path with out binary heap and test how long the pathfinding took with binary heap. With this test the path took 25ms </w:t>
      </w:r>
      <w:r w:rsidR="00847F66">
        <w:t xml:space="preserve">with out binary heap and took 5ms to find the path with binary </w:t>
      </w:r>
      <w:r w:rsidR="00412EE6">
        <w:t>heap,</w:t>
      </w:r>
      <w:r w:rsidR="00847F66">
        <w:t xml:space="preserve"> so this was a success and was adding to the code. </w:t>
      </w:r>
    </w:p>
    <w:p w14:paraId="5335193F" w14:textId="77777777" w:rsidR="002F5A82" w:rsidRDefault="002F5A82" w:rsidP="004B089F">
      <w:pPr>
        <w:spacing w:line="276" w:lineRule="auto"/>
      </w:pPr>
    </w:p>
    <w:p w14:paraId="1EDBCB38" w14:textId="50EDC66D" w:rsidR="00847F66" w:rsidRDefault="005E525C" w:rsidP="004B089F">
      <w:pPr>
        <w:pStyle w:val="Heading3"/>
        <w:spacing w:line="276" w:lineRule="auto"/>
      </w:pPr>
      <w:bookmarkStart w:id="39" w:name="_Toc69986923"/>
      <w:r>
        <w:t>Path Request Manager</w:t>
      </w:r>
      <w:bookmarkEnd w:id="39"/>
    </w:p>
    <w:p w14:paraId="4CE225D4" w14:textId="671E0208" w:rsidR="005E525C" w:rsidRPr="005E525C" w:rsidRDefault="005E525C" w:rsidP="004B089F">
      <w:pPr>
        <w:spacing w:line="276" w:lineRule="auto"/>
      </w:pPr>
      <w:r>
        <w:t xml:space="preserve">This system was added so more agents could be running at once. This was tested by seeing how many </w:t>
      </w:r>
      <w:r w:rsidR="0032486F">
        <w:t>agents can be added before path request was add which was 5 agent before lagging and once this was added the game could handle 15 agent th</w:t>
      </w:r>
      <w:r w:rsidR="000D5480">
        <w:t xml:space="preserve">is system proved to be a success and was kept in the game as more </w:t>
      </w:r>
      <w:r w:rsidR="00412EE6">
        <w:t>agents</w:t>
      </w:r>
      <w:r w:rsidR="000D5480">
        <w:t xml:space="preserve"> could be handled at runtime. </w:t>
      </w:r>
    </w:p>
    <w:p w14:paraId="26EFC540" w14:textId="1D4D1D3F" w:rsidR="00007373" w:rsidRPr="00007373" w:rsidRDefault="00007373" w:rsidP="004B089F">
      <w:pPr>
        <w:pStyle w:val="Heading2"/>
        <w:spacing w:line="276" w:lineRule="auto"/>
      </w:pPr>
      <w:bookmarkStart w:id="40" w:name="_Toc69986924"/>
      <w:r>
        <w:t>Path Smoothing Testing</w:t>
      </w:r>
      <w:bookmarkEnd w:id="40"/>
    </w:p>
    <w:p w14:paraId="55D856E9" w14:textId="025789AB" w:rsidR="00BB49C1" w:rsidRDefault="00C9177B" w:rsidP="004B089F">
      <w:pPr>
        <w:spacing w:line="276" w:lineRule="auto"/>
      </w:pPr>
      <w:r>
        <w:t xml:space="preserve">This is a system to make sure the </w:t>
      </w:r>
      <w:r w:rsidR="00A84B0B">
        <w:t xml:space="preserve">pathfinding goes along the paths I have created in the game and not along the grass. When this was first add </w:t>
      </w:r>
      <w:r w:rsidR="00D31D9F">
        <w:t xml:space="preserve">the test was to find the best values for the grass, path, road, and water. This was done by set the road and path as zero as this is where I want the </w:t>
      </w:r>
      <w:r w:rsidR="008B720D">
        <w:t xml:space="preserve">algorithm to follow this route and only leave it when it has no other choice. </w:t>
      </w:r>
      <w:r w:rsidR="000D6690">
        <w:t>The values I had to figure out is how to keep the algorithm off of the grass and the water.</w:t>
      </w:r>
      <w:r w:rsidR="001603CB">
        <w:t xml:space="preserve"> This is because in the map there is a </w:t>
      </w:r>
      <w:r w:rsidR="004334BE">
        <w:t xml:space="preserve">point </w:t>
      </w:r>
      <w:r w:rsidR="00904953">
        <w:t>in the map where the path can be cut across</w:t>
      </w:r>
      <w:r w:rsidR="0006606B">
        <w:t xml:space="preserve"> below you can see this part </w:t>
      </w:r>
      <w:r w:rsidR="00533CFB">
        <w:t>inside</w:t>
      </w:r>
      <w:r w:rsidR="0006606B">
        <w:t xml:space="preserve"> of the red </w:t>
      </w:r>
      <w:r w:rsidR="00E101D8">
        <w:t>circle.</w:t>
      </w:r>
    </w:p>
    <w:tbl>
      <w:tblPr>
        <w:tblStyle w:val="TableGrid"/>
        <w:tblW w:w="9090" w:type="dxa"/>
        <w:tblLook w:val="04A0" w:firstRow="1" w:lastRow="0" w:firstColumn="1" w:lastColumn="0" w:noHBand="0" w:noVBand="1"/>
      </w:tblPr>
      <w:tblGrid>
        <w:gridCol w:w="4545"/>
        <w:gridCol w:w="4545"/>
      </w:tblGrid>
      <w:tr w:rsidR="00775A5D" w14:paraId="52EEE0D5" w14:textId="77777777" w:rsidTr="00F00279">
        <w:trPr>
          <w:trHeight w:val="330"/>
        </w:trPr>
        <w:tc>
          <w:tcPr>
            <w:tcW w:w="4545" w:type="dxa"/>
          </w:tcPr>
          <w:p w14:paraId="3F0DC9D7" w14:textId="3AD66B1F" w:rsidR="00775A5D" w:rsidRDefault="00775A5D" w:rsidP="004B089F">
            <w:pPr>
              <w:spacing w:line="276" w:lineRule="auto"/>
            </w:pPr>
            <w:r>
              <w:t>Weight of Grass</w:t>
            </w:r>
          </w:p>
        </w:tc>
        <w:tc>
          <w:tcPr>
            <w:tcW w:w="4545" w:type="dxa"/>
          </w:tcPr>
          <w:p w14:paraId="0F0521D0" w14:textId="5D833F68" w:rsidR="00775A5D" w:rsidRDefault="00775A5D" w:rsidP="004B089F">
            <w:pPr>
              <w:spacing w:line="276" w:lineRule="auto"/>
            </w:pPr>
            <w:r>
              <w:t>Does the pathfinding cut across</w:t>
            </w:r>
          </w:p>
        </w:tc>
      </w:tr>
      <w:tr w:rsidR="00775A5D" w14:paraId="381164C6" w14:textId="77777777" w:rsidTr="00F00279">
        <w:trPr>
          <w:trHeight w:val="311"/>
        </w:trPr>
        <w:tc>
          <w:tcPr>
            <w:tcW w:w="4545" w:type="dxa"/>
          </w:tcPr>
          <w:p w14:paraId="31343507" w14:textId="0D9EC355" w:rsidR="00775A5D" w:rsidRDefault="00F00279" w:rsidP="004B089F">
            <w:pPr>
              <w:spacing w:line="276" w:lineRule="auto"/>
            </w:pPr>
            <w:r>
              <w:t>0</w:t>
            </w:r>
          </w:p>
        </w:tc>
        <w:tc>
          <w:tcPr>
            <w:tcW w:w="4545" w:type="dxa"/>
          </w:tcPr>
          <w:p w14:paraId="3AE32BBA" w14:textId="773DD758" w:rsidR="00775A5D" w:rsidRDefault="00F00279" w:rsidP="004B089F">
            <w:pPr>
              <w:spacing w:line="276" w:lineRule="auto"/>
            </w:pPr>
            <w:r>
              <w:t>Yes</w:t>
            </w:r>
          </w:p>
        </w:tc>
      </w:tr>
      <w:tr w:rsidR="00775A5D" w14:paraId="6650AF1B" w14:textId="77777777" w:rsidTr="00F00279">
        <w:trPr>
          <w:trHeight w:val="330"/>
        </w:trPr>
        <w:tc>
          <w:tcPr>
            <w:tcW w:w="4545" w:type="dxa"/>
          </w:tcPr>
          <w:p w14:paraId="0E53D07B" w14:textId="1A7B54EA" w:rsidR="00775A5D" w:rsidRDefault="00F00279" w:rsidP="004B089F">
            <w:pPr>
              <w:spacing w:line="276" w:lineRule="auto"/>
            </w:pPr>
            <w:r>
              <w:t>1</w:t>
            </w:r>
          </w:p>
        </w:tc>
        <w:tc>
          <w:tcPr>
            <w:tcW w:w="4545" w:type="dxa"/>
          </w:tcPr>
          <w:p w14:paraId="4071BC46" w14:textId="767E5D2D" w:rsidR="00775A5D" w:rsidRDefault="00EC2D48" w:rsidP="004B089F">
            <w:pPr>
              <w:spacing w:line="276" w:lineRule="auto"/>
            </w:pPr>
            <w:r>
              <w:t>Yes</w:t>
            </w:r>
          </w:p>
        </w:tc>
      </w:tr>
      <w:tr w:rsidR="00775A5D" w14:paraId="2C46D3FD" w14:textId="77777777" w:rsidTr="00F00279">
        <w:trPr>
          <w:trHeight w:val="311"/>
        </w:trPr>
        <w:tc>
          <w:tcPr>
            <w:tcW w:w="4545" w:type="dxa"/>
          </w:tcPr>
          <w:p w14:paraId="405A8B4E" w14:textId="087557EC" w:rsidR="00775A5D" w:rsidRDefault="00F00279" w:rsidP="004B089F">
            <w:pPr>
              <w:spacing w:line="276" w:lineRule="auto"/>
            </w:pPr>
            <w:r>
              <w:t>2</w:t>
            </w:r>
          </w:p>
        </w:tc>
        <w:tc>
          <w:tcPr>
            <w:tcW w:w="4545" w:type="dxa"/>
          </w:tcPr>
          <w:p w14:paraId="6C9F09C6" w14:textId="00440FAA" w:rsidR="00775A5D" w:rsidRDefault="00326AC5" w:rsidP="004B089F">
            <w:pPr>
              <w:spacing w:line="276" w:lineRule="auto"/>
            </w:pPr>
            <w:r>
              <w:t>Yes</w:t>
            </w:r>
          </w:p>
        </w:tc>
      </w:tr>
      <w:tr w:rsidR="00775A5D" w14:paraId="508F762B" w14:textId="77777777" w:rsidTr="00F00279">
        <w:trPr>
          <w:trHeight w:val="330"/>
        </w:trPr>
        <w:tc>
          <w:tcPr>
            <w:tcW w:w="4545" w:type="dxa"/>
          </w:tcPr>
          <w:p w14:paraId="343F497B" w14:textId="18BAB415" w:rsidR="00775A5D" w:rsidRDefault="00F00279" w:rsidP="004B089F">
            <w:pPr>
              <w:spacing w:line="276" w:lineRule="auto"/>
            </w:pPr>
            <w:r>
              <w:lastRenderedPageBreak/>
              <w:t>3</w:t>
            </w:r>
          </w:p>
        </w:tc>
        <w:tc>
          <w:tcPr>
            <w:tcW w:w="4545" w:type="dxa"/>
          </w:tcPr>
          <w:p w14:paraId="7AF2D2D7" w14:textId="33F55C71" w:rsidR="00775A5D" w:rsidRDefault="00326AC5" w:rsidP="004B089F">
            <w:pPr>
              <w:spacing w:line="276" w:lineRule="auto"/>
            </w:pPr>
            <w:r>
              <w:t>Yes</w:t>
            </w:r>
          </w:p>
        </w:tc>
      </w:tr>
      <w:tr w:rsidR="00F00279" w14:paraId="4D4A7C2C" w14:textId="77777777" w:rsidTr="00F00279">
        <w:trPr>
          <w:trHeight w:val="330"/>
        </w:trPr>
        <w:tc>
          <w:tcPr>
            <w:tcW w:w="4545" w:type="dxa"/>
          </w:tcPr>
          <w:p w14:paraId="7B2BADF1" w14:textId="1AE6F379" w:rsidR="00F00279" w:rsidRDefault="00F00279" w:rsidP="004B089F">
            <w:pPr>
              <w:spacing w:line="276" w:lineRule="auto"/>
            </w:pPr>
            <w:r>
              <w:t>4</w:t>
            </w:r>
          </w:p>
        </w:tc>
        <w:tc>
          <w:tcPr>
            <w:tcW w:w="4545" w:type="dxa"/>
          </w:tcPr>
          <w:p w14:paraId="55BCF687" w14:textId="61744ECA" w:rsidR="00F00279" w:rsidRDefault="008D2A2F" w:rsidP="004B089F">
            <w:pPr>
              <w:spacing w:line="276" w:lineRule="auto"/>
            </w:pPr>
            <w:r>
              <w:t>Yes</w:t>
            </w:r>
          </w:p>
        </w:tc>
      </w:tr>
      <w:tr w:rsidR="00F00279" w14:paraId="1CD8913A" w14:textId="77777777" w:rsidTr="00F00279">
        <w:trPr>
          <w:trHeight w:val="330"/>
        </w:trPr>
        <w:tc>
          <w:tcPr>
            <w:tcW w:w="4545" w:type="dxa"/>
          </w:tcPr>
          <w:p w14:paraId="7C480C71" w14:textId="0D07A1CE" w:rsidR="00F00279" w:rsidRDefault="00F00279" w:rsidP="004B089F">
            <w:pPr>
              <w:spacing w:line="276" w:lineRule="auto"/>
            </w:pPr>
            <w:r>
              <w:t>5</w:t>
            </w:r>
          </w:p>
        </w:tc>
        <w:tc>
          <w:tcPr>
            <w:tcW w:w="4545" w:type="dxa"/>
          </w:tcPr>
          <w:p w14:paraId="73123718" w14:textId="2FB34904" w:rsidR="00F00279" w:rsidRDefault="00533CFB" w:rsidP="004B089F">
            <w:pPr>
              <w:spacing w:line="276" w:lineRule="auto"/>
            </w:pPr>
            <w:r>
              <w:t>No</w:t>
            </w:r>
          </w:p>
        </w:tc>
      </w:tr>
      <w:tr w:rsidR="00F00279" w14:paraId="20CAB0A2" w14:textId="77777777" w:rsidTr="00F00279">
        <w:trPr>
          <w:trHeight w:val="330"/>
        </w:trPr>
        <w:tc>
          <w:tcPr>
            <w:tcW w:w="4545" w:type="dxa"/>
          </w:tcPr>
          <w:p w14:paraId="639EE328" w14:textId="5845E8FA" w:rsidR="00F00279" w:rsidRDefault="00F00279" w:rsidP="004B089F">
            <w:pPr>
              <w:spacing w:line="276" w:lineRule="auto"/>
            </w:pPr>
            <w:r>
              <w:t>6</w:t>
            </w:r>
          </w:p>
        </w:tc>
        <w:tc>
          <w:tcPr>
            <w:tcW w:w="4545" w:type="dxa"/>
          </w:tcPr>
          <w:p w14:paraId="617D58F6" w14:textId="124C14BC" w:rsidR="00F00279" w:rsidRDefault="00533CFB" w:rsidP="004B089F">
            <w:pPr>
              <w:spacing w:line="276" w:lineRule="auto"/>
            </w:pPr>
            <w:r>
              <w:t>No</w:t>
            </w:r>
          </w:p>
        </w:tc>
      </w:tr>
    </w:tbl>
    <w:p w14:paraId="644DD174" w14:textId="22E60680" w:rsidR="00533CFB" w:rsidRDefault="00533CFB" w:rsidP="004B089F">
      <w:pPr>
        <w:spacing w:line="276" w:lineRule="auto"/>
      </w:pPr>
    </w:p>
    <w:p w14:paraId="6D94257A" w14:textId="063AB28B" w:rsidR="00533CFB" w:rsidRDefault="00533CFB" w:rsidP="004B089F">
      <w:pPr>
        <w:spacing w:line="276" w:lineRule="auto"/>
      </w:pPr>
      <w:r>
        <w:t xml:space="preserve">AS this table above shows that when the weighting value for the </w:t>
      </w:r>
      <w:r w:rsidR="00AD02BC">
        <w:t xml:space="preserve">grass is above 5 the pathfinding no longer moves across the grass as this is what I want </w:t>
      </w:r>
      <w:r w:rsidR="00E56F97">
        <w:t xml:space="preserve">the this is the weighting the grass will stay at as it will no longer cut across the grass. </w:t>
      </w:r>
    </w:p>
    <w:p w14:paraId="14E03B44" w14:textId="5C7C32C7" w:rsidR="00C32671" w:rsidRDefault="00C32671" w:rsidP="004B089F">
      <w:pPr>
        <w:spacing w:line="276" w:lineRule="auto"/>
      </w:pPr>
      <w:r>
        <w:t>Another test that had to be done while designing this code is</w:t>
      </w:r>
      <w:r w:rsidR="00471589">
        <w:t xml:space="preserve"> the box blur algorithm this makes the agent walk along the middle of the path this had to compare against </w:t>
      </w:r>
      <w:r w:rsidR="007750CB">
        <w:t>the pathfinding when this wa</w:t>
      </w:r>
      <w:r w:rsidR="000C3106">
        <w:t>s</w:t>
      </w:r>
      <w:r w:rsidR="007750CB">
        <w:t xml:space="preserve"> not in place if the agent did not walk along the middle of the </w:t>
      </w:r>
      <w:r w:rsidR="00AE5049">
        <w:t>path,</w:t>
      </w:r>
      <w:r w:rsidR="007750CB">
        <w:t xml:space="preserve"> then the code had to be changed until </w:t>
      </w:r>
      <w:r w:rsidR="000C3106">
        <w:t xml:space="preserve">the agent would walk along the middle of the path. </w:t>
      </w:r>
    </w:p>
    <w:p w14:paraId="5E4932E8" w14:textId="77777777" w:rsidR="00B634AE" w:rsidRDefault="0006606B" w:rsidP="004B089F">
      <w:pPr>
        <w:keepNext/>
        <w:spacing w:line="276" w:lineRule="auto"/>
      </w:pPr>
      <w:r>
        <w:rPr>
          <w:noProof/>
        </w:rPr>
        <mc:AlternateContent>
          <mc:Choice Requires="wps">
            <w:drawing>
              <wp:anchor distT="0" distB="0" distL="114300" distR="114300" simplePos="0" relativeHeight="251671552" behindDoc="0" locked="0" layoutInCell="1" allowOverlap="1" wp14:anchorId="78DD5018" wp14:editId="4AAF0DF5">
                <wp:simplePos x="0" y="0"/>
                <wp:positionH relativeFrom="column">
                  <wp:posOffset>1590675</wp:posOffset>
                </wp:positionH>
                <wp:positionV relativeFrom="paragraph">
                  <wp:posOffset>1419225</wp:posOffset>
                </wp:positionV>
                <wp:extent cx="476250" cy="476250"/>
                <wp:effectExtent l="0" t="0" r="19050" b="19050"/>
                <wp:wrapNone/>
                <wp:docPr id="8" name="Oval 8"/>
                <wp:cNvGraphicFramePr/>
                <a:graphic xmlns:a="http://schemas.openxmlformats.org/drawingml/2006/main">
                  <a:graphicData uri="http://schemas.microsoft.com/office/word/2010/wordprocessingShape">
                    <wps:wsp>
                      <wps:cNvSpPr/>
                      <wps:spPr>
                        <a:xfrm>
                          <a:off x="0" y="0"/>
                          <a:ext cx="476250" cy="4762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B2B4F6" id="Oval 8" o:spid="_x0000_s1026" style="position:absolute;margin-left:125.25pt;margin-top:111.75pt;width:37.5pt;height:3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" filled="f" strokecolor="red" strokeweight="1pt">
                <v:stroke joinstyle="miter"/>
              </v:oval>
            </w:pict>
          </mc:Fallback>
        </mc:AlternateContent>
      </w:r>
      <w:r w:rsidRPr="0006606B">
        <w:rPr>
          <w:noProof/>
        </w:rPr>
        <w:drawing>
          <wp:inline distT="0" distB="0" distL="0" distR="0" wp14:anchorId="16B737E7" wp14:editId="4D755451">
            <wp:extent cx="2204044" cy="2200275"/>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239842" cy="2236011"/>
                    </a:xfrm>
                    <a:prstGeom prst="rect">
                      <a:avLst/>
                    </a:prstGeom>
                  </pic:spPr>
                </pic:pic>
              </a:graphicData>
            </a:graphic>
          </wp:inline>
        </w:drawing>
      </w:r>
    </w:p>
    <w:p w14:paraId="5EA2DC55" w14:textId="7B4430C6" w:rsidR="00822390" w:rsidRPr="006E6F19" w:rsidRDefault="00B634AE" w:rsidP="004B089F">
      <w:pPr>
        <w:pStyle w:val="Caption"/>
        <w:spacing w:line="276" w:lineRule="auto"/>
      </w:pPr>
      <w:r>
        <w:t xml:space="preserve">Figure </w:t>
      </w:r>
      <w:fldSimple w:instr=" SEQ Figure \* ARABIC ">
        <w:r w:rsidR="007D681E">
          <w:rPr>
            <w:noProof/>
          </w:rPr>
          <w:t>11</w:t>
        </w:r>
      </w:fldSimple>
      <w:r>
        <w:t>: Map Design and Weighting Test</w:t>
      </w:r>
    </w:p>
    <w:p w14:paraId="34754521" w14:textId="0DCDEECC" w:rsidR="003E5A93" w:rsidRDefault="003E5A93" w:rsidP="004B089F">
      <w:pPr>
        <w:pStyle w:val="Heading1"/>
        <w:spacing w:line="276" w:lineRule="auto"/>
      </w:pPr>
      <w:bookmarkStart w:id="41" w:name="_Toc69986925"/>
      <w:r>
        <w:t>Risk Assessment</w:t>
      </w:r>
      <w:bookmarkEnd w:id="41"/>
    </w:p>
    <w:p w14:paraId="304EC028" w14:textId="7BA59968" w:rsidR="00D6622C" w:rsidRDefault="00D6622C" w:rsidP="004B089F">
      <w:pPr>
        <w:spacing w:line="276" w:lineRule="auto"/>
      </w:pPr>
      <w:r>
        <w:t>Move Risk with working on a computer for long periods of time are covered by the</w:t>
      </w:r>
      <w:r w:rsidR="008C68F2">
        <w:t xml:space="preserve"> health and safety (Display Screen Equip</w:t>
      </w:r>
      <w:r w:rsidR="00B62AD4">
        <w:t>ment</w:t>
      </w:r>
      <w:r w:rsidR="008C68F2">
        <w:t>)</w:t>
      </w:r>
      <w:r w:rsidR="00B62AD4">
        <w:t xml:space="preserve"> regulation act this covers any risk for a user who uses there </w:t>
      </w:r>
      <w:r w:rsidR="00E24073">
        <w:t xml:space="preserve">any DSE for an hour or more. </w:t>
      </w:r>
    </w:p>
    <w:tbl>
      <w:tblPr>
        <w:tblStyle w:val="GridTable1Light"/>
        <w:tblW w:w="0" w:type="auto"/>
        <w:tblLook w:val="04A0" w:firstRow="1" w:lastRow="0" w:firstColumn="1" w:lastColumn="0" w:noHBand="0" w:noVBand="1"/>
      </w:tblPr>
      <w:tblGrid>
        <w:gridCol w:w="4508"/>
        <w:gridCol w:w="4508"/>
      </w:tblGrid>
      <w:tr w:rsidR="004E41BD" w14:paraId="66787DC5" w14:textId="77777777" w:rsidTr="004E41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FFC0A13" w14:textId="42C4BF9C" w:rsidR="004E41BD" w:rsidRDefault="004E41BD" w:rsidP="004B089F">
            <w:pPr>
              <w:spacing w:line="276" w:lineRule="auto"/>
            </w:pPr>
            <w:r>
              <w:t>Risks</w:t>
            </w:r>
          </w:p>
        </w:tc>
        <w:tc>
          <w:tcPr>
            <w:tcW w:w="4508" w:type="dxa"/>
          </w:tcPr>
          <w:p w14:paraId="231B3978" w14:textId="050FBE61" w:rsidR="004E41BD" w:rsidRDefault="004E41BD" w:rsidP="004B089F">
            <w:pPr>
              <w:spacing w:line="276" w:lineRule="auto"/>
              <w:cnfStyle w:val="100000000000" w:firstRow="1" w:lastRow="0" w:firstColumn="0" w:lastColumn="0" w:oddVBand="0" w:evenVBand="0" w:oddHBand="0" w:evenHBand="0" w:firstRowFirstColumn="0" w:firstRowLastColumn="0" w:lastRowFirstColumn="0" w:lastRowLastColumn="0"/>
            </w:pPr>
            <w:r>
              <w:t xml:space="preserve">How to </w:t>
            </w:r>
            <w:r w:rsidR="00B3748B">
              <w:t>avoid Risk</w:t>
            </w:r>
          </w:p>
        </w:tc>
      </w:tr>
      <w:tr w:rsidR="004E41BD" w14:paraId="22CAB581" w14:textId="77777777" w:rsidTr="004E41BD">
        <w:tc>
          <w:tcPr>
            <w:cnfStyle w:val="001000000000" w:firstRow="0" w:lastRow="0" w:firstColumn="1" w:lastColumn="0" w:oddVBand="0" w:evenVBand="0" w:oddHBand="0" w:evenHBand="0" w:firstRowFirstColumn="0" w:firstRowLastColumn="0" w:lastRowFirstColumn="0" w:lastRowLastColumn="0"/>
            <w:tcW w:w="4508" w:type="dxa"/>
          </w:tcPr>
          <w:p w14:paraId="377DCBDA" w14:textId="508AAFEB" w:rsidR="004E41BD" w:rsidRDefault="00B3748B" w:rsidP="004B089F">
            <w:pPr>
              <w:spacing w:line="276" w:lineRule="auto"/>
            </w:pPr>
            <w:r>
              <w:t>Eye Strain for look at a screen for to long of a time period</w:t>
            </w:r>
          </w:p>
        </w:tc>
        <w:tc>
          <w:tcPr>
            <w:tcW w:w="4508" w:type="dxa"/>
          </w:tcPr>
          <w:p w14:paraId="70024980" w14:textId="58266D73" w:rsidR="004E41BD" w:rsidRDefault="00B3748B" w:rsidP="004B089F">
            <w:pPr>
              <w:spacing w:line="276" w:lineRule="auto"/>
              <w:cnfStyle w:val="000000000000" w:firstRow="0" w:lastRow="0" w:firstColumn="0" w:lastColumn="0" w:oddVBand="0" w:evenVBand="0" w:oddHBand="0" w:evenHBand="0" w:firstRowFirstColumn="0" w:firstRowLastColumn="0" w:lastRowFirstColumn="0" w:lastRowLastColumn="0"/>
            </w:pPr>
            <w:r>
              <w:t xml:space="preserve">Make sure the user takes regular break in this case a break every </w:t>
            </w:r>
            <w:r w:rsidR="00A810D9">
              <w:t>one hour</w:t>
            </w:r>
            <w:r w:rsidR="00E4570B">
              <w:t>, adjust screen brigh</w:t>
            </w:r>
            <w:r w:rsidR="005023F0">
              <w:t>tness so the glare does not injury eyes.</w:t>
            </w:r>
          </w:p>
        </w:tc>
      </w:tr>
      <w:tr w:rsidR="004E41BD" w14:paraId="2B514CE0" w14:textId="77777777" w:rsidTr="004E41BD">
        <w:tc>
          <w:tcPr>
            <w:cnfStyle w:val="001000000000" w:firstRow="0" w:lastRow="0" w:firstColumn="1" w:lastColumn="0" w:oddVBand="0" w:evenVBand="0" w:oddHBand="0" w:evenHBand="0" w:firstRowFirstColumn="0" w:firstRowLastColumn="0" w:lastRowFirstColumn="0" w:lastRowLastColumn="0"/>
            <w:tcW w:w="4508" w:type="dxa"/>
          </w:tcPr>
          <w:p w14:paraId="55A1CF08" w14:textId="061FFBB8" w:rsidR="004E41BD" w:rsidRDefault="00A810D9" w:rsidP="004B089F">
            <w:pPr>
              <w:spacing w:line="276" w:lineRule="auto"/>
            </w:pPr>
            <w:r>
              <w:t xml:space="preserve">Back strain for not have the correct </w:t>
            </w:r>
            <w:r w:rsidR="00D5674F" w:rsidRPr="00D5674F">
              <w:t>posture</w:t>
            </w:r>
          </w:p>
        </w:tc>
        <w:tc>
          <w:tcPr>
            <w:tcW w:w="4508" w:type="dxa"/>
          </w:tcPr>
          <w:p w14:paraId="3B905673" w14:textId="4965D49F" w:rsidR="004E41BD" w:rsidRDefault="00D5674F" w:rsidP="004B089F">
            <w:pPr>
              <w:spacing w:line="276" w:lineRule="auto"/>
              <w:cnfStyle w:val="000000000000" w:firstRow="0" w:lastRow="0" w:firstColumn="0" w:lastColumn="0" w:oddVBand="0" w:evenVBand="0" w:oddHBand="0" w:evenHBand="0" w:firstRowFirstColumn="0" w:firstRowLastColumn="0" w:lastRowFirstColumn="0" w:lastRowLastColumn="0"/>
            </w:pPr>
            <w:r>
              <w:t xml:space="preserve">Make sure the user is following the DSE </w:t>
            </w:r>
            <w:r w:rsidR="00822390">
              <w:t>recommended sitting posture.</w:t>
            </w:r>
            <w:r w:rsidR="00001347">
              <w:t xml:space="preserve"> This can also be fixed by making sure the computer monitor is at the correct height</w:t>
            </w:r>
          </w:p>
        </w:tc>
      </w:tr>
      <w:tr w:rsidR="004E41BD" w14:paraId="627D1B6F" w14:textId="77777777" w:rsidTr="004E41BD">
        <w:tc>
          <w:tcPr>
            <w:cnfStyle w:val="001000000000" w:firstRow="0" w:lastRow="0" w:firstColumn="1" w:lastColumn="0" w:oddVBand="0" w:evenVBand="0" w:oddHBand="0" w:evenHBand="0" w:firstRowFirstColumn="0" w:firstRowLastColumn="0" w:lastRowFirstColumn="0" w:lastRowLastColumn="0"/>
            <w:tcW w:w="4508" w:type="dxa"/>
          </w:tcPr>
          <w:p w14:paraId="68FEF1B5" w14:textId="2AEAABD8" w:rsidR="004E41BD" w:rsidRDefault="00501232" w:rsidP="004B089F">
            <w:pPr>
              <w:spacing w:line="276" w:lineRule="auto"/>
            </w:pPr>
            <w:r>
              <w:t>R</w:t>
            </w:r>
            <w:r w:rsidRPr="00501232">
              <w:t>epetitive strain injury</w:t>
            </w:r>
          </w:p>
        </w:tc>
        <w:tc>
          <w:tcPr>
            <w:tcW w:w="4508" w:type="dxa"/>
          </w:tcPr>
          <w:p w14:paraId="178B9FC6" w14:textId="0C4A6878" w:rsidR="004E41BD" w:rsidRDefault="00C12312" w:rsidP="004B089F">
            <w:pPr>
              <w:spacing w:line="276" w:lineRule="auto"/>
              <w:cnfStyle w:val="000000000000" w:firstRow="0" w:lastRow="0" w:firstColumn="0" w:lastColumn="0" w:oddVBand="0" w:evenVBand="0" w:oddHBand="0" w:evenHBand="0" w:firstRowFirstColumn="0" w:firstRowLastColumn="0" w:lastRowFirstColumn="0" w:lastRowLastColumn="0"/>
            </w:pPr>
            <w:r>
              <w:t>Maintain good posture, take regular breaks</w:t>
            </w:r>
          </w:p>
        </w:tc>
      </w:tr>
      <w:tr w:rsidR="004E41BD" w14:paraId="0E7F04C7" w14:textId="77777777" w:rsidTr="004E41BD">
        <w:tc>
          <w:tcPr>
            <w:cnfStyle w:val="001000000000" w:firstRow="0" w:lastRow="0" w:firstColumn="1" w:lastColumn="0" w:oddVBand="0" w:evenVBand="0" w:oddHBand="0" w:evenHBand="0" w:firstRowFirstColumn="0" w:firstRowLastColumn="0" w:lastRowFirstColumn="0" w:lastRowLastColumn="0"/>
            <w:tcW w:w="4508" w:type="dxa"/>
          </w:tcPr>
          <w:p w14:paraId="74926D7A" w14:textId="2E47E93A" w:rsidR="004E41BD" w:rsidRDefault="00BB409A" w:rsidP="004B089F">
            <w:pPr>
              <w:spacing w:line="276" w:lineRule="auto"/>
            </w:pPr>
            <w:r>
              <w:t>Stress</w:t>
            </w:r>
          </w:p>
        </w:tc>
        <w:tc>
          <w:tcPr>
            <w:tcW w:w="4508" w:type="dxa"/>
          </w:tcPr>
          <w:p w14:paraId="307EE0B3" w14:textId="0698E3BB" w:rsidR="004E41BD" w:rsidRDefault="00BB409A" w:rsidP="004B089F">
            <w:pPr>
              <w:spacing w:line="276" w:lineRule="auto"/>
              <w:cnfStyle w:val="000000000000" w:firstRow="0" w:lastRow="0" w:firstColumn="0" w:lastColumn="0" w:oddVBand="0" w:evenVBand="0" w:oddHBand="0" w:evenHBand="0" w:firstRowFirstColumn="0" w:firstRowLastColumn="0" w:lastRowFirstColumn="0" w:lastRowLastColumn="0"/>
            </w:pPr>
            <w:r>
              <w:t xml:space="preserve">Make sure a little work is done every </w:t>
            </w:r>
            <w:r w:rsidR="00AE5049">
              <w:t>day,</w:t>
            </w:r>
            <w:r>
              <w:t xml:space="preserve"> so the </w:t>
            </w:r>
            <w:r w:rsidR="00494579">
              <w:t>workload</w:t>
            </w:r>
            <w:r>
              <w:t xml:space="preserve"> does not</w:t>
            </w:r>
            <w:r w:rsidR="00ED1184">
              <w:t xml:space="preserve"> get </w:t>
            </w:r>
            <w:r w:rsidR="009D53B2">
              <w:t>too</w:t>
            </w:r>
            <w:r w:rsidR="00ED1184">
              <w:t xml:space="preserve"> big. Also take </w:t>
            </w:r>
            <w:r w:rsidR="00494579">
              <w:lastRenderedPageBreak/>
              <w:t>regular</w:t>
            </w:r>
            <w:r w:rsidR="00ED1184">
              <w:t xml:space="preserve"> break of something the user enjoys </w:t>
            </w:r>
            <w:r w:rsidR="00494579">
              <w:t>taking</w:t>
            </w:r>
            <w:r w:rsidR="00ED1184">
              <w:t xml:space="preserve"> their mind of</w:t>
            </w:r>
            <w:r w:rsidR="00494579">
              <w:t>f of the university work.</w:t>
            </w:r>
            <w:r w:rsidR="002C6253">
              <w:t xml:space="preserve"> Also make sure the user is having enough </w:t>
            </w:r>
            <w:r w:rsidR="00533971">
              <w:t>sleep,</w:t>
            </w:r>
            <w:r w:rsidR="002C6253">
              <w:t xml:space="preserve"> so they are not tried.</w:t>
            </w:r>
          </w:p>
        </w:tc>
      </w:tr>
      <w:tr w:rsidR="004E41BD" w14:paraId="7F7E1609" w14:textId="77777777" w:rsidTr="004E41BD">
        <w:tc>
          <w:tcPr>
            <w:cnfStyle w:val="001000000000" w:firstRow="0" w:lastRow="0" w:firstColumn="1" w:lastColumn="0" w:oddVBand="0" w:evenVBand="0" w:oddHBand="0" w:evenHBand="0" w:firstRowFirstColumn="0" w:firstRowLastColumn="0" w:lastRowFirstColumn="0" w:lastRowLastColumn="0"/>
            <w:tcW w:w="4508" w:type="dxa"/>
          </w:tcPr>
          <w:p w14:paraId="39E7004A" w14:textId="071D2CD2" w:rsidR="004E41BD" w:rsidRDefault="00494579" w:rsidP="004B089F">
            <w:pPr>
              <w:spacing w:line="276" w:lineRule="auto"/>
            </w:pPr>
            <w:r>
              <w:lastRenderedPageBreak/>
              <w:t>Min</w:t>
            </w:r>
            <w:r w:rsidR="001825CC">
              <w:t>d</w:t>
            </w:r>
            <w:r>
              <w:t xml:space="preserve"> </w:t>
            </w:r>
            <w:r w:rsidR="004C205D" w:rsidRPr="004C205D">
              <w:t xml:space="preserve">fatigue </w:t>
            </w:r>
          </w:p>
        </w:tc>
        <w:tc>
          <w:tcPr>
            <w:tcW w:w="4508" w:type="dxa"/>
          </w:tcPr>
          <w:p w14:paraId="6E02E0FC" w14:textId="5F5960FB" w:rsidR="004E41BD" w:rsidRDefault="004C205D" w:rsidP="004B089F">
            <w:pPr>
              <w:spacing w:line="276" w:lineRule="auto"/>
              <w:cnfStyle w:val="000000000000" w:firstRow="0" w:lastRow="0" w:firstColumn="0" w:lastColumn="0" w:oddVBand="0" w:evenVBand="0" w:oddHBand="0" w:evenHBand="0" w:firstRowFirstColumn="0" w:firstRowLastColumn="0" w:lastRowFirstColumn="0" w:lastRowLastColumn="0"/>
            </w:pPr>
            <w:r>
              <w:t xml:space="preserve">Take breaks while work and also plan rest day where the users </w:t>
            </w:r>
            <w:r w:rsidR="00533971">
              <w:t>do</w:t>
            </w:r>
            <w:r>
              <w:t xml:space="preserve"> not have to think about the university work.</w:t>
            </w:r>
          </w:p>
        </w:tc>
      </w:tr>
    </w:tbl>
    <w:p w14:paraId="1AFB333A" w14:textId="51F6E55B" w:rsidR="00E24073" w:rsidRDefault="00E24073" w:rsidP="004B089F">
      <w:pPr>
        <w:spacing w:line="276" w:lineRule="auto"/>
      </w:pPr>
    </w:p>
    <w:p w14:paraId="07C9ACDA" w14:textId="1B59668E" w:rsidR="00533971" w:rsidRPr="00D6622C" w:rsidRDefault="00533971" w:rsidP="004B089F">
      <w:pPr>
        <w:spacing w:line="276" w:lineRule="auto"/>
      </w:pPr>
      <w:r>
        <w:t xml:space="preserve">All of these risk </w:t>
      </w:r>
      <w:r w:rsidR="00AE5049">
        <w:t>is</w:t>
      </w:r>
      <w:r>
        <w:t xml:space="preserve"> accounted for over the run time of this </w:t>
      </w:r>
      <w:r w:rsidR="006E6F19">
        <w:t>project and have been in forced so the user does not encounter any of the risked in this list.</w:t>
      </w:r>
    </w:p>
    <w:p w14:paraId="4786AC80" w14:textId="77777777" w:rsidR="003E5A93" w:rsidRPr="003E5A93" w:rsidRDefault="003E5A93" w:rsidP="004B089F">
      <w:pPr>
        <w:spacing w:line="276" w:lineRule="auto"/>
      </w:pPr>
    </w:p>
    <w:p w14:paraId="6F220DEA" w14:textId="43A3476C" w:rsidR="00B67099" w:rsidRDefault="009175E1" w:rsidP="004B089F">
      <w:pPr>
        <w:pStyle w:val="Heading1"/>
        <w:spacing w:line="276" w:lineRule="auto"/>
      </w:pPr>
      <w:bookmarkStart w:id="42" w:name="_Toc69986926"/>
      <w:r>
        <w:t>Further Work</w:t>
      </w:r>
      <w:bookmarkEnd w:id="42"/>
    </w:p>
    <w:p w14:paraId="25DC0DC2" w14:textId="4844F874" w:rsidR="007B7709" w:rsidRDefault="007B7709" w:rsidP="004B089F">
      <w:pPr>
        <w:pStyle w:val="Heading3"/>
        <w:spacing w:line="276" w:lineRule="auto"/>
      </w:pPr>
      <w:bookmarkStart w:id="43" w:name="_Toc69986927"/>
      <w:r>
        <w:t xml:space="preserve">Local </w:t>
      </w:r>
      <w:r w:rsidR="007A5A58">
        <w:t>Avoidance</w:t>
      </w:r>
      <w:bookmarkEnd w:id="43"/>
    </w:p>
    <w:p w14:paraId="2A9E5803" w14:textId="1086A824" w:rsidR="00D0763A" w:rsidRDefault="00D72E0C" w:rsidP="004B089F">
      <w:pPr>
        <w:spacing w:line="276" w:lineRule="auto"/>
      </w:pPr>
      <w:r>
        <w:t>T</w:t>
      </w:r>
      <w:r w:rsidR="00AE6749">
        <w:t xml:space="preserve">his is an improvement that would </w:t>
      </w:r>
      <w:r w:rsidR="00AE5049">
        <w:t>have</w:t>
      </w:r>
      <w:r w:rsidR="00AE6749">
        <w:t xml:space="preserve"> made the pathfinding a lot better than it is as this would make it so the agents in the game would not </w:t>
      </w:r>
      <w:r w:rsidR="00CC1207">
        <w:t xml:space="preserve">enter to same node as another agent this would make it so when the game is being played if the agents are not </w:t>
      </w:r>
      <w:r w:rsidR="00FD4B59">
        <w:t xml:space="preserve">remove of the </w:t>
      </w:r>
      <w:r w:rsidR="009D53B2">
        <w:t>map,</w:t>
      </w:r>
      <w:r w:rsidR="00FD4B59">
        <w:t xml:space="preserve"> they end up bunching up in to one section and all follow the same path. After doing some research </w:t>
      </w:r>
      <w:r w:rsidR="00731B70">
        <w:t xml:space="preserve">on this I found a paper that goes over what I would have need if I need about this problem soon in the project. </w:t>
      </w:r>
      <w:r w:rsidR="003C27FC">
        <w:t xml:space="preserve">this paper </w:t>
      </w:r>
      <w:r w:rsidR="00A33D7A">
        <w:t xml:space="preserve">explains how collision can be avoided </w:t>
      </w:r>
      <w:r w:rsidR="009D4BF9">
        <w:t xml:space="preserve">by using the velocity of each agent. </w:t>
      </w:r>
    </w:p>
    <w:p w14:paraId="5574D704" w14:textId="77777777" w:rsidR="00E43BAA" w:rsidRDefault="00E43BAA" w:rsidP="004B089F">
      <w:pPr>
        <w:keepNext/>
        <w:spacing w:line="276" w:lineRule="auto"/>
      </w:pPr>
      <w:r w:rsidRPr="00E43BAA">
        <w:rPr>
          <w:noProof/>
        </w:rPr>
        <w:drawing>
          <wp:inline distT="0" distB="0" distL="0" distR="0" wp14:anchorId="630AC827" wp14:editId="3561528E">
            <wp:extent cx="4323496" cy="3200400"/>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34604" cy="3208623"/>
                    </a:xfrm>
                    <a:prstGeom prst="rect">
                      <a:avLst/>
                    </a:prstGeom>
                  </pic:spPr>
                </pic:pic>
              </a:graphicData>
            </a:graphic>
          </wp:inline>
        </w:drawing>
      </w:r>
    </w:p>
    <w:p w14:paraId="4A80E1AD" w14:textId="72A33A9A" w:rsidR="00E43BAA" w:rsidRDefault="00E43BAA" w:rsidP="004B089F">
      <w:pPr>
        <w:pStyle w:val="Caption"/>
        <w:spacing w:line="276" w:lineRule="auto"/>
      </w:pPr>
      <w:r>
        <w:t xml:space="preserve">Figure </w:t>
      </w:r>
      <w:fldSimple w:instr=" SEQ Figure \* ARABIC ">
        <w:r w:rsidR="007D681E">
          <w:rPr>
            <w:noProof/>
          </w:rPr>
          <w:t>12</w:t>
        </w:r>
      </w:fldSimple>
      <w:r>
        <w:t>: Velocity Avoidance</w:t>
      </w:r>
    </w:p>
    <w:p w14:paraId="081FD7A0" w14:textId="17E1EEC0" w:rsidR="00B144E9" w:rsidRDefault="00E43BAA" w:rsidP="004B089F">
      <w:pPr>
        <w:spacing w:line="276" w:lineRule="auto"/>
      </w:pPr>
      <w:r>
        <w:t>This figure shows</w:t>
      </w:r>
      <w:r w:rsidR="0045163D">
        <w:t xml:space="preserve"> how agent A can avoid agent B </w:t>
      </w:r>
      <w:r w:rsidR="00BF26BE">
        <w:t xml:space="preserve">this is done by making a truncated cone from point 0 </w:t>
      </w:r>
      <w:r w:rsidR="0081540E">
        <w:t xml:space="preserve">also where agent A is. This cone is made </w:t>
      </w:r>
      <w:r w:rsidR="00637839">
        <w:t xml:space="preserve">by having the legs tangent to the disc </w:t>
      </w:r>
      <w:r w:rsidR="003E1725">
        <w:t>of the radius of r</w:t>
      </w:r>
      <w:r w:rsidR="003E1725">
        <w:rPr>
          <w:vertAlign w:val="subscript"/>
        </w:rPr>
        <w:t xml:space="preserve">A </w:t>
      </w:r>
      <w:r w:rsidR="003E1725">
        <w:t>+ r</w:t>
      </w:r>
      <w:r w:rsidR="003E1725">
        <w:rPr>
          <w:vertAlign w:val="subscript"/>
        </w:rPr>
        <w:t>B</w:t>
      </w:r>
      <w:r w:rsidR="003E1725">
        <w:t xml:space="preserve"> at a </w:t>
      </w:r>
      <w:r w:rsidR="003478C0">
        <w:t>point if p</w:t>
      </w:r>
      <w:r w:rsidR="003478C0">
        <w:rPr>
          <w:vertAlign w:val="subscript"/>
        </w:rPr>
        <w:t>b</w:t>
      </w:r>
      <w:r w:rsidR="003478C0">
        <w:t xml:space="preserve"> – p</w:t>
      </w:r>
      <w:r w:rsidR="003478C0">
        <w:rPr>
          <w:vertAlign w:val="subscript"/>
        </w:rPr>
        <w:t>a</w:t>
      </w:r>
      <w:r w:rsidR="002907D7">
        <w:rPr>
          <w:vertAlign w:val="subscript"/>
        </w:rPr>
        <w:t xml:space="preserve"> </w:t>
      </w:r>
      <w:r w:rsidR="002907D7">
        <w:t xml:space="preserve">and the </w:t>
      </w:r>
      <w:r w:rsidR="00946B4B">
        <w:t>disc of the radius (r</w:t>
      </w:r>
      <w:r w:rsidR="00946B4B">
        <w:rPr>
          <w:vertAlign w:val="subscript"/>
        </w:rPr>
        <w:t>a</w:t>
      </w:r>
      <w:r w:rsidR="00946B4B">
        <w:t>+r</w:t>
      </w:r>
      <w:r w:rsidR="00946B4B">
        <w:rPr>
          <w:vertAlign w:val="subscript"/>
        </w:rPr>
        <w:t>b</w:t>
      </w:r>
      <w:r w:rsidR="00946B4B">
        <w:t xml:space="preserve">)/t this means as the time constant </w:t>
      </w:r>
      <w:r w:rsidR="00E23B34">
        <w:t xml:space="preserve">increase </w:t>
      </w:r>
      <w:r w:rsidR="00E23B34">
        <w:lastRenderedPageBreak/>
        <w:t>agent A will not hit agent B</w:t>
      </w:r>
      <w:r w:rsidR="0092126D">
        <w:t xml:space="preserve"> </w:t>
      </w:r>
      <w:r w:rsidR="0092126D">
        <w:fldChar w:fldCharType="begin"/>
      </w:r>
      <w:r w:rsidR="0092126D">
        <w:instrText xml:space="preserve"> ADDIN EN.CITE &lt;EndNote&gt;&lt;Cite&gt;&lt;Author&gt;van den Berg&lt;/Author&gt;&lt;Year&gt;2011&lt;/Year&gt;&lt;RecNum&gt;51&lt;/RecNum&gt;&lt;DisplayText&gt;(van den Berg et al., 2011)&lt;/DisplayText&gt;&lt;record&gt;&lt;rec-number&gt;51&lt;/rec-number&gt;&lt;foreign-keys&gt;&lt;key app="EN" db-id="2te5pedev920e7ewefr5rs0d5ve2v5s9rtw9" timestamp="1618410591"&gt;51&lt;/key&gt;&lt;/foreign-keys&gt;&lt;ref-type name="Conference Proceedings"&gt;10&lt;/ref-type&gt;&lt;contributors&gt;&lt;authors&gt;&lt;author&gt;van den Berg, Jur&lt;/author&gt;&lt;author&gt;Guy, Stephen J.&lt;/author&gt;&lt;author&gt;Lin, Ming&lt;/author&gt;&lt;author&gt;Manocha, Dinesh&lt;/author&gt;&lt;/authors&gt;&lt;secondary-authors&gt;&lt;author&gt;Pradalier, Cédric&lt;/author&gt;&lt;author&gt;Siegwart, Roland&lt;/author&gt;&lt;author&gt;Hirzinger, Gerhard&lt;/author&gt;&lt;/secondary-authors&gt;&lt;/contributors&gt;&lt;titles&gt;&lt;title&gt;Reciprocal n-Body Collision Avoidance&lt;/title&gt;&lt;secondary-title&gt;Robotics Research&lt;/secondary-title&gt;&lt;/titles&gt;&lt;pages&gt;3-19&lt;/pages&gt;&lt;dates&gt;&lt;year&gt;2011&lt;/year&gt;&lt;pub-dates&gt;&lt;date&gt;2011//&lt;/date&gt;&lt;/pub-dates&gt;&lt;/dates&gt;&lt;pub-location&gt;Berlin, Heidelberg&lt;/pub-location&gt;&lt;publisher&gt;Springer Berlin Heidelberg&lt;/publisher&gt;&lt;isbn&gt;978-3-642-19457-3&lt;/isbn&gt;&lt;urls&gt;&lt;/urls&gt;&lt;/record&gt;&lt;/Cite&gt;&lt;/EndNote&gt;</w:instrText>
      </w:r>
      <w:r w:rsidR="0092126D">
        <w:fldChar w:fldCharType="separate"/>
      </w:r>
      <w:r w:rsidR="0092126D">
        <w:rPr>
          <w:noProof/>
        </w:rPr>
        <w:t>(van den Berg et al., 2011)</w:t>
      </w:r>
      <w:r w:rsidR="0092126D">
        <w:fldChar w:fldCharType="end"/>
      </w:r>
      <w:r w:rsidR="0092126D">
        <w:t xml:space="preserve">. This means </w:t>
      </w:r>
      <w:r w:rsidR="00E112EF">
        <w:t xml:space="preserve">that if the agent is traveling in a direction </w:t>
      </w:r>
      <w:r w:rsidR="00B52808">
        <w:t xml:space="preserve">that enters this cone the two agents will </w:t>
      </w:r>
      <w:r w:rsidR="00600D89">
        <w:t>collider with each other.</w:t>
      </w:r>
      <w:r w:rsidR="00326D5E">
        <w:t xml:space="preserve"> This algorithm </w:t>
      </w:r>
      <w:r w:rsidR="00657005">
        <w:t xml:space="preserve">used the velocity of each agent to work out what </w:t>
      </w:r>
      <w:r w:rsidR="00B81E81">
        <w:t xml:space="preserve">direction it can go to avoid </w:t>
      </w:r>
      <w:r w:rsidR="0070709E">
        <w:t>a</w:t>
      </w:r>
      <w:r w:rsidR="00B81E81">
        <w:t xml:space="preserve"> collision with another agents. </w:t>
      </w:r>
      <w:r w:rsidR="00600BF0">
        <w:t xml:space="preserve">With this system the user can make a system where all </w:t>
      </w:r>
      <w:r w:rsidR="0070709E">
        <w:t>agents</w:t>
      </w:r>
      <w:r w:rsidR="00600BF0">
        <w:t xml:space="preserve"> can got from point A to point B with out </w:t>
      </w:r>
      <w:r w:rsidR="00BA6636">
        <w:t>hitting</w:t>
      </w:r>
      <w:r w:rsidR="00600BF0">
        <w:t xml:space="preserve"> another agent. </w:t>
      </w:r>
      <w:r w:rsidR="00BA6636">
        <w:t xml:space="preserve">When this is done for agent A </w:t>
      </w:r>
      <w:r w:rsidR="00F454EF">
        <w:t>and</w:t>
      </w:r>
      <w:r w:rsidR="000866CA">
        <w:t xml:space="preserve"> presumes agent B is not moving </w:t>
      </w:r>
      <w:r w:rsidR="00584086">
        <w:t>and will check this angle again at the next time con</w:t>
      </w:r>
      <w:r w:rsidR="00D33AEE">
        <w:t xml:space="preserve">stant. </w:t>
      </w:r>
      <w:r w:rsidR="00996B3E">
        <w:t>Below is the</w:t>
      </w:r>
      <w:r w:rsidR="0053269E">
        <w:t xml:space="preserve"> graph for a moving target </w:t>
      </w:r>
      <w:r w:rsidR="00BF1DFC">
        <w:t xml:space="preserve">where agent B has </w:t>
      </w:r>
      <w:r w:rsidR="00633D7E">
        <w:t>selected i</w:t>
      </w:r>
      <w:r w:rsidR="00807138">
        <w:t>ts</w:t>
      </w:r>
      <w:r w:rsidR="00633D7E">
        <w:t xml:space="preserve"> velocit</w:t>
      </w:r>
      <w:r w:rsidR="00807138">
        <w:t xml:space="preserve">y this time the algorithm has to check </w:t>
      </w:r>
      <w:r w:rsidR="004201C5">
        <w:t>each</w:t>
      </w:r>
      <w:r w:rsidR="00807138">
        <w:t xml:space="preserve"> point of the area agent </w:t>
      </w:r>
      <w:r w:rsidR="00CF3B07">
        <w:t>B could end up in</w:t>
      </w:r>
      <w:r w:rsidR="004201C5">
        <w:t xml:space="preserve"> (Dark Grey)</w:t>
      </w:r>
      <w:r w:rsidR="00CF3B07">
        <w:t xml:space="preserve"> and perfume the same calculation as before in Figure 12. This will equal an area </w:t>
      </w:r>
      <w:r w:rsidR="004201C5">
        <w:t xml:space="preserve">(Light Grey) </w:t>
      </w:r>
      <w:r w:rsidR="0000317E">
        <w:t xml:space="preserve">where agent A </w:t>
      </w:r>
      <w:r w:rsidR="00B144E9">
        <w:t>cannot</w:t>
      </w:r>
      <w:r w:rsidR="00A017EA">
        <w:t xml:space="preserve"> move</w:t>
      </w:r>
      <w:r w:rsidR="0000317E">
        <w:t xml:space="preserve"> in</w:t>
      </w:r>
      <w:r w:rsidR="00B144E9">
        <w:t xml:space="preserve"> </w:t>
      </w:r>
      <w:r w:rsidR="00B144E9">
        <w:fldChar w:fldCharType="begin"/>
      </w:r>
      <w:r w:rsidR="00B144E9">
        <w:instrText xml:space="preserve"> ADDIN EN.CITE &lt;EndNote&gt;&lt;Cite&gt;&lt;Author&gt;van den Berg&lt;/Author&gt;&lt;Year&gt;2011&lt;/Year&gt;&lt;RecNum&gt;51&lt;/RecNum&gt;&lt;DisplayText&gt;(van den Berg et al., 2011)&lt;/DisplayText&gt;&lt;record&gt;&lt;rec-number&gt;51&lt;/rec-number&gt;&lt;foreign-keys&gt;&lt;key app="EN" db-id="2te5pedev920e7ewefr5rs0d5ve2v5s9rtw9" timestamp="1618410591"&gt;51&lt;/key&gt;&lt;/foreign-keys&gt;&lt;ref-type name="Conference Proceedings"&gt;10&lt;/ref-type&gt;&lt;contributors&gt;&lt;authors&gt;&lt;author&gt;van den Berg, Jur&lt;/author&gt;&lt;author&gt;Guy, Stephen J.&lt;/author&gt;&lt;author&gt;Lin, Ming&lt;/author&gt;&lt;author&gt;Manocha, Dinesh&lt;/author&gt;&lt;/authors&gt;&lt;secondary-authors&gt;&lt;author&gt;Pradalier, Cédric&lt;/author&gt;&lt;author&gt;Siegwart, Roland&lt;/author&gt;&lt;author&gt;Hirzinger, Gerhard&lt;/author&gt;&lt;/secondary-authors&gt;&lt;/contributors&gt;&lt;titles&gt;&lt;title&gt;Reciprocal n-Body Collision Avoidance&lt;/title&gt;&lt;secondary-title&gt;Robotics Research&lt;/secondary-title&gt;&lt;/titles&gt;&lt;pages&gt;3-19&lt;/pages&gt;&lt;dates&gt;&lt;year&gt;2011&lt;/year&gt;&lt;pub-dates&gt;&lt;date&gt;2011//&lt;/date&gt;&lt;/pub-dates&gt;&lt;/dates&gt;&lt;pub-location&gt;Berlin, Heidelberg&lt;/pub-location&gt;&lt;publisher&gt;Springer Berlin Heidelberg&lt;/publisher&gt;&lt;isbn&gt;978-3-642-19457-3&lt;/isbn&gt;&lt;urls&gt;&lt;/urls&gt;&lt;/record&gt;&lt;/Cite&gt;&lt;/EndNote&gt;</w:instrText>
      </w:r>
      <w:r w:rsidR="00B144E9">
        <w:fldChar w:fldCharType="separate"/>
      </w:r>
      <w:r w:rsidR="00B144E9">
        <w:rPr>
          <w:noProof/>
        </w:rPr>
        <w:t>(van den Berg et al., 2011)</w:t>
      </w:r>
      <w:r w:rsidR="00B144E9">
        <w:fldChar w:fldCharType="end"/>
      </w:r>
      <w:r w:rsidR="0000317E">
        <w:t xml:space="preserve">. </w:t>
      </w:r>
    </w:p>
    <w:p w14:paraId="73D58AEC" w14:textId="77777777" w:rsidR="007A1E56" w:rsidRDefault="007A1E56" w:rsidP="004B089F">
      <w:pPr>
        <w:keepNext/>
        <w:spacing w:line="276" w:lineRule="auto"/>
      </w:pPr>
      <w:r w:rsidRPr="007A1E56">
        <w:rPr>
          <w:noProof/>
        </w:rPr>
        <w:drawing>
          <wp:inline distT="0" distB="0" distL="0" distR="0" wp14:anchorId="67B638BD" wp14:editId="73D7FA1C">
            <wp:extent cx="2629553" cy="23241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649641" cy="2341855"/>
                    </a:xfrm>
                    <a:prstGeom prst="rect">
                      <a:avLst/>
                    </a:prstGeom>
                  </pic:spPr>
                </pic:pic>
              </a:graphicData>
            </a:graphic>
          </wp:inline>
        </w:drawing>
      </w:r>
    </w:p>
    <w:p w14:paraId="2DD96CA0" w14:textId="23B40102" w:rsidR="007A1E56" w:rsidRPr="003478C0" w:rsidRDefault="007A1E56" w:rsidP="004B089F">
      <w:pPr>
        <w:pStyle w:val="Caption"/>
        <w:spacing w:line="276" w:lineRule="auto"/>
      </w:pPr>
      <w:r>
        <w:t xml:space="preserve">Figure </w:t>
      </w:r>
      <w:fldSimple w:instr=" SEQ Figure \* ARABIC ">
        <w:r w:rsidR="007D681E">
          <w:rPr>
            <w:noProof/>
          </w:rPr>
          <w:t>13</w:t>
        </w:r>
      </w:fldSimple>
      <w:r>
        <w:t>:Velocity Avoidance on Moving Object</w:t>
      </w:r>
    </w:p>
    <w:p w14:paraId="0908C447" w14:textId="5C3AA461" w:rsidR="00AE6749" w:rsidRDefault="00B144E9" w:rsidP="004B089F">
      <w:pPr>
        <w:spacing w:line="276" w:lineRule="auto"/>
      </w:pPr>
      <w:r>
        <w:t xml:space="preserve">With this system in place in would make my </w:t>
      </w:r>
      <w:r w:rsidR="006C52C8">
        <w:t xml:space="preserve">game agent move in more realistic movement and not go on the same path as each other. This system was found to later </w:t>
      </w:r>
      <w:r w:rsidR="00063018">
        <w:t>into</w:t>
      </w:r>
      <w:r w:rsidR="006C52C8">
        <w:t xml:space="preserve"> the project </w:t>
      </w:r>
      <w:r w:rsidR="007F79DC">
        <w:t xml:space="preserve">and seem very advanced to add </w:t>
      </w:r>
      <w:r w:rsidR="003E62A0">
        <w:t>into</w:t>
      </w:r>
      <w:r w:rsidR="007F79DC">
        <w:t xml:space="preserve"> this project this is why it was not added to the project. </w:t>
      </w:r>
      <w:r w:rsidR="00063018">
        <w:t>Unfortunately,</w:t>
      </w:r>
      <w:r w:rsidR="006570B8">
        <w:t xml:space="preserve"> this was not add as it would of improve my agent and made the game a lot better. </w:t>
      </w:r>
      <w:r w:rsidR="00063018">
        <w:t xml:space="preserve">while researching I did find library that could have added this to make </w:t>
      </w:r>
      <w:r w:rsidR="003E62A0">
        <w:t>game,</w:t>
      </w:r>
      <w:r w:rsidR="00063018">
        <w:t xml:space="preserve"> but I wanted everything about the agents to be code that was created by myself. </w:t>
      </w:r>
      <w:r w:rsidR="007F79DC">
        <w:t xml:space="preserve"> </w:t>
      </w:r>
    </w:p>
    <w:p w14:paraId="360EC7DE" w14:textId="1258097A" w:rsidR="00AE6749" w:rsidRDefault="00063018" w:rsidP="004B089F">
      <w:pPr>
        <w:pStyle w:val="Heading3"/>
        <w:spacing w:line="276" w:lineRule="auto"/>
      </w:pPr>
      <w:bookmarkStart w:id="44" w:name="_Toc69986928"/>
      <w:r>
        <w:t>Weighting System</w:t>
      </w:r>
      <w:bookmarkEnd w:id="44"/>
    </w:p>
    <w:p w14:paraId="5670504E" w14:textId="3F8880DB" w:rsidR="00063018" w:rsidRPr="0041015E" w:rsidRDefault="0041015E" w:rsidP="004B089F">
      <w:pPr>
        <w:spacing w:line="276" w:lineRule="auto"/>
        <w:rPr>
          <w:color w:val="FF0000"/>
        </w:rPr>
      </w:pPr>
      <w:r w:rsidRPr="0041015E">
        <w:rPr>
          <w:color w:val="FF0000"/>
        </w:rPr>
        <w:t>Not sure what to put here.</w:t>
      </w:r>
    </w:p>
    <w:p w14:paraId="27668BBF" w14:textId="7AAC5D8A" w:rsidR="00AE6749" w:rsidRDefault="003E62A0" w:rsidP="004B089F">
      <w:pPr>
        <w:pStyle w:val="Heading3"/>
        <w:spacing w:line="276" w:lineRule="auto"/>
      </w:pPr>
      <w:bookmarkStart w:id="45" w:name="_Toc69986929"/>
      <w:r>
        <w:t>Path Smoothing</w:t>
      </w:r>
      <w:bookmarkEnd w:id="45"/>
    </w:p>
    <w:p w14:paraId="418D6ABF" w14:textId="6F1FB52E" w:rsidR="005902F7" w:rsidRDefault="005902F7" w:rsidP="004B089F">
      <w:pPr>
        <w:spacing w:line="276" w:lineRule="auto"/>
      </w:pPr>
      <w:r>
        <w:t xml:space="preserve">The path soothing in this game works quiet well, but this can be improved on </w:t>
      </w:r>
      <w:r w:rsidR="00463216">
        <w:t>as this method just has the agent moving from one point to another</w:t>
      </w:r>
      <w:r w:rsidR="00447062">
        <w:t xml:space="preserve"> in a straight line. With this system the AI can look quite </w:t>
      </w:r>
      <w:r w:rsidR="00F65933" w:rsidRPr="00F65933">
        <w:t xml:space="preserve">unnatural </w:t>
      </w:r>
      <w:r w:rsidR="00F65933">
        <w:t xml:space="preserve">as it is following each waypoint and does not do any </w:t>
      </w:r>
      <w:r w:rsidR="00DE091E" w:rsidRPr="00DE091E">
        <w:t xml:space="preserve">gradual </w:t>
      </w:r>
      <w:r w:rsidR="00DE091E">
        <w:t xml:space="preserve">turn. </w:t>
      </w:r>
      <w:r w:rsidR="00B432DB">
        <w:t xml:space="preserve">Figure 14 shows how the agents in the game move as they just move in </w:t>
      </w:r>
      <w:r w:rsidR="007A2048">
        <w:t xml:space="preserve">one direction for this to be improved the agents would have to start turning </w:t>
      </w:r>
      <w:r w:rsidR="00AE5049">
        <w:t>before,</w:t>
      </w:r>
      <w:r w:rsidR="007A2048">
        <w:t xml:space="preserve"> </w:t>
      </w:r>
      <w:r w:rsidR="00FD4754">
        <w:t>they hit the node</w:t>
      </w:r>
      <w:r w:rsidR="00BE2271">
        <w:t>.</w:t>
      </w:r>
    </w:p>
    <w:p w14:paraId="62F42416" w14:textId="77777777" w:rsidR="005129F8" w:rsidRDefault="005129F8" w:rsidP="004B089F">
      <w:pPr>
        <w:keepNext/>
        <w:spacing w:line="276" w:lineRule="auto"/>
      </w:pPr>
      <w:r w:rsidRPr="005129F8">
        <w:rPr>
          <w:noProof/>
        </w:rPr>
        <w:lastRenderedPageBreak/>
        <w:drawing>
          <wp:inline distT="0" distB="0" distL="0" distR="0" wp14:anchorId="31C7C860" wp14:editId="6D32E57F">
            <wp:extent cx="5731510" cy="191389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1913890"/>
                    </a:xfrm>
                    <a:prstGeom prst="rect">
                      <a:avLst/>
                    </a:prstGeom>
                  </pic:spPr>
                </pic:pic>
              </a:graphicData>
            </a:graphic>
          </wp:inline>
        </w:drawing>
      </w:r>
    </w:p>
    <w:p w14:paraId="24684DAC" w14:textId="3AC1D2F6" w:rsidR="005129F8" w:rsidRPr="005902F7" w:rsidRDefault="005129F8" w:rsidP="004B089F">
      <w:pPr>
        <w:pStyle w:val="Caption"/>
        <w:spacing w:line="276" w:lineRule="auto"/>
      </w:pPr>
      <w:r>
        <w:t xml:space="preserve">Figure </w:t>
      </w:r>
      <w:fldSimple w:instr=" SEQ Figure \* ARABIC ">
        <w:r w:rsidR="007D681E">
          <w:rPr>
            <w:noProof/>
          </w:rPr>
          <w:t>14</w:t>
        </w:r>
      </w:fldSimple>
      <w:r>
        <w:t>:Showing How Pathfinding Move in Game</w:t>
      </w:r>
    </w:p>
    <w:p w14:paraId="6668886B" w14:textId="037A984D" w:rsidR="00AE6749" w:rsidRDefault="004B670F" w:rsidP="004B089F">
      <w:pPr>
        <w:spacing w:line="276" w:lineRule="auto"/>
      </w:pPr>
      <w:r>
        <w:t xml:space="preserve">this system works by </w:t>
      </w:r>
      <w:r w:rsidR="00AD0417">
        <w:t>calculating a</w:t>
      </w:r>
      <w:r w:rsidR="00EB65E2">
        <w:t xml:space="preserve"> turning </w:t>
      </w:r>
      <w:r w:rsidR="00EA1426">
        <w:t xml:space="preserve">radius for the agent in the game. This works by finding the centre of the </w:t>
      </w:r>
      <w:r w:rsidR="005E5A72">
        <w:t xml:space="preserve">turning radius </w:t>
      </w:r>
      <w:r w:rsidR="0085312C">
        <w:t xml:space="preserve">which would be the radius of the turning circle. This </w:t>
      </w:r>
      <w:r w:rsidR="00C11AEB">
        <w:t>can be done by setting a distance from the node</w:t>
      </w:r>
      <w:r w:rsidR="00357CF0">
        <w:t xml:space="preserve"> when the agent will start its turn. Once this is done </w:t>
      </w:r>
      <w:r w:rsidR="00661194">
        <w:t xml:space="preserve">the agent being turn with the turn radius that has been set by the used all it </w:t>
      </w:r>
      <w:r w:rsidR="00171637">
        <w:t>needs</w:t>
      </w:r>
      <w:r w:rsidR="00661194">
        <w:t xml:space="preserve"> to do now it work out how long to </w:t>
      </w:r>
      <w:r w:rsidR="00694544">
        <w:t xml:space="preserve">keep turning for. </w:t>
      </w:r>
      <w:r w:rsidR="00171637">
        <w:t xml:space="preserve">They way this is done is by having </w:t>
      </w:r>
      <w:r w:rsidR="00504EAB">
        <w:t>the code work out the distance form the centre point of the turn radius and the next lo</w:t>
      </w:r>
      <w:r w:rsidR="00F23D51">
        <w:t xml:space="preserve">cation this will be defined as h </w:t>
      </w:r>
      <w:r w:rsidR="00686B9C">
        <w:t xml:space="preserve">this will make a </w:t>
      </w:r>
      <w:r w:rsidR="0080493F">
        <w:t>right</w:t>
      </w:r>
      <w:r w:rsidR="00DD2425">
        <w:t>-</w:t>
      </w:r>
      <w:r w:rsidR="0080493F">
        <w:t>angle triangle with the radius of the circle and</w:t>
      </w:r>
      <w:r w:rsidR="00D33FF3">
        <w:t xml:space="preserve"> to work out the length of the straight </w:t>
      </w:r>
      <w:r w:rsidR="002312F0">
        <w:t>line,</w:t>
      </w:r>
      <w:r w:rsidR="00D33FF3">
        <w:t xml:space="preserve"> we use </w:t>
      </w:r>
      <w:r w:rsidR="00D93E9C" w:rsidRPr="00D93E9C">
        <w:t>Pythagoras theorem</w:t>
      </w:r>
      <w:r w:rsidR="00D93E9C">
        <w:t xml:space="preserve"> to work that out. </w:t>
      </w:r>
      <w:r w:rsidR="00DD2425">
        <w:t xml:space="preserve">The only part left is to work out is the angle form the point the circle is made to when the agent needs to start on the straight line. </w:t>
      </w:r>
      <w:r w:rsidR="002F5A82" w:rsidRPr="00F22C9F">
        <w:rPr>
          <w:noProof/>
        </w:rPr>
        <w:drawing>
          <wp:inline distT="0" distB="0" distL="0" distR="0" wp14:anchorId="11316917" wp14:editId="2F9943CA">
            <wp:extent cx="2951315" cy="17907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554" t="2553" r="2153" b="1464"/>
                    <a:stretch/>
                  </pic:blipFill>
                  <pic:spPr bwMode="auto">
                    <a:xfrm>
                      <a:off x="0" y="0"/>
                      <a:ext cx="2953763" cy="1792185"/>
                    </a:xfrm>
                    <a:prstGeom prst="rect">
                      <a:avLst/>
                    </a:prstGeom>
                    <a:ln>
                      <a:noFill/>
                    </a:ln>
                    <a:extLst>
                      <a:ext uri="{53640926-AAD7-44D8-BBD7-CCE9431645EC}">
                        <a14:shadowObscured xmlns:a14="http://schemas.microsoft.com/office/drawing/2010/main"/>
                      </a:ext>
                    </a:extLst>
                  </pic:spPr>
                </pic:pic>
              </a:graphicData>
            </a:graphic>
          </wp:inline>
        </w:drawing>
      </w:r>
    </w:p>
    <w:p w14:paraId="1AF99FAC" w14:textId="4DA289BA" w:rsidR="00FF66BF" w:rsidRDefault="00FF66BF" w:rsidP="004B089F">
      <w:pPr>
        <w:spacing w:line="276" w:lineRule="auto"/>
      </w:pPr>
      <w:r>
        <w:t>This feature could not be added to the game as I do not know</w:t>
      </w:r>
      <w:r w:rsidR="003844B0">
        <w:t xml:space="preserve"> enough about</w:t>
      </w:r>
      <w:r>
        <w:t xml:space="preserve"> </w:t>
      </w:r>
      <w:r w:rsidR="003844B0">
        <w:t>circle</w:t>
      </w:r>
      <w:r>
        <w:t xml:space="preserve"> theory </w:t>
      </w:r>
      <w:r w:rsidR="003844B0">
        <w:t xml:space="preserve">to have this in my game as the </w:t>
      </w:r>
      <w:r w:rsidR="00BB1F10">
        <w:t xml:space="preserve">website this information explained it a </w:t>
      </w:r>
      <w:r w:rsidR="002F5A82">
        <w:t>little,</w:t>
      </w:r>
      <w:r w:rsidR="00BB1F10">
        <w:t xml:space="preserve"> but the user </w:t>
      </w:r>
      <w:r w:rsidR="002F5A82">
        <w:t>needs</w:t>
      </w:r>
      <w:r w:rsidR="00BB1F10">
        <w:t xml:space="preserve"> </w:t>
      </w:r>
      <w:r w:rsidR="002F5A82">
        <w:t>good knowledge of how circle theory worked to get this in the game. this could have been done if I had found this reason sooner and gave myself more time to do the research on this so I could fully understand how this system works and included it into my game.</w:t>
      </w:r>
    </w:p>
    <w:p w14:paraId="6F8A7F28" w14:textId="67CAE19B" w:rsidR="00C22A19" w:rsidRDefault="004A4D41" w:rsidP="004B089F">
      <w:pPr>
        <w:pStyle w:val="Heading3"/>
        <w:spacing w:line="276" w:lineRule="auto"/>
      </w:pPr>
      <w:bookmarkStart w:id="46" w:name="_Toc69986930"/>
      <w:r>
        <w:t>Decision making</w:t>
      </w:r>
      <w:bookmarkEnd w:id="46"/>
    </w:p>
    <w:p w14:paraId="6D3DF63C" w14:textId="37169F11" w:rsidR="004A4D41" w:rsidRDefault="00F46A5A" w:rsidP="004B089F">
      <w:pPr>
        <w:spacing w:line="276" w:lineRule="auto"/>
      </w:pPr>
      <w:r>
        <w:t xml:space="preserve">The agents in this game have good decision making where they will choose a path depending on what is in </w:t>
      </w:r>
      <w:r w:rsidR="002D7574">
        <w:t>their</w:t>
      </w:r>
      <w:r>
        <w:t xml:space="preserve"> line of sight </w:t>
      </w:r>
      <w:r w:rsidR="00CC0522">
        <w:t xml:space="preserve">and what is closer. This could have been improved by have a weighting system on the guns so the agents could be up better guns and decide which gun is the best. This could be done by having a </w:t>
      </w:r>
      <w:r w:rsidR="002D7574">
        <w:t xml:space="preserve">weighting system on each gun and making the agent look for the gun with the highest weighting system. with this the agents chose change what path they are going on not only on what is closer but what is consider the best gun </w:t>
      </w:r>
      <w:r w:rsidR="00911AE0">
        <w:t xml:space="preserve">on the map. This would make the agents react more to the world around them. This could not be added to the game </w:t>
      </w:r>
      <w:r w:rsidR="008C19DB">
        <w:t xml:space="preserve">as the game had been finished and the report had to be finished and the coding was done for this project. </w:t>
      </w:r>
    </w:p>
    <w:p w14:paraId="67E88473" w14:textId="77777777" w:rsidR="00024EC3" w:rsidRDefault="00024EC3" w:rsidP="004B089F">
      <w:pPr>
        <w:keepNext/>
        <w:spacing w:line="276" w:lineRule="auto"/>
      </w:pPr>
      <w:r w:rsidRPr="00024EC3">
        <w:rPr>
          <w:noProof/>
        </w:rPr>
        <w:lastRenderedPageBreak/>
        <w:drawing>
          <wp:inline distT="0" distB="0" distL="0" distR="0" wp14:anchorId="4721CFD5" wp14:editId="253E4607">
            <wp:extent cx="2738388" cy="266700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5462" t="2325" r="4544" b="2291"/>
                    <a:stretch/>
                  </pic:blipFill>
                  <pic:spPr bwMode="auto">
                    <a:xfrm>
                      <a:off x="0" y="0"/>
                      <a:ext cx="2760768" cy="2688797"/>
                    </a:xfrm>
                    <a:prstGeom prst="rect">
                      <a:avLst/>
                    </a:prstGeom>
                    <a:ln>
                      <a:noFill/>
                    </a:ln>
                    <a:extLst>
                      <a:ext uri="{53640926-AAD7-44D8-BBD7-CCE9431645EC}">
                        <a14:shadowObscured xmlns:a14="http://schemas.microsoft.com/office/drawing/2010/main"/>
                      </a:ext>
                    </a:extLst>
                  </pic:spPr>
                </pic:pic>
              </a:graphicData>
            </a:graphic>
          </wp:inline>
        </w:drawing>
      </w:r>
    </w:p>
    <w:p w14:paraId="79E13227" w14:textId="780EE25F" w:rsidR="00024EC3" w:rsidRDefault="00024EC3" w:rsidP="004B089F">
      <w:pPr>
        <w:pStyle w:val="Caption"/>
        <w:spacing w:line="276" w:lineRule="auto"/>
      </w:pPr>
      <w:r>
        <w:t xml:space="preserve">Figure </w:t>
      </w:r>
      <w:r w:rsidR="005737F7">
        <w:fldChar w:fldCharType="begin"/>
      </w:r>
      <w:r w:rsidR="005737F7">
        <w:instrText xml:space="preserve"> SEQ Figure \* ARABIC </w:instrText>
      </w:r>
      <w:r w:rsidR="005737F7">
        <w:fldChar w:fldCharType="separate"/>
      </w:r>
      <w:r w:rsidR="007D681E">
        <w:rPr>
          <w:noProof/>
        </w:rPr>
        <w:t>15</w:t>
      </w:r>
      <w:r w:rsidR="005737F7">
        <w:rPr>
          <w:noProof/>
        </w:rPr>
        <w:fldChar w:fldCharType="end"/>
      </w:r>
      <w:r>
        <w:t>: Decision Making Design</w:t>
      </w:r>
    </w:p>
    <w:p w14:paraId="1ECED8A7" w14:textId="3EE5E3C3" w:rsidR="002D53BB" w:rsidRDefault="00024EC3" w:rsidP="004B089F">
      <w:pPr>
        <w:spacing w:line="276" w:lineRule="auto"/>
      </w:pPr>
      <w:r>
        <w:t xml:space="preserve">In figure 15 </w:t>
      </w:r>
      <w:r w:rsidR="00F15EA2">
        <w:t xml:space="preserve">it shows the design of this system where all the weapons have a </w:t>
      </w:r>
      <w:r w:rsidR="00246496">
        <w:t>value,</w:t>
      </w:r>
      <w:r w:rsidR="00F15EA2">
        <w:t xml:space="preserve"> but the agent no longer look for the closest weapon it will look for the weapon that is in its field of view </w:t>
      </w:r>
      <w:r w:rsidR="00766E42">
        <w:t xml:space="preserve">but have the highest value. While this is </w:t>
      </w:r>
      <w:r w:rsidR="00246496">
        <w:t>happening,</w:t>
      </w:r>
      <w:r w:rsidR="00766E42">
        <w:t xml:space="preserve"> it will also look for the gun with the highest value that is closest to it. in the example </w:t>
      </w:r>
      <w:r w:rsidR="00EC5A4A">
        <w:t xml:space="preserve">the closest weapon has a value of </w:t>
      </w:r>
      <w:r w:rsidR="00246496">
        <w:t>one,</w:t>
      </w:r>
      <w:r w:rsidR="00EC5A4A">
        <w:t xml:space="preserve"> but the agent will get the weapon with </w:t>
      </w:r>
      <w:r w:rsidR="009861AC">
        <w:t>t</w:t>
      </w:r>
      <w:r w:rsidR="00EC5A4A">
        <w:t xml:space="preserve">he value of </w:t>
      </w:r>
      <w:r w:rsidR="009861AC">
        <w:t>four,</w:t>
      </w:r>
      <w:r w:rsidR="00EC5A4A">
        <w:t xml:space="preserve"> so it has the best </w:t>
      </w:r>
      <w:r w:rsidR="00246496">
        <w:t xml:space="preserve">weapon around it. this system would stay in place so if the agent found a weapon with a higher value </w:t>
      </w:r>
      <w:r w:rsidR="009861AC">
        <w:t xml:space="preserve">on the floor it would swap that weapon out for a better one. </w:t>
      </w:r>
    </w:p>
    <w:p w14:paraId="7B86E42C" w14:textId="22F6BB03" w:rsidR="00964C87" w:rsidRDefault="00964C87" w:rsidP="004B089F">
      <w:pPr>
        <w:pStyle w:val="Heading3"/>
        <w:spacing w:line="276" w:lineRule="auto"/>
      </w:pPr>
      <w:bookmarkStart w:id="47" w:name="_Toc69986931"/>
      <w:r>
        <w:t>Final Pathfinding Review</w:t>
      </w:r>
      <w:bookmarkEnd w:id="47"/>
    </w:p>
    <w:p w14:paraId="6E711EEE" w14:textId="2AA636BC" w:rsidR="00964C87" w:rsidRPr="00964C87" w:rsidRDefault="004660D8" w:rsidP="004B089F">
      <w:pPr>
        <w:spacing w:line="276" w:lineRule="auto"/>
      </w:pPr>
      <w:r>
        <w:t xml:space="preserve">Overall I found that the pathfinding in this game was a success as the agents do what I set out for them to do each point above was a way to improve this system further, I found that the A* pathfinding once in the game worked well and did </w:t>
      </w:r>
      <w:r w:rsidR="00F34BBD">
        <w:t xml:space="preserve">all task in a quick manner this mean that the system could </w:t>
      </w:r>
      <w:r w:rsidR="00281A41">
        <w:t>be used at run time, this system could also make decision on what why path to take and what target to follow.</w:t>
      </w:r>
      <w:r w:rsidR="008D05C2">
        <w:t xml:space="preserve"> I found that the path smoothing </w:t>
      </w:r>
      <w:r w:rsidR="00490B64">
        <w:t xml:space="preserve">works very well ever thought it can be improved on </w:t>
      </w:r>
      <w:r w:rsidR="00BF181E">
        <w:t>as shown in 8.1.3 but for the game these agents did not need this as they do follow the path</w:t>
      </w:r>
      <w:r w:rsidR="0085634C">
        <w:t xml:space="preserve"> and road in the game in the middle of the path which was a goal of the project. Each agent will take different paths </w:t>
      </w:r>
      <w:r w:rsidR="002D53BB">
        <w:t xml:space="preserve">and will not follow the same path when they are further away for the player. </w:t>
      </w:r>
    </w:p>
    <w:p w14:paraId="4F452031" w14:textId="4C7F23CE" w:rsidR="00A17CD1" w:rsidRDefault="00D77855" w:rsidP="004B089F">
      <w:pPr>
        <w:pStyle w:val="Heading2"/>
        <w:spacing w:line="276" w:lineRule="auto"/>
      </w:pPr>
      <w:bookmarkStart w:id="48" w:name="_Toc69986932"/>
      <w:r>
        <w:t>Game Review</w:t>
      </w:r>
      <w:bookmarkEnd w:id="48"/>
    </w:p>
    <w:p w14:paraId="77FE4195" w14:textId="62E4DD49" w:rsidR="00B45001" w:rsidRDefault="009D0510" w:rsidP="004B089F">
      <w:pPr>
        <w:spacing w:line="276" w:lineRule="auto"/>
      </w:pPr>
      <w:r>
        <w:t xml:space="preserve">What I </w:t>
      </w:r>
      <w:r w:rsidR="00AE5049">
        <w:t>felt</w:t>
      </w:r>
      <w:r>
        <w:t xml:space="preserve"> like has gone well in the game </w:t>
      </w:r>
      <w:r w:rsidR="00693312">
        <w:t>and how any of the part of the game could been improved</w:t>
      </w:r>
    </w:p>
    <w:p w14:paraId="21AEB413" w14:textId="1E63F13F" w:rsidR="00B45001" w:rsidRPr="00B45001" w:rsidRDefault="00B45001" w:rsidP="004B089F">
      <w:pPr>
        <w:pStyle w:val="Heading1"/>
        <w:spacing w:line="276" w:lineRule="auto"/>
      </w:pPr>
      <w:bookmarkStart w:id="49" w:name="_Toc69986933"/>
      <w:r>
        <w:t>Conclusion</w:t>
      </w:r>
      <w:bookmarkEnd w:id="49"/>
      <w:r>
        <w:t xml:space="preserve"> </w:t>
      </w:r>
    </w:p>
    <w:p w14:paraId="5CDE3F71" w14:textId="2442A9C6" w:rsidR="00D66DF3" w:rsidRDefault="00D66DF3" w:rsidP="004B089F">
      <w:pPr>
        <w:spacing w:line="276" w:lineRule="auto"/>
        <w:rPr>
          <w:sz w:val="24"/>
          <w:szCs w:val="24"/>
        </w:rPr>
      </w:pPr>
    </w:p>
    <w:p w14:paraId="011B1999" w14:textId="0839A2B4" w:rsidR="00614B04" w:rsidRDefault="00614B04" w:rsidP="004B089F">
      <w:pPr>
        <w:spacing w:line="276" w:lineRule="auto"/>
        <w:rPr>
          <w:sz w:val="24"/>
          <w:szCs w:val="24"/>
        </w:rPr>
        <w:sectPr w:rsidR="00614B04" w:rsidSect="005511DA">
          <w:pgSz w:w="11906" w:h="16838"/>
          <w:pgMar w:top="1440" w:right="1440" w:bottom="1440" w:left="1440" w:header="708" w:footer="708" w:gutter="0"/>
          <w:cols w:space="708"/>
          <w:titlePg/>
          <w:docGrid w:linePitch="360"/>
        </w:sectPr>
      </w:pPr>
    </w:p>
    <w:p w14:paraId="2C77D21E" w14:textId="0EB2EC2C" w:rsidR="00614B04" w:rsidRDefault="00614B04" w:rsidP="004B089F">
      <w:pPr>
        <w:spacing w:line="276" w:lineRule="auto"/>
        <w:rPr>
          <w:sz w:val="24"/>
          <w:szCs w:val="24"/>
        </w:rPr>
      </w:pPr>
    </w:p>
    <w:p w14:paraId="6FC6F6BD" w14:textId="7B2B5857" w:rsidR="007A7F17" w:rsidRPr="007A7F17" w:rsidRDefault="007A7F17" w:rsidP="004B089F">
      <w:pPr>
        <w:spacing w:line="276" w:lineRule="auto"/>
        <w:rPr>
          <w:color w:val="FFFFFF" w:themeColor="background1"/>
          <w:sz w:val="24"/>
          <w:szCs w:val="24"/>
        </w:rPr>
      </w:pPr>
      <w:r w:rsidRPr="007A7F17">
        <w:rPr>
          <w:color w:val="FFFFFF" w:themeColor="background1"/>
          <w:sz w:val="24"/>
          <w:szCs w:val="24"/>
          <w:highlight w:val="black"/>
        </w:rPr>
        <w:fldChar w:fldCharType="begin">
          <w:fldData xml:space="preserve">PEVuZE5vdGU+PENpdGU+PEF1dGhvcj5Cb3VyZzwvQXV0aG9yPjxZZWFyPjIwMDQ8L1llYXI+PFJl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</w:fldData>
        </w:fldChar>
      </w:r>
      <w:r w:rsidRPr="007A7F17">
        <w:rPr>
          <w:color w:val="FFFFFF" w:themeColor="background1"/>
          <w:sz w:val="24"/>
          <w:szCs w:val="24"/>
          <w:highlight w:val="black"/>
        </w:rPr>
        <w:instrText xml:space="preserve"> ADDIN EN.CITE </w:instrText>
      </w:r>
      <w:r w:rsidRPr="007A7F17">
        <w:rPr>
          <w:color w:val="FFFFFF" w:themeColor="background1"/>
          <w:sz w:val="24"/>
          <w:szCs w:val="24"/>
          <w:highlight w:val="black"/>
        </w:rPr>
        <w:fldChar w:fldCharType="begin">
          <w:fldData xml:space="preserve">PEVuZE5vdGU+PENpdGU+PEF1dGhvcj5Cb3VyZzwvQXV0aG9yPjxZZWFyPjIwMDQ8L1llYXI+PFJl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</w:fldData>
        </w:fldChar>
      </w:r>
      <w:r w:rsidRPr="007A7F17">
        <w:rPr>
          <w:color w:val="FFFFFF" w:themeColor="background1"/>
          <w:sz w:val="24"/>
          <w:szCs w:val="24"/>
          <w:highlight w:val="black"/>
        </w:rPr>
        <w:instrText xml:space="preserve"> ADDIN EN.CITE.DATA </w:instrText>
      </w:r>
      <w:r w:rsidRPr="007A7F17">
        <w:rPr>
          <w:color w:val="FFFFFF" w:themeColor="background1"/>
          <w:sz w:val="24"/>
          <w:szCs w:val="24"/>
          <w:highlight w:val="black"/>
        </w:rPr>
      </w:r>
      <w:r w:rsidRPr="007A7F17">
        <w:rPr>
          <w:color w:val="FFFFFF" w:themeColor="background1"/>
          <w:sz w:val="24"/>
          <w:szCs w:val="24"/>
          <w:highlight w:val="black"/>
        </w:rPr>
        <w:fldChar w:fldCharType="end"/>
      </w:r>
      <w:r w:rsidRPr="007A7F17">
        <w:rPr>
          <w:color w:val="FFFFFF" w:themeColor="background1"/>
          <w:sz w:val="24"/>
          <w:szCs w:val="24"/>
          <w:highlight w:val="black"/>
        </w:rPr>
      </w:r>
      <w:r w:rsidRPr="007A7F17">
        <w:rPr>
          <w:color w:val="FFFFFF" w:themeColor="background1"/>
          <w:sz w:val="24"/>
          <w:szCs w:val="24"/>
          <w:highlight w:val="black"/>
        </w:rPr>
        <w:fldChar w:fldCharType="separate"/>
      </w:r>
      <w:r w:rsidRPr="007A7F17">
        <w:rPr>
          <w:noProof/>
          <w:color w:val="FFFFFF" w:themeColor="background1"/>
          <w:sz w:val="24"/>
          <w:szCs w:val="24"/>
          <w:highlight w:val="black"/>
        </w:rPr>
        <w:t>(Bourg and Seemann, 2004, Rabin, 2008, Dasgupta et al., 2006, Sedgewick, 1983, Millington and Funge, 2009, Han et al., 2012, Hart et al., 1968, Ngo, 2020, Dechter and Pearl, 1985, RedBlodGames, 2010, Tree, 2020, Elye, 2020, Cormen, 2009, Szabo, 2015, ScienceDirect, Algfoor et al., 2017, Dijkstra, 1959, van den Berg et al., 2011)</w:t>
      </w:r>
      <w:r w:rsidRPr="007A7F17">
        <w:rPr>
          <w:color w:val="FFFFFF" w:themeColor="background1"/>
          <w:sz w:val="24"/>
          <w:szCs w:val="24"/>
          <w:highlight w:val="black"/>
        </w:rPr>
        <w:fldChar w:fldCharType="end"/>
      </w:r>
      <w:r w:rsidRPr="007A7F17">
        <w:rPr>
          <w:color w:val="FFFFFF" w:themeColor="background1"/>
          <w:sz w:val="24"/>
          <w:szCs w:val="24"/>
        </w:rPr>
        <w:t xml:space="preserve"> </w:t>
      </w:r>
    </w:p>
    <w:p w14:paraId="4BD2422B" w14:textId="77777777" w:rsidR="007A7F17" w:rsidRPr="007A7F17" w:rsidRDefault="007A7F17" w:rsidP="004B089F">
      <w:pPr>
        <w:spacing w:line="276" w:lineRule="auto"/>
        <w:rPr>
          <w:color w:val="FFFFFF" w:themeColor="background1"/>
          <w:sz w:val="24"/>
          <w:szCs w:val="24"/>
        </w:rPr>
      </w:pPr>
    </w:p>
    <w:p w14:paraId="12D1A3C5" w14:textId="3D162B9D" w:rsidR="00A305A1" w:rsidRPr="00A305A1" w:rsidRDefault="00174819" w:rsidP="004B089F">
      <w:pPr>
        <w:pStyle w:val="Heading1"/>
        <w:spacing w:line="276" w:lineRule="auto"/>
      </w:pPr>
      <w:bookmarkStart w:id="50" w:name="_Toc69986934"/>
      <w:r w:rsidRPr="00174819">
        <w:t>References</w:t>
      </w:r>
      <w:bookmarkEnd w:id="50"/>
    </w:p>
    <w:p w14:paraId="3F856B16" w14:textId="77777777" w:rsidR="007A7F17" w:rsidRPr="007A7F17" w:rsidRDefault="007A3D0F" w:rsidP="004B089F">
      <w:pPr>
        <w:pStyle w:val="EndNoteBibliography"/>
        <w:spacing w:after="0" w:line="276" w:lineRule="auto"/>
        <w:ind w:left="720" w:hanging="720"/>
      </w:pPr>
      <w:r>
        <w:fldChar w:fldCharType="begin"/>
      </w:r>
      <w:r>
        <w:instrText xml:space="preserve"> ADDIN EN.REFLIST </w:instrText>
      </w:r>
      <w:r>
        <w:fldChar w:fldCharType="separate"/>
      </w:r>
      <w:r w:rsidR="007A7F17" w:rsidRPr="007A7F17">
        <w:t xml:space="preserve">ALGFOOR, Z. A., SUNAR, M. S. &amp; ABDULLAH, A. 2017. A new weighted pathfinding algorithms to reduce the search time on grid maps. </w:t>
      </w:r>
      <w:r w:rsidR="007A7F17" w:rsidRPr="007A7F17">
        <w:rPr>
          <w:i/>
        </w:rPr>
        <w:t>Expert Systems with Applications,</w:t>
      </w:r>
      <w:r w:rsidR="007A7F17" w:rsidRPr="007A7F17">
        <w:t xml:space="preserve"> 71</w:t>
      </w:r>
      <w:r w:rsidR="007A7F17" w:rsidRPr="007A7F17">
        <w:rPr>
          <w:b/>
        </w:rPr>
        <w:t>,</w:t>
      </w:r>
      <w:r w:rsidR="007A7F17" w:rsidRPr="007A7F17">
        <w:t xml:space="preserve"> 319-331.</w:t>
      </w:r>
    </w:p>
    <w:p w14:paraId="1E231105" w14:textId="77777777" w:rsidR="007A7F17" w:rsidRPr="007A7F17" w:rsidRDefault="007A7F17" w:rsidP="004B089F">
      <w:pPr>
        <w:pStyle w:val="EndNoteBibliography"/>
        <w:spacing w:after="0" w:line="276" w:lineRule="auto"/>
        <w:ind w:left="720" w:hanging="720"/>
      </w:pPr>
      <w:r w:rsidRPr="007A7F17">
        <w:t xml:space="preserve">BOURG, D. M. &amp; SEEMANN, G. 2004. </w:t>
      </w:r>
      <w:r w:rsidRPr="007A7F17">
        <w:rPr>
          <w:i/>
        </w:rPr>
        <w:t xml:space="preserve">AI for game developers, </w:t>
      </w:r>
      <w:r w:rsidRPr="007A7F17">
        <w:t>Sebastopol, Calif, O'Reilly.</w:t>
      </w:r>
    </w:p>
    <w:p w14:paraId="2EA89ACD" w14:textId="77777777" w:rsidR="007A7F17" w:rsidRPr="007A7F17" w:rsidRDefault="007A7F17" w:rsidP="004B089F">
      <w:pPr>
        <w:pStyle w:val="EndNoteBibliography"/>
        <w:spacing w:after="0" w:line="276" w:lineRule="auto"/>
        <w:ind w:left="720" w:hanging="720"/>
      </w:pPr>
      <w:r w:rsidRPr="007A7F17">
        <w:t xml:space="preserve">CORMEN, T. H. 2009. </w:t>
      </w:r>
      <w:r w:rsidRPr="007A7F17">
        <w:rPr>
          <w:i/>
        </w:rPr>
        <w:t xml:space="preserve">Introduction to algorithms, </w:t>
      </w:r>
      <w:r w:rsidRPr="007A7F17">
        <w:t>London;Cambridge, Mass;, MIT Press.</w:t>
      </w:r>
    </w:p>
    <w:p w14:paraId="71EE36C7" w14:textId="77777777" w:rsidR="007A7F17" w:rsidRPr="007A7F17" w:rsidRDefault="007A7F17" w:rsidP="004B089F">
      <w:pPr>
        <w:pStyle w:val="EndNoteBibliography"/>
        <w:spacing w:after="0" w:line="276" w:lineRule="auto"/>
        <w:ind w:left="720" w:hanging="720"/>
      </w:pPr>
      <w:r w:rsidRPr="007A7F17">
        <w:t xml:space="preserve">DASGUPTA, S., PAPADIMITRIOU, C. H. &amp; VAZIRANI, U. 2006. </w:t>
      </w:r>
      <w:r w:rsidRPr="007A7F17">
        <w:rPr>
          <w:i/>
        </w:rPr>
        <w:t>Algorithms</w:t>
      </w:r>
      <w:r w:rsidRPr="007A7F17">
        <w:t>, McGraw-Hill, Inc.</w:t>
      </w:r>
    </w:p>
    <w:p w14:paraId="7496DD8E" w14:textId="77777777" w:rsidR="007A7F17" w:rsidRPr="007A7F17" w:rsidRDefault="007A7F17" w:rsidP="004B089F">
      <w:pPr>
        <w:pStyle w:val="EndNoteBibliography"/>
        <w:spacing w:after="0" w:line="276" w:lineRule="auto"/>
        <w:ind w:left="720" w:hanging="720"/>
      </w:pPr>
      <w:r w:rsidRPr="007A7F17">
        <w:t xml:space="preserve">DECHTER, R. &amp; PEARL, J. 1985. Generalized best-first search strategies and the optimality of A*. </w:t>
      </w:r>
      <w:r w:rsidRPr="007A7F17">
        <w:rPr>
          <w:i/>
        </w:rPr>
        <w:t>J. ACM,</w:t>
      </w:r>
      <w:r w:rsidRPr="007A7F17">
        <w:t xml:space="preserve"> 32</w:t>
      </w:r>
      <w:r w:rsidRPr="007A7F17">
        <w:rPr>
          <w:b/>
        </w:rPr>
        <w:t>,</w:t>
      </w:r>
      <w:r w:rsidRPr="007A7F17">
        <w:t xml:space="preserve"> 505–536.</w:t>
      </w:r>
    </w:p>
    <w:p w14:paraId="59EDFC56" w14:textId="77777777" w:rsidR="007A7F17" w:rsidRPr="007A7F17" w:rsidRDefault="007A7F17" w:rsidP="004B089F">
      <w:pPr>
        <w:pStyle w:val="EndNoteBibliography"/>
        <w:spacing w:after="0" w:line="276" w:lineRule="auto"/>
        <w:ind w:left="720" w:hanging="720"/>
      </w:pPr>
      <w:r w:rsidRPr="007A7F17">
        <w:t xml:space="preserve">DIJKSTRA, E. W. 1959. A note on two problems in connexion with graphs. </w:t>
      </w:r>
      <w:r w:rsidRPr="007A7F17">
        <w:rPr>
          <w:i/>
        </w:rPr>
        <w:t>Numerische Mathematik,</w:t>
      </w:r>
      <w:r w:rsidRPr="007A7F17">
        <w:t xml:space="preserve"> 1</w:t>
      </w:r>
      <w:r w:rsidRPr="007A7F17">
        <w:rPr>
          <w:b/>
        </w:rPr>
        <w:t>,</w:t>
      </w:r>
      <w:r w:rsidRPr="007A7F17">
        <w:t xml:space="preserve"> 269-271.</w:t>
      </w:r>
    </w:p>
    <w:p w14:paraId="14AC214D" w14:textId="1E413B18" w:rsidR="007A7F17" w:rsidRPr="007A7F17" w:rsidRDefault="007A7F17" w:rsidP="004B089F">
      <w:pPr>
        <w:pStyle w:val="EndNoteBibliography"/>
        <w:spacing w:after="0" w:line="276" w:lineRule="auto"/>
        <w:ind w:left="720" w:hanging="720"/>
      </w:pPr>
      <w:r w:rsidRPr="007A7F17">
        <w:t xml:space="preserve">ELYE. 2020. </w:t>
      </w:r>
      <w:r w:rsidRPr="007A7F17">
        <w:rPr>
          <w:i/>
        </w:rPr>
        <w:t xml:space="preserve">How to Blur an Image on Android </w:t>
      </w:r>
      <w:r w:rsidRPr="007A7F17">
        <w:t xml:space="preserve">[Online]. Available: </w:t>
      </w:r>
      <w:hyperlink r:id="rId40" w:history="1">
        <w:r w:rsidRPr="007A7F17">
          <w:rPr>
            <w:rStyle w:val="Hyperlink"/>
          </w:rPr>
          <w:t>https://medium.com/mobile-app-development-publication/blurring-image-algorithm-example-in-android-cec81911cd5e</w:t>
        </w:r>
      </w:hyperlink>
      <w:r w:rsidRPr="007A7F17">
        <w:t xml:space="preserve"> [Accessed 02/03/2021].</w:t>
      </w:r>
    </w:p>
    <w:p w14:paraId="7E20758B" w14:textId="77777777" w:rsidR="007A7F17" w:rsidRPr="007A7F17" w:rsidRDefault="007A7F17" w:rsidP="004B089F">
      <w:pPr>
        <w:pStyle w:val="EndNoteBibliography"/>
        <w:spacing w:after="0" w:line="276" w:lineRule="auto"/>
        <w:ind w:left="720" w:hanging="720"/>
      </w:pPr>
      <w:r w:rsidRPr="007A7F17">
        <w:t xml:space="preserve">HAN, J., KAMBER, M. &amp; PEI, J. 2012. </w:t>
      </w:r>
      <w:r w:rsidRPr="007A7F17">
        <w:rPr>
          <w:i/>
        </w:rPr>
        <w:t xml:space="preserve">Data mining: concepts and techniques, </w:t>
      </w:r>
      <w:r w:rsidRPr="007A7F17">
        <w:t>London;Amsterdam;, Morgan Kaufmann.</w:t>
      </w:r>
    </w:p>
    <w:p w14:paraId="0CE1BF03" w14:textId="77777777" w:rsidR="007A7F17" w:rsidRPr="007A7F17" w:rsidRDefault="007A7F17" w:rsidP="004B089F">
      <w:pPr>
        <w:pStyle w:val="EndNoteBibliography"/>
        <w:spacing w:after="0" w:line="276" w:lineRule="auto"/>
        <w:ind w:left="720" w:hanging="720"/>
      </w:pPr>
      <w:r w:rsidRPr="007A7F17">
        <w:t xml:space="preserve">HART, P. E., NILSSON, N. J. &amp; RAPHAEL, B. 1968. A Formal Basis for the Heuristic Determination of Minimum Cost Paths. </w:t>
      </w:r>
      <w:r w:rsidRPr="007A7F17">
        <w:rPr>
          <w:i/>
        </w:rPr>
        <w:t>IEEE Transactions on Systems Science and Cybernetics,</w:t>
      </w:r>
      <w:r w:rsidRPr="007A7F17">
        <w:t xml:space="preserve"> 4</w:t>
      </w:r>
      <w:r w:rsidRPr="007A7F17">
        <w:rPr>
          <w:b/>
        </w:rPr>
        <w:t>,</w:t>
      </w:r>
      <w:r w:rsidRPr="007A7F17">
        <w:t xml:space="preserve"> 100-107.</w:t>
      </w:r>
    </w:p>
    <w:p w14:paraId="2DBAAFB9" w14:textId="77777777" w:rsidR="007A7F17" w:rsidRPr="007A7F17" w:rsidRDefault="007A7F17" w:rsidP="004B089F">
      <w:pPr>
        <w:pStyle w:val="EndNoteBibliography"/>
        <w:spacing w:after="0" w:line="276" w:lineRule="auto"/>
        <w:ind w:left="720" w:hanging="720"/>
      </w:pPr>
      <w:r w:rsidRPr="007A7F17">
        <w:t xml:space="preserve">MILLINGTON, I. &amp; FUNGE, J. D. 2009. </w:t>
      </w:r>
      <w:r w:rsidRPr="007A7F17">
        <w:rPr>
          <w:i/>
        </w:rPr>
        <w:t xml:space="preserve">Artificial intelligence for games, </w:t>
      </w:r>
      <w:r w:rsidRPr="007A7F17">
        <w:t>Burlington, MA, Elsevier Morgan Kaufmann.</w:t>
      </w:r>
    </w:p>
    <w:p w14:paraId="75D1B103" w14:textId="77777777" w:rsidR="007A7F17" w:rsidRPr="007A7F17" w:rsidRDefault="007A7F17" w:rsidP="004B089F">
      <w:pPr>
        <w:pStyle w:val="EndNoteBibliography"/>
        <w:spacing w:after="0" w:line="276" w:lineRule="auto"/>
        <w:ind w:left="720" w:hanging="720"/>
      </w:pPr>
      <w:r w:rsidRPr="007A7F17">
        <w:t>NGO, P. 2020. Game Application Using A* Pathfinding Algorithm to Help Improving Dementia.</w:t>
      </w:r>
    </w:p>
    <w:p w14:paraId="4E4F6FB7" w14:textId="77777777" w:rsidR="007A7F17" w:rsidRPr="007A7F17" w:rsidRDefault="007A7F17" w:rsidP="004B089F">
      <w:pPr>
        <w:pStyle w:val="EndNoteBibliography"/>
        <w:spacing w:after="0" w:line="276" w:lineRule="auto"/>
        <w:ind w:left="720" w:hanging="720"/>
      </w:pPr>
      <w:r w:rsidRPr="007A7F17">
        <w:t xml:space="preserve">RABIN, S. 2008. </w:t>
      </w:r>
      <w:r w:rsidRPr="007A7F17">
        <w:rPr>
          <w:i/>
        </w:rPr>
        <w:t xml:space="preserve">AI game programming wisdom 4, </w:t>
      </w:r>
      <w:r w:rsidRPr="007A7F17">
        <w:t>Boston, Mass, Charles River Media.</w:t>
      </w:r>
    </w:p>
    <w:p w14:paraId="7B23E47C" w14:textId="756E99C7" w:rsidR="007A7F17" w:rsidRPr="007A7F17" w:rsidRDefault="007A7F17" w:rsidP="004B089F">
      <w:pPr>
        <w:pStyle w:val="EndNoteBibliography"/>
        <w:spacing w:after="0" w:line="276" w:lineRule="auto"/>
        <w:ind w:left="720" w:hanging="720"/>
      </w:pPr>
      <w:r w:rsidRPr="007A7F17">
        <w:t xml:space="preserve">REDBLODGAMES. 2010. </w:t>
      </w:r>
      <w:r w:rsidRPr="007A7F17">
        <w:rPr>
          <w:i/>
        </w:rPr>
        <w:t xml:space="preserve">Heuristics </w:t>
      </w:r>
      <w:r w:rsidRPr="007A7F17">
        <w:t xml:space="preserve">[Online]. Available: </w:t>
      </w:r>
      <w:hyperlink r:id="rId41" w:anchor=":~:text=A*'s%20Use%20of%20the%20Heuristic%23&amp;text=If%20h(n)%20is%20always,*%20expands%2C%20making%20it%20slower" w:history="1">
        <w:r w:rsidRPr="007A7F17">
          <w:rPr>
            <w:rStyle w:val="Hyperlink"/>
          </w:rPr>
          <w:t>http://theory.stanford.edu/~amitp/GameProgramming/Heuristics.html#:~:text=A*'s%20Use%20of%20the%20Heuristic%23&amp;text=If%20h(n)%20is%20always,*%20expands%2C%20making%20it%20slower</w:t>
        </w:r>
      </w:hyperlink>
      <w:r w:rsidRPr="007A7F17">
        <w:t>. [Accessed].</w:t>
      </w:r>
    </w:p>
    <w:p w14:paraId="70FE84AF" w14:textId="77777777" w:rsidR="007A7F17" w:rsidRPr="007A7F17" w:rsidRDefault="007A7F17" w:rsidP="004B089F">
      <w:pPr>
        <w:pStyle w:val="EndNoteBibliography"/>
        <w:spacing w:after="0" w:line="276" w:lineRule="auto"/>
        <w:ind w:left="720" w:hanging="720"/>
      </w:pPr>
      <w:r w:rsidRPr="007A7F17">
        <w:t>SCIENCEDIRECT Manhattan Distance - an overview | ScienceDirect Topics.</w:t>
      </w:r>
    </w:p>
    <w:p w14:paraId="76629E88" w14:textId="77777777" w:rsidR="007A7F17" w:rsidRPr="007A7F17" w:rsidRDefault="007A7F17" w:rsidP="004B089F">
      <w:pPr>
        <w:pStyle w:val="EndNoteBibliography"/>
        <w:spacing w:after="0" w:line="276" w:lineRule="auto"/>
        <w:ind w:left="720" w:hanging="720"/>
      </w:pPr>
      <w:r w:rsidRPr="007A7F17">
        <w:t xml:space="preserve">SEDGEWICK, R. 1983. </w:t>
      </w:r>
      <w:r w:rsidRPr="007A7F17">
        <w:rPr>
          <w:i/>
        </w:rPr>
        <w:t xml:space="preserve">Algorithms, </w:t>
      </w:r>
      <w:r w:rsidRPr="007A7F17">
        <w:t>London;Reading, Mass;, Addison-Wesley.</w:t>
      </w:r>
    </w:p>
    <w:p w14:paraId="0DD5A7F9" w14:textId="77777777" w:rsidR="007A7F17" w:rsidRPr="007A7F17" w:rsidRDefault="007A7F17" w:rsidP="004B089F">
      <w:pPr>
        <w:pStyle w:val="EndNoteBibliography"/>
        <w:spacing w:after="0" w:line="276" w:lineRule="auto"/>
        <w:ind w:left="720" w:hanging="720"/>
      </w:pPr>
      <w:r w:rsidRPr="007A7F17">
        <w:t xml:space="preserve">SZABO, F. E. 2015. M. </w:t>
      </w:r>
      <w:r w:rsidRPr="007A7F17">
        <w:rPr>
          <w:i/>
        </w:rPr>
        <w:t>In:</w:t>
      </w:r>
      <w:r w:rsidRPr="007A7F17">
        <w:t xml:space="preserve"> SZABO, F. E. (ed.) </w:t>
      </w:r>
      <w:r w:rsidRPr="007A7F17">
        <w:rPr>
          <w:i/>
        </w:rPr>
        <w:t>The Linear Algebra Survival Guide.</w:t>
      </w:r>
      <w:r w:rsidRPr="007A7F17">
        <w:t xml:space="preserve"> Boston: Academic Press.</w:t>
      </w:r>
    </w:p>
    <w:p w14:paraId="2D638493" w14:textId="455F9443" w:rsidR="007A7F17" w:rsidRPr="007A7F17" w:rsidRDefault="007A7F17" w:rsidP="004B089F">
      <w:pPr>
        <w:pStyle w:val="EndNoteBibliography"/>
        <w:spacing w:after="0" w:line="276" w:lineRule="auto"/>
        <w:ind w:left="720" w:hanging="720"/>
      </w:pPr>
      <w:r w:rsidRPr="007A7F17">
        <w:t xml:space="preserve">TREE, S. 2020. </w:t>
      </w:r>
      <w:r w:rsidRPr="007A7F17">
        <w:rPr>
          <w:i/>
        </w:rPr>
        <w:t xml:space="preserve">How Dijkstra's Algorithm Works </w:t>
      </w:r>
      <w:r w:rsidRPr="007A7F17">
        <w:t xml:space="preserve">[Online]. Available: </w:t>
      </w:r>
      <w:hyperlink r:id="rId42" w:history="1">
        <w:r w:rsidRPr="007A7F17">
          <w:rPr>
            <w:rStyle w:val="Hyperlink"/>
          </w:rPr>
          <w:t>https://www.youtube.com/watch?v=EFg3u_E6eHU</w:t>
        </w:r>
      </w:hyperlink>
      <w:r w:rsidRPr="007A7F17">
        <w:t xml:space="preserve"> [Accessed].</w:t>
      </w:r>
    </w:p>
    <w:p w14:paraId="732E55AF" w14:textId="11A5A9DC" w:rsidR="00B874D6" w:rsidRDefault="007A7F17" w:rsidP="00090093">
      <w:pPr>
        <w:pStyle w:val="EndNoteBibliography"/>
        <w:spacing w:line="276" w:lineRule="auto"/>
        <w:ind w:left="720" w:hanging="720"/>
      </w:pPr>
      <w:r w:rsidRPr="007A7F17">
        <w:t xml:space="preserve">VAN DEN BERG, J., GUY, S. J., LIN, M. &amp; MANOCHA, D. Reciprocal n-Body Collision Avoidance. </w:t>
      </w:r>
      <w:r w:rsidRPr="007A7F17">
        <w:rPr>
          <w:i/>
        </w:rPr>
        <w:t xml:space="preserve">In: </w:t>
      </w:r>
      <w:r w:rsidRPr="007A7F17">
        <w:t>PRADALIER, C., SIEGWART, R. &amp; HIRZINGER, G., eds. Robotics Research, 2011// 2011 Berlin, Heidelberg. Springer Berlin Heidelberg, 3-19.</w:t>
      </w:r>
    </w:p>
    <w:p w14:paraId="057E019B" w14:textId="197E6D39" w:rsidR="00090093" w:rsidRPr="007A7F17" w:rsidRDefault="00090093" w:rsidP="00090093">
      <w:pPr>
        <w:pStyle w:val="Heading1"/>
      </w:pPr>
      <w:bookmarkStart w:id="51" w:name="_Toc69986935"/>
      <w:r>
        <w:t>Appendix 1</w:t>
      </w:r>
      <w:bookmarkEnd w:id="51"/>
    </w:p>
    <w:p w14:paraId="0946C304" w14:textId="2230D623" w:rsidR="00A305A1" w:rsidRDefault="007A3D0F" w:rsidP="004B089F">
      <w:pPr>
        <w:pStyle w:val="NormalWeb"/>
        <w:spacing w:before="0" w:beforeAutospacing="0" w:after="240" w:afterAutospacing="0" w:line="276" w:lineRule="auto"/>
        <w:rPr>
          <w:rStyle w:val="Hyperlink"/>
        </w:rPr>
      </w:pPr>
      <w:r>
        <w:fldChar w:fldCharType="end"/>
      </w:r>
      <w:hyperlink r:id="rId43" w:history="1">
        <w:r w:rsidR="004A02DF" w:rsidRPr="004A02DF">
          <w:rPr>
            <w:rStyle w:val="Hyperlink"/>
          </w:rPr>
          <w:t xml:space="preserve"> https://github.com/Pascoe007/ScuffedHot</w:t>
        </w:r>
      </w:hyperlink>
    </w:p>
    <w:p w14:paraId="4693B98E" w14:textId="4D97B53E" w:rsidR="00090093" w:rsidRPr="001648BC" w:rsidRDefault="001C327E" w:rsidP="00090093">
      <w:pPr>
        <w:pStyle w:val="Heading1"/>
      </w:pPr>
      <w:bookmarkStart w:id="52" w:name="_Toc69986936"/>
      <w:r w:rsidRPr="001C327E">
        <w:lastRenderedPageBreak/>
        <w:t>Biography</w:t>
      </w:r>
      <w:bookmarkEnd w:id="52"/>
    </w:p>
    <w:p w14:paraId="4EA2D4E8" w14:textId="6AD3A072" w:rsidR="001C327E" w:rsidRPr="001C327E" w:rsidRDefault="001648BC" w:rsidP="001C327E">
      <w:pPr>
        <w:pStyle w:val="NormalWeb"/>
        <w:shd w:val="clear" w:color="auto" w:fill="FFFFFF"/>
        <w:spacing w:before="0" w:beforeAutospacing="0" w:after="240" w:afterAutospacing="0" w:line="360" w:lineRule="atLeast"/>
        <w:rPr>
          <w:color w:val="000000"/>
        </w:rPr>
      </w:pPr>
      <w:r>
        <w:rPr>
          <w:color w:val="000000"/>
        </w:rPr>
        <w:t>‌</w:t>
      </w:r>
      <w:r w:rsidR="001C327E" w:rsidRPr="001C327E">
        <w:rPr>
          <w:color w:val="000000"/>
        </w:rPr>
        <w:t xml:space="preserve"> </w:t>
      </w:r>
      <w:r w:rsidR="001C327E" w:rsidRPr="001C327E">
        <w:rPr>
          <w:color w:val="000000"/>
        </w:rPr>
        <w:t>Amritamaz.net. (2013). </w:t>
      </w:r>
      <w:r w:rsidR="001C327E" w:rsidRPr="001C327E">
        <w:rPr>
          <w:i/>
          <w:iCs/>
          <w:color w:val="000000"/>
        </w:rPr>
        <w:t>amrita mazumdar | Understanding Box Blur</w:t>
      </w:r>
      <w:r w:rsidR="001C327E" w:rsidRPr="001C327E">
        <w:rPr>
          <w:color w:val="000000"/>
        </w:rPr>
        <w:t>. [online] Available at: http://amritamaz.net/blog/understanding-box-blur [Accessed 22 Apr. 2021].</w:t>
      </w:r>
    </w:p>
    <w:p w14:paraId="57CE9FCC"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Armina Mkhitaryan (2017). </w:t>
      </w:r>
      <w:r w:rsidRPr="001C327E">
        <w:rPr>
          <w:rFonts w:ascii="Times New Roman" w:eastAsia="Times New Roman" w:hAnsi="Times New Roman" w:cs="Times New Roman"/>
          <w:i/>
          <w:iCs/>
          <w:color w:val="000000"/>
          <w:sz w:val="24"/>
          <w:szCs w:val="24"/>
          <w:lang w:eastAsia="en-GB"/>
        </w:rPr>
        <w:t xml:space="preserve">Why Is C# Among </w:t>
      </w:r>
      <w:proofErr w:type="gramStart"/>
      <w:r w:rsidRPr="001C327E">
        <w:rPr>
          <w:rFonts w:ascii="Times New Roman" w:eastAsia="Times New Roman" w:hAnsi="Times New Roman" w:cs="Times New Roman"/>
          <w:i/>
          <w:iCs/>
          <w:color w:val="000000"/>
          <w:sz w:val="24"/>
          <w:szCs w:val="24"/>
          <w:lang w:eastAsia="en-GB"/>
        </w:rPr>
        <w:t>The</w:t>
      </w:r>
      <w:proofErr w:type="gramEnd"/>
      <w:r w:rsidRPr="001C327E">
        <w:rPr>
          <w:rFonts w:ascii="Times New Roman" w:eastAsia="Times New Roman" w:hAnsi="Times New Roman" w:cs="Times New Roman"/>
          <w:i/>
          <w:iCs/>
          <w:color w:val="000000"/>
          <w:sz w:val="24"/>
          <w:szCs w:val="24"/>
          <w:lang w:eastAsia="en-GB"/>
        </w:rPr>
        <w:t xml:space="preserve"> Most Popular Programming Languages in The World?</w:t>
      </w:r>
      <w:r w:rsidRPr="001C327E">
        <w:rPr>
          <w:rFonts w:ascii="Times New Roman" w:eastAsia="Times New Roman" w:hAnsi="Times New Roman" w:cs="Times New Roman"/>
          <w:color w:val="000000"/>
          <w:sz w:val="24"/>
          <w:szCs w:val="24"/>
          <w:lang w:eastAsia="en-GB"/>
        </w:rPr>
        <w:t> [online] Medium. Available at: https://medium.com/sololearn/why-is-c-among-the-most-popular-programming-languages-in-the-world-ccf26824ffcb#:~:text=C%23%20has%20many%20features%20that,have%20to%20worry%20about%20them.&amp;text=C%23%20is%20a%20complex%20language,simpler%20languages%20such%20as%20Python. [Accessed 22 Apr. 2021].</w:t>
      </w:r>
    </w:p>
    <w:p w14:paraId="2CD534F2"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Brilliant.org. (2016). </w:t>
      </w:r>
      <w:r w:rsidRPr="001C327E">
        <w:rPr>
          <w:rFonts w:ascii="Times New Roman" w:eastAsia="Times New Roman" w:hAnsi="Times New Roman" w:cs="Times New Roman"/>
          <w:i/>
          <w:iCs/>
          <w:color w:val="000000"/>
          <w:sz w:val="24"/>
          <w:szCs w:val="24"/>
          <w:lang w:eastAsia="en-GB"/>
        </w:rPr>
        <w:t>Dijkstra’s Shortest Path Algorithm | Brilliant Math &amp; Science Wiki</w:t>
      </w:r>
      <w:r w:rsidRPr="001C327E">
        <w:rPr>
          <w:rFonts w:ascii="Times New Roman" w:eastAsia="Times New Roman" w:hAnsi="Times New Roman" w:cs="Times New Roman"/>
          <w:color w:val="000000"/>
          <w:sz w:val="24"/>
          <w:szCs w:val="24"/>
          <w:lang w:eastAsia="en-GB"/>
        </w:rPr>
        <w:t>. [online] Available at: https://brilliant.org/wiki/dijkstras-short-path-finder/ [Accessed 22 Apr. 2021].</w:t>
      </w:r>
    </w:p>
    <w:p w14:paraId="0A5CE79B"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C-sharpcorner.com. (2021). </w:t>
      </w:r>
      <w:r w:rsidRPr="001C327E">
        <w:rPr>
          <w:rFonts w:ascii="Times New Roman" w:eastAsia="Times New Roman" w:hAnsi="Times New Roman" w:cs="Times New Roman"/>
          <w:i/>
          <w:iCs/>
          <w:color w:val="000000"/>
          <w:sz w:val="24"/>
          <w:szCs w:val="24"/>
          <w:lang w:eastAsia="en-GB"/>
        </w:rPr>
        <w:t>What Is C#</w:t>
      </w:r>
      <w:r w:rsidRPr="001C327E">
        <w:rPr>
          <w:rFonts w:ascii="Times New Roman" w:eastAsia="Times New Roman" w:hAnsi="Times New Roman" w:cs="Times New Roman"/>
          <w:color w:val="000000"/>
          <w:sz w:val="24"/>
          <w:szCs w:val="24"/>
          <w:lang w:eastAsia="en-GB"/>
        </w:rPr>
        <w:t>. [online] Available at: https://www.c-sharpcorner.com/article/what-is-c-sharp/ [Accessed 22 Apr. 2021].</w:t>
      </w:r>
    </w:p>
    <w:p w14:paraId="292DE7EC"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proofErr w:type="spellStart"/>
      <w:r w:rsidRPr="001C327E">
        <w:rPr>
          <w:rFonts w:ascii="Times New Roman" w:eastAsia="Times New Roman" w:hAnsi="Times New Roman" w:cs="Times New Roman"/>
          <w:color w:val="000000"/>
          <w:sz w:val="24"/>
          <w:szCs w:val="24"/>
          <w:lang w:eastAsia="en-GB"/>
        </w:rPr>
        <w:t>Edpresso</w:t>
      </w:r>
      <w:proofErr w:type="spellEnd"/>
      <w:r w:rsidRPr="001C327E">
        <w:rPr>
          <w:rFonts w:ascii="Times New Roman" w:eastAsia="Times New Roman" w:hAnsi="Times New Roman" w:cs="Times New Roman"/>
          <w:color w:val="000000"/>
          <w:sz w:val="24"/>
          <w:szCs w:val="24"/>
          <w:lang w:eastAsia="en-GB"/>
        </w:rPr>
        <w:t xml:space="preserve"> Team (2019). </w:t>
      </w:r>
      <w:r w:rsidRPr="001C327E">
        <w:rPr>
          <w:rFonts w:ascii="Times New Roman" w:eastAsia="Times New Roman" w:hAnsi="Times New Roman" w:cs="Times New Roman"/>
          <w:i/>
          <w:iCs/>
          <w:color w:val="000000"/>
          <w:sz w:val="24"/>
          <w:szCs w:val="24"/>
          <w:lang w:eastAsia="en-GB"/>
        </w:rPr>
        <w:t>What is the A* algorithm?</w:t>
      </w:r>
      <w:r w:rsidRPr="001C327E">
        <w:rPr>
          <w:rFonts w:ascii="Times New Roman" w:eastAsia="Times New Roman" w:hAnsi="Times New Roman" w:cs="Times New Roman"/>
          <w:color w:val="000000"/>
          <w:sz w:val="24"/>
          <w:szCs w:val="24"/>
          <w:lang w:eastAsia="en-GB"/>
        </w:rPr>
        <w:t> [online] Educative: Interactive Courses for Software Developers. Available at: https://www.educative.io/edpresso/what-is-the-a-star-algorithm [Accessed 22 Apr. 2021].</w:t>
      </w:r>
    </w:p>
    <w:p w14:paraId="61270E91"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Friedman, J. (2018). </w:t>
      </w:r>
      <w:r w:rsidRPr="001C327E">
        <w:rPr>
          <w:rFonts w:ascii="Times New Roman" w:eastAsia="Times New Roman" w:hAnsi="Times New Roman" w:cs="Times New Roman"/>
          <w:i/>
          <w:iCs/>
          <w:color w:val="000000"/>
          <w:sz w:val="24"/>
          <w:szCs w:val="24"/>
          <w:lang w:eastAsia="en-GB"/>
        </w:rPr>
        <w:t>Understanding the Differences Between C#, C++, and C - C# Station</w:t>
      </w:r>
      <w:r w:rsidRPr="001C327E">
        <w:rPr>
          <w:rFonts w:ascii="Times New Roman" w:eastAsia="Times New Roman" w:hAnsi="Times New Roman" w:cs="Times New Roman"/>
          <w:color w:val="000000"/>
          <w:sz w:val="24"/>
          <w:szCs w:val="24"/>
          <w:lang w:eastAsia="en-GB"/>
        </w:rPr>
        <w:t>. [online] C# Station. Available at: https://csharp-station.com/understanding-the-differences-between-c-c-and-c/ [Accessed 22 Apr. 2021].</w:t>
      </w:r>
    </w:p>
    <w:p w14:paraId="3266B59B"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Gamasutra.com. (2021). </w:t>
      </w:r>
      <w:proofErr w:type="spellStart"/>
      <w:r w:rsidRPr="001C327E">
        <w:rPr>
          <w:rFonts w:ascii="Times New Roman" w:eastAsia="Times New Roman" w:hAnsi="Times New Roman" w:cs="Times New Roman"/>
          <w:i/>
          <w:iCs/>
          <w:color w:val="000000"/>
          <w:sz w:val="24"/>
          <w:szCs w:val="24"/>
          <w:lang w:eastAsia="en-GB"/>
        </w:rPr>
        <w:t>Gamasutra</w:t>
      </w:r>
      <w:proofErr w:type="spellEnd"/>
      <w:r w:rsidRPr="001C327E">
        <w:rPr>
          <w:rFonts w:ascii="Times New Roman" w:eastAsia="Times New Roman" w:hAnsi="Times New Roman" w:cs="Times New Roman"/>
          <w:i/>
          <w:iCs/>
          <w:color w:val="000000"/>
          <w:sz w:val="24"/>
          <w:szCs w:val="24"/>
          <w:lang w:eastAsia="en-GB"/>
        </w:rPr>
        <w:t xml:space="preserve"> - Toward More Realistic Pathfinding</w:t>
      </w:r>
      <w:r w:rsidRPr="001C327E">
        <w:rPr>
          <w:rFonts w:ascii="Times New Roman" w:eastAsia="Times New Roman" w:hAnsi="Times New Roman" w:cs="Times New Roman"/>
          <w:color w:val="000000"/>
          <w:sz w:val="24"/>
          <w:szCs w:val="24"/>
          <w:lang w:eastAsia="en-GB"/>
        </w:rPr>
        <w:t>. [online] Available at: https://www.gamasutra.com/view/feature/131505/toward_more_realistic_pathfinding.php?print=1 [Accessed 22 Apr. 2021].</w:t>
      </w:r>
    </w:p>
    <w:p w14:paraId="2951C87D"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proofErr w:type="spellStart"/>
      <w:r w:rsidRPr="001C327E">
        <w:rPr>
          <w:rFonts w:ascii="Times New Roman" w:eastAsia="Times New Roman" w:hAnsi="Times New Roman" w:cs="Times New Roman"/>
          <w:color w:val="000000"/>
          <w:sz w:val="24"/>
          <w:szCs w:val="24"/>
          <w:lang w:eastAsia="en-GB"/>
        </w:rPr>
        <w:t>GeeksforGeeks</w:t>
      </w:r>
      <w:proofErr w:type="spellEnd"/>
      <w:r w:rsidRPr="001C327E">
        <w:rPr>
          <w:rFonts w:ascii="Times New Roman" w:eastAsia="Times New Roman" w:hAnsi="Times New Roman" w:cs="Times New Roman"/>
          <w:color w:val="000000"/>
          <w:sz w:val="24"/>
          <w:szCs w:val="24"/>
          <w:lang w:eastAsia="en-GB"/>
        </w:rPr>
        <w:t>. (2012). </w:t>
      </w:r>
      <w:proofErr w:type="spellStart"/>
      <w:r w:rsidRPr="001C327E">
        <w:rPr>
          <w:rFonts w:ascii="Times New Roman" w:eastAsia="Times New Roman" w:hAnsi="Times New Roman" w:cs="Times New Roman"/>
          <w:i/>
          <w:iCs/>
          <w:color w:val="000000"/>
          <w:sz w:val="24"/>
          <w:szCs w:val="24"/>
          <w:lang w:eastAsia="en-GB"/>
        </w:rPr>
        <w:t>Dijsktra’s</w:t>
      </w:r>
      <w:proofErr w:type="spellEnd"/>
      <w:r w:rsidRPr="001C327E">
        <w:rPr>
          <w:rFonts w:ascii="Times New Roman" w:eastAsia="Times New Roman" w:hAnsi="Times New Roman" w:cs="Times New Roman"/>
          <w:i/>
          <w:iCs/>
          <w:color w:val="000000"/>
          <w:sz w:val="24"/>
          <w:szCs w:val="24"/>
          <w:lang w:eastAsia="en-GB"/>
        </w:rPr>
        <w:t xml:space="preserve"> algorithm</w:t>
      </w:r>
      <w:r w:rsidRPr="001C327E">
        <w:rPr>
          <w:rFonts w:ascii="Times New Roman" w:eastAsia="Times New Roman" w:hAnsi="Times New Roman" w:cs="Times New Roman"/>
          <w:color w:val="000000"/>
          <w:sz w:val="24"/>
          <w:szCs w:val="24"/>
          <w:lang w:eastAsia="en-GB"/>
        </w:rPr>
        <w:t>. [online] Available at: https://www.geeksforgeeks.org/dijkstras-shortest-path-algorithm-greedy-algo-7/ [Accessed 22 Apr. 2021].</w:t>
      </w:r>
    </w:p>
    <w:p w14:paraId="41851A55"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proofErr w:type="spellStart"/>
      <w:r w:rsidRPr="001C327E">
        <w:rPr>
          <w:rFonts w:ascii="Times New Roman" w:eastAsia="Times New Roman" w:hAnsi="Times New Roman" w:cs="Times New Roman"/>
          <w:color w:val="000000"/>
          <w:sz w:val="24"/>
          <w:szCs w:val="24"/>
          <w:lang w:eastAsia="en-GB"/>
        </w:rPr>
        <w:t>GeeksforGeeks</w:t>
      </w:r>
      <w:proofErr w:type="spellEnd"/>
      <w:r w:rsidRPr="001C327E">
        <w:rPr>
          <w:rFonts w:ascii="Times New Roman" w:eastAsia="Times New Roman" w:hAnsi="Times New Roman" w:cs="Times New Roman"/>
          <w:color w:val="000000"/>
          <w:sz w:val="24"/>
          <w:szCs w:val="24"/>
          <w:lang w:eastAsia="en-GB"/>
        </w:rPr>
        <w:t>. (2016). </w:t>
      </w:r>
      <w:r w:rsidRPr="001C327E">
        <w:rPr>
          <w:rFonts w:ascii="Times New Roman" w:eastAsia="Times New Roman" w:hAnsi="Times New Roman" w:cs="Times New Roman"/>
          <w:i/>
          <w:iCs/>
          <w:color w:val="000000"/>
          <w:sz w:val="24"/>
          <w:szCs w:val="24"/>
          <w:lang w:eastAsia="en-GB"/>
        </w:rPr>
        <w:t xml:space="preserve">A* Search Algorithm - </w:t>
      </w:r>
      <w:proofErr w:type="spellStart"/>
      <w:r w:rsidRPr="001C327E">
        <w:rPr>
          <w:rFonts w:ascii="Times New Roman" w:eastAsia="Times New Roman" w:hAnsi="Times New Roman" w:cs="Times New Roman"/>
          <w:i/>
          <w:iCs/>
          <w:color w:val="000000"/>
          <w:sz w:val="24"/>
          <w:szCs w:val="24"/>
          <w:lang w:eastAsia="en-GB"/>
        </w:rPr>
        <w:t>GeeksforGeeks</w:t>
      </w:r>
      <w:proofErr w:type="spellEnd"/>
      <w:r w:rsidRPr="001C327E">
        <w:rPr>
          <w:rFonts w:ascii="Times New Roman" w:eastAsia="Times New Roman" w:hAnsi="Times New Roman" w:cs="Times New Roman"/>
          <w:color w:val="000000"/>
          <w:sz w:val="24"/>
          <w:szCs w:val="24"/>
          <w:lang w:eastAsia="en-GB"/>
        </w:rPr>
        <w:t>. [online] Available at: https://www.geeksforgeeks.org/a-search-algorithm/ [Accessed 22 Apr. 2021].</w:t>
      </w:r>
    </w:p>
    <w:p w14:paraId="2A500E30"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proofErr w:type="spellStart"/>
      <w:r w:rsidRPr="001C327E">
        <w:rPr>
          <w:rFonts w:ascii="Times New Roman" w:eastAsia="Times New Roman" w:hAnsi="Times New Roman" w:cs="Times New Roman"/>
          <w:color w:val="000000"/>
          <w:sz w:val="24"/>
          <w:szCs w:val="24"/>
          <w:lang w:eastAsia="en-GB"/>
        </w:rPr>
        <w:lastRenderedPageBreak/>
        <w:t>GeeksforGeeks</w:t>
      </w:r>
      <w:proofErr w:type="spellEnd"/>
      <w:r w:rsidRPr="001C327E">
        <w:rPr>
          <w:rFonts w:ascii="Times New Roman" w:eastAsia="Times New Roman" w:hAnsi="Times New Roman" w:cs="Times New Roman"/>
          <w:color w:val="000000"/>
          <w:sz w:val="24"/>
          <w:szCs w:val="24"/>
          <w:lang w:eastAsia="en-GB"/>
        </w:rPr>
        <w:t>. (2020). </w:t>
      </w:r>
      <w:r w:rsidRPr="001C327E">
        <w:rPr>
          <w:rFonts w:ascii="Times New Roman" w:eastAsia="Times New Roman" w:hAnsi="Times New Roman" w:cs="Times New Roman"/>
          <w:i/>
          <w:iCs/>
          <w:color w:val="000000"/>
          <w:sz w:val="24"/>
          <w:szCs w:val="24"/>
          <w:lang w:eastAsia="en-GB"/>
        </w:rPr>
        <w:t xml:space="preserve">Box Blur Algorithm - With Python implementation - </w:t>
      </w:r>
      <w:proofErr w:type="spellStart"/>
      <w:r w:rsidRPr="001C327E">
        <w:rPr>
          <w:rFonts w:ascii="Times New Roman" w:eastAsia="Times New Roman" w:hAnsi="Times New Roman" w:cs="Times New Roman"/>
          <w:i/>
          <w:iCs/>
          <w:color w:val="000000"/>
          <w:sz w:val="24"/>
          <w:szCs w:val="24"/>
          <w:lang w:eastAsia="en-GB"/>
        </w:rPr>
        <w:t>GeeksforGeeks</w:t>
      </w:r>
      <w:proofErr w:type="spellEnd"/>
      <w:r w:rsidRPr="001C327E">
        <w:rPr>
          <w:rFonts w:ascii="Times New Roman" w:eastAsia="Times New Roman" w:hAnsi="Times New Roman" w:cs="Times New Roman"/>
          <w:color w:val="000000"/>
          <w:sz w:val="24"/>
          <w:szCs w:val="24"/>
          <w:lang w:eastAsia="en-GB"/>
        </w:rPr>
        <w:t>. [online] Available at: https://www.geeksforgeeks.org/box-blur-algorithm-with-python-implementation/ [Accessed 22 Apr. 2021].</w:t>
      </w:r>
    </w:p>
    <w:p w14:paraId="5C3D2313"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Github.io. (2021). </w:t>
      </w:r>
      <w:r w:rsidRPr="001C327E">
        <w:rPr>
          <w:rFonts w:ascii="Times New Roman" w:eastAsia="Times New Roman" w:hAnsi="Times New Roman" w:cs="Times New Roman"/>
          <w:i/>
          <w:iCs/>
          <w:color w:val="000000"/>
          <w:sz w:val="24"/>
          <w:szCs w:val="24"/>
          <w:lang w:eastAsia="en-GB"/>
        </w:rPr>
        <w:t>PathFinding.js</w:t>
      </w:r>
      <w:r w:rsidRPr="001C327E">
        <w:rPr>
          <w:rFonts w:ascii="Times New Roman" w:eastAsia="Times New Roman" w:hAnsi="Times New Roman" w:cs="Times New Roman"/>
          <w:color w:val="000000"/>
          <w:sz w:val="24"/>
          <w:szCs w:val="24"/>
          <w:lang w:eastAsia="en-GB"/>
        </w:rPr>
        <w:t>. [online] Available at: https://qiao.github.io/PathFinding.js/visual/ [Accessed 22 Apr. 2021].</w:t>
      </w:r>
    </w:p>
    <w:p w14:paraId="30776F5D"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proofErr w:type="spellStart"/>
      <w:r w:rsidRPr="001C327E">
        <w:rPr>
          <w:rFonts w:ascii="Times New Roman" w:eastAsia="Times New Roman" w:hAnsi="Times New Roman" w:cs="Times New Roman"/>
          <w:color w:val="000000"/>
          <w:sz w:val="24"/>
          <w:szCs w:val="24"/>
          <w:lang w:eastAsia="en-GB"/>
        </w:rPr>
        <w:t>GorkaGames</w:t>
      </w:r>
      <w:proofErr w:type="spellEnd"/>
      <w:r w:rsidRPr="001C327E">
        <w:rPr>
          <w:rFonts w:ascii="Times New Roman" w:eastAsia="Times New Roman" w:hAnsi="Times New Roman" w:cs="Times New Roman"/>
          <w:color w:val="000000"/>
          <w:sz w:val="24"/>
          <w:szCs w:val="24"/>
          <w:lang w:eastAsia="en-GB"/>
        </w:rPr>
        <w:t xml:space="preserve"> (2019). </w:t>
      </w:r>
      <w:r w:rsidRPr="001C327E">
        <w:rPr>
          <w:rFonts w:ascii="Times New Roman" w:eastAsia="Times New Roman" w:hAnsi="Times New Roman" w:cs="Times New Roman"/>
          <w:i/>
          <w:iCs/>
          <w:color w:val="000000"/>
          <w:sz w:val="24"/>
          <w:szCs w:val="24"/>
          <w:lang w:eastAsia="en-GB"/>
        </w:rPr>
        <w:t>Nav Mesh vs A* Pathfinding</w:t>
      </w:r>
      <w:r w:rsidRPr="001C327E">
        <w:rPr>
          <w:rFonts w:ascii="Times New Roman" w:eastAsia="Times New Roman" w:hAnsi="Times New Roman" w:cs="Times New Roman"/>
          <w:color w:val="000000"/>
          <w:sz w:val="24"/>
          <w:szCs w:val="24"/>
          <w:lang w:eastAsia="en-GB"/>
        </w:rPr>
        <w:t xml:space="preserve">. [online] </w:t>
      </w:r>
      <w:proofErr w:type="spellStart"/>
      <w:r w:rsidRPr="001C327E">
        <w:rPr>
          <w:rFonts w:ascii="Times New Roman" w:eastAsia="Times New Roman" w:hAnsi="Times New Roman" w:cs="Times New Roman"/>
          <w:color w:val="000000"/>
          <w:sz w:val="24"/>
          <w:szCs w:val="24"/>
          <w:lang w:eastAsia="en-GB"/>
        </w:rPr>
        <w:t>Opsive</w:t>
      </w:r>
      <w:proofErr w:type="spellEnd"/>
      <w:r w:rsidRPr="001C327E">
        <w:rPr>
          <w:rFonts w:ascii="Times New Roman" w:eastAsia="Times New Roman" w:hAnsi="Times New Roman" w:cs="Times New Roman"/>
          <w:color w:val="000000"/>
          <w:sz w:val="24"/>
          <w:szCs w:val="24"/>
          <w:lang w:eastAsia="en-GB"/>
        </w:rPr>
        <w:t>. Available at: https://www.opsive.com/forum/index.php?threads/nav-mesh-vs-a-pathfinding.678/ [Accessed 22 Apr. 2021].</w:t>
      </w:r>
    </w:p>
    <w:p w14:paraId="70F805FE"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How do I calculate Euclidean and Manhattan distance by hand (2012</w:t>
      </w:r>
      <w:proofErr w:type="gramStart"/>
      <w:r w:rsidRPr="001C327E">
        <w:rPr>
          <w:rFonts w:ascii="Times New Roman" w:eastAsia="Times New Roman" w:hAnsi="Times New Roman" w:cs="Times New Roman"/>
          <w:color w:val="000000"/>
          <w:sz w:val="24"/>
          <w:szCs w:val="24"/>
          <w:lang w:eastAsia="en-GB"/>
        </w:rPr>
        <w:t>).</w:t>
      </w:r>
      <w:proofErr w:type="gramEnd"/>
      <w:r w:rsidRPr="001C327E">
        <w:rPr>
          <w:rFonts w:ascii="Times New Roman" w:eastAsia="Times New Roman" w:hAnsi="Times New Roman" w:cs="Times New Roman"/>
          <w:color w:val="000000"/>
          <w:sz w:val="24"/>
          <w:szCs w:val="24"/>
          <w:lang w:eastAsia="en-GB"/>
        </w:rPr>
        <w:t> </w:t>
      </w:r>
      <w:r w:rsidRPr="001C327E">
        <w:rPr>
          <w:rFonts w:ascii="Times New Roman" w:eastAsia="Times New Roman" w:hAnsi="Times New Roman" w:cs="Times New Roman"/>
          <w:i/>
          <w:iCs/>
          <w:color w:val="000000"/>
          <w:sz w:val="24"/>
          <w:szCs w:val="24"/>
          <w:lang w:eastAsia="en-GB"/>
        </w:rPr>
        <w:t>How do I calculate Euclidean and Manhattan distance by hand?</w:t>
      </w:r>
      <w:r w:rsidRPr="001C327E">
        <w:rPr>
          <w:rFonts w:ascii="Times New Roman" w:eastAsia="Times New Roman" w:hAnsi="Times New Roman" w:cs="Times New Roman"/>
          <w:color w:val="000000"/>
          <w:sz w:val="24"/>
          <w:szCs w:val="24"/>
          <w:lang w:eastAsia="en-GB"/>
        </w:rPr>
        <w:t> [online] Mathematics Stack Exchange. Available at: https://math.stackexchange.com/questions/139600/how-do-i-calculate-euclidean-and-manhattan-distance-by-hand [Accessed 22 Apr. 2021].</w:t>
      </w:r>
    </w:p>
    <w:p w14:paraId="760ADEDA"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Isaac Computer Science. (2021). </w:t>
      </w:r>
      <w:r w:rsidRPr="001C327E">
        <w:rPr>
          <w:rFonts w:ascii="Times New Roman" w:eastAsia="Times New Roman" w:hAnsi="Times New Roman" w:cs="Times New Roman"/>
          <w:i/>
          <w:iCs/>
          <w:color w:val="000000"/>
          <w:sz w:val="24"/>
          <w:szCs w:val="24"/>
          <w:lang w:eastAsia="en-GB"/>
        </w:rPr>
        <w:t>Isaac Computer Science</w:t>
      </w:r>
      <w:r w:rsidRPr="001C327E">
        <w:rPr>
          <w:rFonts w:ascii="Times New Roman" w:eastAsia="Times New Roman" w:hAnsi="Times New Roman" w:cs="Times New Roman"/>
          <w:color w:val="000000"/>
          <w:sz w:val="24"/>
          <w:szCs w:val="24"/>
          <w:lang w:eastAsia="en-GB"/>
        </w:rPr>
        <w:t>. [online] Available at: https://isaaccomputerscience.org/concepts/dsa_search_a_star [Accessed 22 Apr. 2021].</w:t>
      </w:r>
    </w:p>
    <w:p w14:paraId="1A143B85"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proofErr w:type="spellStart"/>
      <w:r w:rsidRPr="001C327E">
        <w:rPr>
          <w:rFonts w:ascii="Times New Roman" w:eastAsia="Times New Roman" w:hAnsi="Times New Roman" w:cs="Times New Roman"/>
          <w:color w:val="000000"/>
          <w:sz w:val="24"/>
          <w:szCs w:val="24"/>
          <w:lang w:eastAsia="en-GB"/>
        </w:rPr>
        <w:t>Krish</w:t>
      </w:r>
      <w:proofErr w:type="spellEnd"/>
      <w:r w:rsidRPr="001C327E">
        <w:rPr>
          <w:rFonts w:ascii="Times New Roman" w:eastAsia="Times New Roman" w:hAnsi="Times New Roman" w:cs="Times New Roman"/>
          <w:color w:val="000000"/>
          <w:sz w:val="24"/>
          <w:szCs w:val="24"/>
          <w:lang w:eastAsia="en-GB"/>
        </w:rPr>
        <w:t xml:space="preserve"> Naik (2019). </w:t>
      </w:r>
      <w:r w:rsidRPr="001C327E">
        <w:rPr>
          <w:rFonts w:ascii="Times New Roman" w:eastAsia="Times New Roman" w:hAnsi="Times New Roman" w:cs="Times New Roman"/>
          <w:i/>
          <w:iCs/>
          <w:color w:val="000000"/>
          <w:sz w:val="24"/>
          <w:szCs w:val="24"/>
          <w:lang w:eastAsia="en-GB"/>
        </w:rPr>
        <w:t>Euclidean Distance and Manhattan Distance</w:t>
      </w:r>
      <w:r w:rsidRPr="001C327E">
        <w:rPr>
          <w:rFonts w:ascii="Times New Roman" w:eastAsia="Times New Roman" w:hAnsi="Times New Roman" w:cs="Times New Roman"/>
          <w:color w:val="000000"/>
          <w:sz w:val="24"/>
          <w:szCs w:val="24"/>
          <w:lang w:eastAsia="en-GB"/>
        </w:rPr>
        <w:t>. </w:t>
      </w:r>
      <w:r w:rsidRPr="001C327E">
        <w:rPr>
          <w:rFonts w:ascii="Times New Roman" w:eastAsia="Times New Roman" w:hAnsi="Times New Roman" w:cs="Times New Roman"/>
          <w:i/>
          <w:iCs/>
          <w:color w:val="000000"/>
          <w:sz w:val="24"/>
          <w:szCs w:val="24"/>
          <w:lang w:eastAsia="en-GB"/>
        </w:rPr>
        <w:t>YouTube</w:t>
      </w:r>
      <w:r w:rsidRPr="001C327E">
        <w:rPr>
          <w:rFonts w:ascii="Times New Roman" w:eastAsia="Times New Roman" w:hAnsi="Times New Roman" w:cs="Times New Roman"/>
          <w:color w:val="000000"/>
          <w:sz w:val="24"/>
          <w:szCs w:val="24"/>
          <w:lang w:eastAsia="en-GB"/>
        </w:rPr>
        <w:t>. Available at: https://www.youtube.com/watch?v=p3HbBlcXDTE&amp;ab_channel=KrishNaik [Accessed 22 Apr. 2021].</w:t>
      </w:r>
    </w:p>
    <w:p w14:paraId="153C2D91"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Nist.gov. (2019). </w:t>
      </w:r>
      <w:r w:rsidRPr="001C327E">
        <w:rPr>
          <w:rFonts w:ascii="Times New Roman" w:eastAsia="Times New Roman" w:hAnsi="Times New Roman" w:cs="Times New Roman"/>
          <w:i/>
          <w:iCs/>
          <w:color w:val="000000"/>
          <w:sz w:val="24"/>
          <w:szCs w:val="24"/>
          <w:lang w:eastAsia="en-GB"/>
        </w:rPr>
        <w:t>Manhattan distance</w:t>
      </w:r>
      <w:r w:rsidRPr="001C327E">
        <w:rPr>
          <w:rFonts w:ascii="Times New Roman" w:eastAsia="Times New Roman" w:hAnsi="Times New Roman" w:cs="Times New Roman"/>
          <w:color w:val="000000"/>
          <w:sz w:val="24"/>
          <w:szCs w:val="24"/>
          <w:lang w:eastAsia="en-GB"/>
        </w:rPr>
        <w:t>. [online] Available at: https://xlinux.nist.gov/dads/HTML/manhattanDistance.html#:~:text=Definition%3A%20The%20distance%20between%20two,y1%20%2D%20y2%7C. [Accessed 22 Apr. 2021].</w:t>
      </w:r>
    </w:p>
    <w:p w14:paraId="40ACDBC2"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Pluralsight.com. (2019). </w:t>
      </w:r>
      <w:r w:rsidRPr="001C327E">
        <w:rPr>
          <w:rFonts w:ascii="Times New Roman" w:eastAsia="Times New Roman" w:hAnsi="Times New Roman" w:cs="Times New Roman"/>
          <w:i/>
          <w:iCs/>
          <w:color w:val="000000"/>
          <w:sz w:val="24"/>
          <w:szCs w:val="24"/>
          <w:lang w:eastAsia="en-GB"/>
        </w:rPr>
        <w:t>Everything you need to know about C# | Pluralsight</w:t>
      </w:r>
      <w:r w:rsidRPr="001C327E">
        <w:rPr>
          <w:rFonts w:ascii="Times New Roman" w:eastAsia="Times New Roman" w:hAnsi="Times New Roman" w:cs="Times New Roman"/>
          <w:color w:val="000000"/>
          <w:sz w:val="24"/>
          <w:szCs w:val="24"/>
          <w:lang w:eastAsia="en-GB"/>
        </w:rPr>
        <w:t>. [online] Available at: https://www.pluralsight.com/blog/software-development/everything-you-need-to-know-about-c- [Accessed 22 Apr. 2021].</w:t>
      </w:r>
    </w:p>
    <w:p w14:paraId="42777146"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red (2017). </w:t>
      </w:r>
      <w:r w:rsidRPr="001C327E">
        <w:rPr>
          <w:rFonts w:ascii="Times New Roman" w:eastAsia="Times New Roman" w:hAnsi="Times New Roman" w:cs="Times New Roman"/>
          <w:i/>
          <w:iCs/>
          <w:color w:val="000000"/>
          <w:sz w:val="24"/>
          <w:szCs w:val="24"/>
          <w:lang w:eastAsia="en-GB"/>
        </w:rPr>
        <w:t>How to calculate heuristic value in a* algorithm?</w:t>
      </w:r>
      <w:r w:rsidRPr="001C327E">
        <w:rPr>
          <w:rFonts w:ascii="Times New Roman" w:eastAsia="Times New Roman" w:hAnsi="Times New Roman" w:cs="Times New Roman"/>
          <w:color w:val="000000"/>
          <w:sz w:val="24"/>
          <w:szCs w:val="24"/>
          <w:lang w:eastAsia="en-GB"/>
        </w:rPr>
        <w:t> [online] Stack Overflow. Available at: https://stackoverflow.com/questions/47485510/how-to-calculate-heuristic-value-in-a-algorithm [Accessed 22 Apr. 2021].</w:t>
      </w:r>
    </w:p>
    <w:p w14:paraId="7B41756D"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Redblobgames.com. (2014). </w:t>
      </w:r>
      <w:r w:rsidRPr="001C327E">
        <w:rPr>
          <w:rFonts w:ascii="Times New Roman" w:eastAsia="Times New Roman" w:hAnsi="Times New Roman" w:cs="Times New Roman"/>
          <w:i/>
          <w:iCs/>
          <w:color w:val="000000"/>
          <w:sz w:val="24"/>
          <w:szCs w:val="24"/>
          <w:lang w:eastAsia="en-GB"/>
        </w:rPr>
        <w:t>Red Blob Games: Introduction to A*</w:t>
      </w:r>
      <w:r w:rsidRPr="001C327E">
        <w:rPr>
          <w:rFonts w:ascii="Times New Roman" w:eastAsia="Times New Roman" w:hAnsi="Times New Roman" w:cs="Times New Roman"/>
          <w:color w:val="000000"/>
          <w:sz w:val="24"/>
          <w:szCs w:val="24"/>
          <w:lang w:eastAsia="en-GB"/>
        </w:rPr>
        <w:t>. [online] Available at: https://www.redblobgames.com/pathfinding/a-star/introduction.html [Accessed 22 Apr. 2021].</w:t>
      </w:r>
    </w:p>
    <w:p w14:paraId="1942BF20"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Sciencedirect.com. (2011). </w:t>
      </w:r>
      <w:r w:rsidRPr="001C327E">
        <w:rPr>
          <w:rFonts w:ascii="Times New Roman" w:eastAsia="Times New Roman" w:hAnsi="Times New Roman" w:cs="Times New Roman"/>
          <w:i/>
          <w:iCs/>
          <w:color w:val="000000"/>
          <w:sz w:val="24"/>
          <w:szCs w:val="24"/>
          <w:lang w:eastAsia="en-GB"/>
        </w:rPr>
        <w:t>Heuristic Value - an overview | ScienceDirect Topics</w:t>
      </w:r>
      <w:r w:rsidRPr="001C327E">
        <w:rPr>
          <w:rFonts w:ascii="Times New Roman" w:eastAsia="Times New Roman" w:hAnsi="Times New Roman" w:cs="Times New Roman"/>
          <w:color w:val="000000"/>
          <w:sz w:val="24"/>
          <w:szCs w:val="24"/>
          <w:lang w:eastAsia="en-GB"/>
        </w:rPr>
        <w:t>. [online] Available at: https://www.sciencedirect.com/topics/computer-science/heuristic-value [Accessed 22 Apr. 2021].</w:t>
      </w:r>
    </w:p>
    <w:p w14:paraId="30AAF116"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lastRenderedPageBreak/>
        <w:t>Sciencedirect.com. (2015). </w:t>
      </w:r>
      <w:r w:rsidRPr="001C327E">
        <w:rPr>
          <w:rFonts w:ascii="Times New Roman" w:eastAsia="Times New Roman" w:hAnsi="Times New Roman" w:cs="Times New Roman"/>
          <w:i/>
          <w:iCs/>
          <w:color w:val="000000"/>
          <w:sz w:val="24"/>
          <w:szCs w:val="24"/>
          <w:lang w:eastAsia="en-GB"/>
        </w:rPr>
        <w:t>Manhattan Distance - an overview | ScienceDirect Topics</w:t>
      </w:r>
      <w:r w:rsidRPr="001C327E">
        <w:rPr>
          <w:rFonts w:ascii="Times New Roman" w:eastAsia="Times New Roman" w:hAnsi="Times New Roman" w:cs="Times New Roman"/>
          <w:color w:val="000000"/>
          <w:sz w:val="24"/>
          <w:szCs w:val="24"/>
          <w:lang w:eastAsia="en-GB"/>
        </w:rPr>
        <w:t>. [online] Available at: https://www.sciencedirect.com/topics/mathematics/manhattan-distance [Accessed 22 Apr. 2021].</w:t>
      </w:r>
    </w:p>
    <w:p w14:paraId="28EFB741"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Sciencedirect.com. (2018). </w:t>
      </w:r>
      <w:r w:rsidRPr="001C327E">
        <w:rPr>
          <w:rFonts w:ascii="Times New Roman" w:eastAsia="Times New Roman" w:hAnsi="Times New Roman" w:cs="Times New Roman"/>
          <w:i/>
          <w:iCs/>
          <w:color w:val="000000"/>
          <w:sz w:val="24"/>
          <w:szCs w:val="24"/>
          <w:lang w:eastAsia="en-GB"/>
        </w:rPr>
        <w:t>Euclidean Distance - an overview | ScienceDirect Topics</w:t>
      </w:r>
      <w:r w:rsidRPr="001C327E">
        <w:rPr>
          <w:rFonts w:ascii="Times New Roman" w:eastAsia="Times New Roman" w:hAnsi="Times New Roman" w:cs="Times New Roman"/>
          <w:color w:val="000000"/>
          <w:sz w:val="24"/>
          <w:szCs w:val="24"/>
          <w:lang w:eastAsia="en-GB"/>
        </w:rPr>
        <w:t>. [online] Available at: https://www.sciencedirect.com/topics/mathematics/euclidean-distance [Accessed 22 Apr. 2021].</w:t>
      </w:r>
    </w:p>
    <w:p w14:paraId="0F55FF6C"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Stanford.edu. (2021a). </w:t>
      </w:r>
      <w:r w:rsidRPr="001C327E">
        <w:rPr>
          <w:rFonts w:ascii="Times New Roman" w:eastAsia="Times New Roman" w:hAnsi="Times New Roman" w:cs="Times New Roman"/>
          <w:i/>
          <w:iCs/>
          <w:color w:val="000000"/>
          <w:sz w:val="24"/>
          <w:szCs w:val="24"/>
          <w:lang w:eastAsia="en-GB"/>
        </w:rPr>
        <w:t>Heuristics</w:t>
      </w:r>
      <w:r w:rsidRPr="001C327E">
        <w:rPr>
          <w:rFonts w:ascii="Times New Roman" w:eastAsia="Times New Roman" w:hAnsi="Times New Roman" w:cs="Times New Roman"/>
          <w:color w:val="000000"/>
          <w:sz w:val="24"/>
          <w:szCs w:val="24"/>
          <w:lang w:eastAsia="en-GB"/>
        </w:rPr>
        <w:t>. [online] Available at: http://theory.stanford.edu/~amitp/GameProgramming/Heuristics.html [Accessed 22 Apr. 2021].</w:t>
      </w:r>
    </w:p>
    <w:p w14:paraId="71349EA9"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Stanford.edu. (2021b). </w:t>
      </w:r>
      <w:r w:rsidRPr="001C327E">
        <w:rPr>
          <w:rFonts w:ascii="Times New Roman" w:eastAsia="Times New Roman" w:hAnsi="Times New Roman" w:cs="Times New Roman"/>
          <w:i/>
          <w:iCs/>
          <w:color w:val="000000"/>
          <w:sz w:val="24"/>
          <w:szCs w:val="24"/>
          <w:lang w:eastAsia="en-GB"/>
        </w:rPr>
        <w:t>Introduction to A*</w:t>
      </w:r>
      <w:r w:rsidRPr="001C327E">
        <w:rPr>
          <w:rFonts w:ascii="Times New Roman" w:eastAsia="Times New Roman" w:hAnsi="Times New Roman" w:cs="Times New Roman"/>
          <w:color w:val="000000"/>
          <w:sz w:val="24"/>
          <w:szCs w:val="24"/>
          <w:lang w:eastAsia="en-GB"/>
        </w:rPr>
        <w:t>. [online] Available at: http://theory.stanford.edu/~amitp/GameProgramming/AStarComparison.html [Accessed 22 Apr. 2021].</w:t>
      </w:r>
    </w:p>
    <w:p w14:paraId="0AB79DBA"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star (2014). </w:t>
      </w:r>
      <w:r w:rsidRPr="001C327E">
        <w:rPr>
          <w:rFonts w:ascii="Times New Roman" w:eastAsia="Times New Roman" w:hAnsi="Times New Roman" w:cs="Times New Roman"/>
          <w:i/>
          <w:iCs/>
          <w:color w:val="000000"/>
          <w:sz w:val="24"/>
          <w:szCs w:val="24"/>
          <w:lang w:eastAsia="en-GB"/>
        </w:rPr>
        <w:t>A star pathfinding and discrete/smooth positions</w:t>
      </w:r>
      <w:r w:rsidRPr="001C327E">
        <w:rPr>
          <w:rFonts w:ascii="Times New Roman" w:eastAsia="Times New Roman" w:hAnsi="Times New Roman" w:cs="Times New Roman"/>
          <w:color w:val="000000"/>
          <w:sz w:val="24"/>
          <w:szCs w:val="24"/>
          <w:lang w:eastAsia="en-GB"/>
        </w:rPr>
        <w:t>. [online] Game Development Stack Exchange. Available at: https://gamedev.stackexchange.com/questions/81593/a-star-pathfinding-and-discrete-smooth-positions [Accessed 22 Apr. 2021].</w:t>
      </w:r>
    </w:p>
    <w:p w14:paraId="412AA470"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Support Forum (2018). </w:t>
      </w:r>
      <w:proofErr w:type="spellStart"/>
      <w:r w:rsidRPr="001C327E">
        <w:rPr>
          <w:rFonts w:ascii="Times New Roman" w:eastAsia="Times New Roman" w:hAnsi="Times New Roman" w:cs="Times New Roman"/>
          <w:i/>
          <w:iCs/>
          <w:color w:val="000000"/>
          <w:sz w:val="24"/>
          <w:szCs w:val="24"/>
          <w:lang w:eastAsia="en-GB"/>
        </w:rPr>
        <w:t>Navmesh</w:t>
      </w:r>
      <w:proofErr w:type="spellEnd"/>
      <w:r w:rsidRPr="001C327E">
        <w:rPr>
          <w:rFonts w:ascii="Times New Roman" w:eastAsia="Times New Roman" w:hAnsi="Times New Roman" w:cs="Times New Roman"/>
          <w:i/>
          <w:iCs/>
          <w:color w:val="000000"/>
          <w:sz w:val="24"/>
          <w:szCs w:val="24"/>
          <w:lang w:eastAsia="en-GB"/>
        </w:rPr>
        <w:t xml:space="preserve"> vs A* Pathfinding</w:t>
      </w:r>
      <w:r w:rsidRPr="001C327E">
        <w:rPr>
          <w:rFonts w:ascii="Times New Roman" w:eastAsia="Times New Roman" w:hAnsi="Times New Roman" w:cs="Times New Roman"/>
          <w:color w:val="000000"/>
          <w:sz w:val="24"/>
          <w:szCs w:val="24"/>
          <w:lang w:eastAsia="en-GB"/>
        </w:rPr>
        <w:t>. [online] Support Forum. Available at: https://forum.arongranberg.com/t/navmesh-vs-a-pathfinding/5529 [Accessed 22 Apr. 2021].</w:t>
      </w:r>
    </w:p>
    <w:p w14:paraId="1BF33B8D"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Unity Forum. (2020). </w:t>
      </w:r>
      <w:r w:rsidRPr="001C327E">
        <w:rPr>
          <w:rFonts w:ascii="Times New Roman" w:eastAsia="Times New Roman" w:hAnsi="Times New Roman" w:cs="Times New Roman"/>
          <w:i/>
          <w:iCs/>
          <w:color w:val="000000"/>
          <w:sz w:val="24"/>
          <w:szCs w:val="24"/>
          <w:lang w:eastAsia="en-GB"/>
        </w:rPr>
        <w:t xml:space="preserve">Unity </w:t>
      </w:r>
      <w:proofErr w:type="spellStart"/>
      <w:r w:rsidRPr="001C327E">
        <w:rPr>
          <w:rFonts w:ascii="Times New Roman" w:eastAsia="Times New Roman" w:hAnsi="Times New Roman" w:cs="Times New Roman"/>
          <w:i/>
          <w:iCs/>
          <w:color w:val="000000"/>
          <w:sz w:val="24"/>
          <w:szCs w:val="24"/>
          <w:lang w:eastAsia="en-GB"/>
        </w:rPr>
        <w:t>Navmesh</w:t>
      </w:r>
      <w:proofErr w:type="spellEnd"/>
      <w:r w:rsidRPr="001C327E">
        <w:rPr>
          <w:rFonts w:ascii="Times New Roman" w:eastAsia="Times New Roman" w:hAnsi="Times New Roman" w:cs="Times New Roman"/>
          <w:i/>
          <w:iCs/>
          <w:color w:val="000000"/>
          <w:sz w:val="24"/>
          <w:szCs w:val="24"/>
          <w:lang w:eastAsia="en-GB"/>
        </w:rPr>
        <w:t xml:space="preserve"> vs A* Pathfinding project</w:t>
      </w:r>
      <w:r w:rsidRPr="001C327E">
        <w:rPr>
          <w:rFonts w:ascii="Times New Roman" w:eastAsia="Times New Roman" w:hAnsi="Times New Roman" w:cs="Times New Roman"/>
          <w:color w:val="000000"/>
          <w:sz w:val="24"/>
          <w:szCs w:val="24"/>
          <w:lang w:eastAsia="en-GB"/>
        </w:rPr>
        <w:t>. [online] Available at: https://forum.unity.com/threads/unity-navmesh-vs-a-pathfinding-project.537619/ [Accessed 22 Apr. 2021].</w:t>
      </w:r>
    </w:p>
    <w:p w14:paraId="5D40420C"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Unity Technologies (2020). </w:t>
      </w:r>
      <w:r w:rsidRPr="001C327E">
        <w:rPr>
          <w:rFonts w:ascii="Times New Roman" w:eastAsia="Times New Roman" w:hAnsi="Times New Roman" w:cs="Times New Roman"/>
          <w:i/>
          <w:iCs/>
          <w:color w:val="000000"/>
          <w:sz w:val="24"/>
          <w:szCs w:val="24"/>
          <w:lang w:eastAsia="en-GB"/>
        </w:rPr>
        <w:t>Unity - Manual: Unity User Manual 2020.3 (LTS)</w:t>
      </w:r>
      <w:r w:rsidRPr="001C327E">
        <w:rPr>
          <w:rFonts w:ascii="Times New Roman" w:eastAsia="Times New Roman" w:hAnsi="Times New Roman" w:cs="Times New Roman"/>
          <w:color w:val="000000"/>
          <w:sz w:val="24"/>
          <w:szCs w:val="24"/>
          <w:lang w:eastAsia="en-GB"/>
        </w:rPr>
        <w:t>. [online] Unity3d.com. Available at: https://docs.unity3d.com/Manual/index.html [Accessed 22 Apr. 2021].</w:t>
      </w:r>
    </w:p>
    <w:p w14:paraId="0532BE8C"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Unreal Engine. (2019). </w:t>
      </w:r>
      <w:r w:rsidRPr="001C327E">
        <w:rPr>
          <w:rFonts w:ascii="Times New Roman" w:eastAsia="Times New Roman" w:hAnsi="Times New Roman" w:cs="Times New Roman"/>
          <w:i/>
          <w:iCs/>
          <w:color w:val="000000"/>
          <w:sz w:val="24"/>
          <w:szCs w:val="24"/>
          <w:lang w:eastAsia="en-GB"/>
        </w:rPr>
        <w:t>Unreal Engine | Features</w:t>
      </w:r>
      <w:r w:rsidRPr="001C327E">
        <w:rPr>
          <w:rFonts w:ascii="Times New Roman" w:eastAsia="Times New Roman" w:hAnsi="Times New Roman" w:cs="Times New Roman"/>
          <w:color w:val="000000"/>
          <w:sz w:val="24"/>
          <w:szCs w:val="24"/>
          <w:lang w:eastAsia="en-GB"/>
        </w:rPr>
        <w:t>. [online] Available at: https://www.unrealengine.com/en-US/features [Accessed 22 Apr. 2021].</w:t>
      </w:r>
    </w:p>
    <w:p w14:paraId="06C4C1D3"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Wikipedia Contributors (2021a). </w:t>
      </w:r>
      <w:r w:rsidRPr="001C327E">
        <w:rPr>
          <w:rFonts w:ascii="Times New Roman" w:eastAsia="Times New Roman" w:hAnsi="Times New Roman" w:cs="Times New Roman"/>
          <w:i/>
          <w:iCs/>
          <w:color w:val="000000"/>
          <w:sz w:val="24"/>
          <w:szCs w:val="24"/>
          <w:lang w:eastAsia="en-GB"/>
        </w:rPr>
        <w:t>Box blur</w:t>
      </w:r>
      <w:r w:rsidRPr="001C327E">
        <w:rPr>
          <w:rFonts w:ascii="Times New Roman" w:eastAsia="Times New Roman" w:hAnsi="Times New Roman" w:cs="Times New Roman"/>
          <w:color w:val="000000"/>
          <w:sz w:val="24"/>
          <w:szCs w:val="24"/>
          <w:lang w:eastAsia="en-GB"/>
        </w:rPr>
        <w:t>. [online] Wikipedia. Available at: https://en.wikipedia.org/wiki/Box_blur [Accessed 22 Apr. 2021].</w:t>
      </w:r>
    </w:p>
    <w:p w14:paraId="454C81A3"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Wikipedia Contributors (2021b). </w:t>
      </w:r>
      <w:r w:rsidRPr="001C327E">
        <w:rPr>
          <w:rFonts w:ascii="Times New Roman" w:eastAsia="Times New Roman" w:hAnsi="Times New Roman" w:cs="Times New Roman"/>
          <w:i/>
          <w:iCs/>
          <w:color w:val="000000"/>
          <w:sz w:val="24"/>
          <w:szCs w:val="24"/>
          <w:lang w:eastAsia="en-GB"/>
        </w:rPr>
        <w:t>Dijkstra’s algorithm</w:t>
      </w:r>
      <w:r w:rsidRPr="001C327E">
        <w:rPr>
          <w:rFonts w:ascii="Times New Roman" w:eastAsia="Times New Roman" w:hAnsi="Times New Roman" w:cs="Times New Roman"/>
          <w:color w:val="000000"/>
          <w:sz w:val="24"/>
          <w:szCs w:val="24"/>
          <w:lang w:eastAsia="en-GB"/>
        </w:rPr>
        <w:t>. [online] Wikipedia. Available at: https://en.wikipedia.org/wiki/Dijkstra%27s_algorithm [Accessed 22 Apr. 2021].</w:t>
      </w:r>
    </w:p>
    <w:p w14:paraId="231616B8"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Wikipedia Contributors (2021c). </w:t>
      </w:r>
      <w:r w:rsidRPr="001C327E">
        <w:rPr>
          <w:rFonts w:ascii="Times New Roman" w:eastAsia="Times New Roman" w:hAnsi="Times New Roman" w:cs="Times New Roman"/>
          <w:i/>
          <w:iCs/>
          <w:color w:val="000000"/>
          <w:sz w:val="24"/>
          <w:szCs w:val="24"/>
          <w:lang w:eastAsia="en-GB"/>
        </w:rPr>
        <w:t>Euclidean distance</w:t>
      </w:r>
      <w:r w:rsidRPr="001C327E">
        <w:rPr>
          <w:rFonts w:ascii="Times New Roman" w:eastAsia="Times New Roman" w:hAnsi="Times New Roman" w:cs="Times New Roman"/>
          <w:color w:val="000000"/>
          <w:sz w:val="24"/>
          <w:szCs w:val="24"/>
          <w:lang w:eastAsia="en-GB"/>
        </w:rPr>
        <w:t>. [online] Wikipedia. Available at: https://en.wikipedia.org/wiki/Euclidean_distance#:~:text=In%20mathematics%2C%20the%2</w:t>
      </w:r>
      <w:r w:rsidRPr="001C327E">
        <w:rPr>
          <w:rFonts w:ascii="Times New Roman" w:eastAsia="Times New Roman" w:hAnsi="Times New Roman" w:cs="Times New Roman"/>
          <w:color w:val="000000"/>
          <w:sz w:val="24"/>
          <w:szCs w:val="24"/>
          <w:lang w:eastAsia="en-GB"/>
        </w:rPr>
        <w:lastRenderedPageBreak/>
        <w:t>0Euclidean%20distance,being%20called%20the%20Pythagorean%20distance. [Accessed 22 Apr. 2021].</w:t>
      </w:r>
    </w:p>
    <w:p w14:paraId="217255C8"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Wikipedia Contributors (2021d). </w:t>
      </w:r>
      <w:r w:rsidRPr="001C327E">
        <w:rPr>
          <w:rFonts w:ascii="Times New Roman" w:eastAsia="Times New Roman" w:hAnsi="Times New Roman" w:cs="Times New Roman"/>
          <w:i/>
          <w:iCs/>
          <w:color w:val="000000"/>
          <w:sz w:val="24"/>
          <w:szCs w:val="24"/>
          <w:lang w:eastAsia="en-GB"/>
        </w:rPr>
        <w:t>Heuristic (computer science)</w:t>
      </w:r>
      <w:r w:rsidRPr="001C327E">
        <w:rPr>
          <w:rFonts w:ascii="Times New Roman" w:eastAsia="Times New Roman" w:hAnsi="Times New Roman" w:cs="Times New Roman"/>
          <w:color w:val="000000"/>
          <w:sz w:val="24"/>
          <w:szCs w:val="24"/>
          <w:lang w:eastAsia="en-GB"/>
        </w:rPr>
        <w:t>. [online] Wikipedia. Available at: https://en.wikipedia.org/wiki/Heuristic_(computer_science) [Accessed 22 Apr. 2021].</w:t>
      </w:r>
    </w:p>
    <w:p w14:paraId="3A519154" w14:textId="77777777" w:rsidR="001C327E" w:rsidRPr="001C327E" w:rsidRDefault="001C327E" w:rsidP="001C327E">
      <w:pPr>
        <w:shd w:val="clear" w:color="auto" w:fill="FFFFFF"/>
        <w:spacing w:after="240" w:line="360" w:lineRule="atLeast"/>
        <w:rPr>
          <w:rFonts w:ascii="Times New Roman" w:eastAsia="Times New Roman" w:hAnsi="Times New Roman" w:cs="Times New Roman"/>
          <w:color w:val="000000"/>
          <w:sz w:val="24"/>
          <w:szCs w:val="24"/>
          <w:lang w:eastAsia="en-GB"/>
        </w:rPr>
      </w:pPr>
      <w:r w:rsidRPr="001C327E">
        <w:rPr>
          <w:rFonts w:ascii="Times New Roman" w:eastAsia="Times New Roman" w:hAnsi="Times New Roman" w:cs="Times New Roman"/>
          <w:color w:val="000000"/>
          <w:sz w:val="24"/>
          <w:szCs w:val="24"/>
          <w:lang w:eastAsia="en-GB"/>
        </w:rPr>
        <w:t>Wikipedia Contributors (2021e). </w:t>
      </w:r>
      <w:r w:rsidRPr="001C327E">
        <w:rPr>
          <w:rFonts w:ascii="Times New Roman" w:eastAsia="Times New Roman" w:hAnsi="Times New Roman" w:cs="Times New Roman"/>
          <w:i/>
          <w:iCs/>
          <w:color w:val="000000"/>
          <w:sz w:val="24"/>
          <w:szCs w:val="24"/>
          <w:lang w:eastAsia="en-GB"/>
        </w:rPr>
        <w:t>Taxicab geometry</w:t>
      </w:r>
      <w:r w:rsidRPr="001C327E">
        <w:rPr>
          <w:rFonts w:ascii="Times New Roman" w:eastAsia="Times New Roman" w:hAnsi="Times New Roman" w:cs="Times New Roman"/>
          <w:color w:val="000000"/>
          <w:sz w:val="24"/>
          <w:szCs w:val="24"/>
          <w:lang w:eastAsia="en-GB"/>
        </w:rPr>
        <w:t>. [online] Wikipedia. Available at: https://en.wikipedia.org/wiki/Taxicab_geometry [Accessed 22 Apr. 2021].</w:t>
      </w:r>
    </w:p>
    <w:p w14:paraId="21E173D7" w14:textId="66411BC7" w:rsidR="001648BC" w:rsidRDefault="001648BC" w:rsidP="004B089F">
      <w:pPr>
        <w:pStyle w:val="NormalWeb"/>
        <w:spacing w:line="276" w:lineRule="auto"/>
        <w:rPr>
          <w:color w:val="000000"/>
        </w:rPr>
      </w:pPr>
    </w:p>
    <w:p w14:paraId="13EDE59B" w14:textId="7616A462" w:rsidR="00A373E7" w:rsidRPr="00A373E7" w:rsidRDefault="00A373E7" w:rsidP="004B089F">
      <w:pPr>
        <w:spacing w:line="276" w:lineRule="auto"/>
      </w:pPr>
    </w:p>
    <w:sectPr w:rsidR="00A373E7" w:rsidRPr="00A373E7" w:rsidSect="005511DA">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412931" w14:textId="77777777" w:rsidR="005737F7" w:rsidRDefault="005737F7" w:rsidP="00021D8F">
      <w:pPr>
        <w:spacing w:after="0" w:line="240" w:lineRule="auto"/>
      </w:pPr>
      <w:r>
        <w:separator/>
      </w:r>
    </w:p>
  </w:endnote>
  <w:endnote w:type="continuationSeparator" w:id="0">
    <w:p w14:paraId="12496D99" w14:textId="77777777" w:rsidR="005737F7" w:rsidRDefault="005737F7" w:rsidP="00021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2945533"/>
      <w:docPartObj>
        <w:docPartGallery w:val="Page Numbers (Bottom of Page)"/>
        <w:docPartUnique/>
      </w:docPartObj>
    </w:sdtPr>
    <w:sdtEndPr>
      <w:rPr>
        <w:noProof/>
      </w:rPr>
    </w:sdtEndPr>
    <w:sdtContent>
      <w:p w14:paraId="17E50FD6" w14:textId="33CF7C7C" w:rsidR="00E24073" w:rsidRDefault="00E240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02FAA6" w14:textId="77777777" w:rsidR="00E24073" w:rsidRDefault="00E240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9153727"/>
      <w:docPartObj>
        <w:docPartGallery w:val="Page Numbers (Bottom of Page)"/>
        <w:docPartUnique/>
      </w:docPartObj>
    </w:sdtPr>
    <w:sdtEndPr>
      <w:rPr>
        <w:noProof/>
      </w:rPr>
    </w:sdtEndPr>
    <w:sdtContent>
      <w:p w14:paraId="24A79B64" w14:textId="3DA2EF53" w:rsidR="00E24073" w:rsidRDefault="00E240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3AEC3E" w14:textId="77777777" w:rsidR="00E24073" w:rsidRDefault="00E240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83957B" w14:textId="77777777" w:rsidR="005737F7" w:rsidRDefault="005737F7" w:rsidP="00021D8F">
      <w:pPr>
        <w:spacing w:after="0" w:line="240" w:lineRule="auto"/>
      </w:pPr>
      <w:r>
        <w:separator/>
      </w:r>
    </w:p>
  </w:footnote>
  <w:footnote w:type="continuationSeparator" w:id="0">
    <w:p w14:paraId="000E6DDF" w14:textId="77777777" w:rsidR="005737F7" w:rsidRDefault="005737F7" w:rsidP="00021D8F">
      <w:pPr>
        <w:spacing w:after="0" w:line="240" w:lineRule="auto"/>
      </w:pPr>
      <w:r>
        <w:continuationSeparator/>
      </w:r>
    </w:p>
  </w:footnote>
  <w:footnote w:id="1">
    <w:p w14:paraId="69C81526" w14:textId="1053E19D" w:rsidR="00E24073" w:rsidRDefault="00E24073">
      <w:pPr>
        <w:pStyle w:val="FootnoteText"/>
      </w:pPr>
      <w:r>
        <w:rPr>
          <w:rStyle w:val="FootnoteReference"/>
        </w:rPr>
        <w:footnoteRef/>
      </w:r>
      <w:r>
        <w:t xml:space="preserve"> A heap list is a way to store data where each item has two children and a parent, this will be sorted as an array with the order of the binary tree set out left to righ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34C17"/>
    <w:multiLevelType w:val="hybridMultilevel"/>
    <w:tmpl w:val="C9BE1F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143303A"/>
    <w:multiLevelType w:val="hybridMultilevel"/>
    <w:tmpl w:val="DA1ACE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3D01DF"/>
    <w:multiLevelType w:val="hybridMultilevel"/>
    <w:tmpl w:val="CEA04D6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2FF5773C"/>
    <w:multiLevelType w:val="hybridMultilevel"/>
    <w:tmpl w:val="390605F0"/>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A3D7E3F"/>
    <w:multiLevelType w:val="hybridMultilevel"/>
    <w:tmpl w:val="0614A8B0"/>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47B77FC6"/>
    <w:multiLevelType w:val="hybridMultilevel"/>
    <w:tmpl w:val="3D229F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C3E0541"/>
    <w:multiLevelType w:val="hybridMultilevel"/>
    <w:tmpl w:val="9A94A6F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D0D7A59"/>
    <w:multiLevelType w:val="hybridMultilevel"/>
    <w:tmpl w:val="F7BED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D8B365C"/>
    <w:multiLevelType w:val="hybridMultilevel"/>
    <w:tmpl w:val="659C9B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EA612AE"/>
    <w:multiLevelType w:val="hybridMultilevel"/>
    <w:tmpl w:val="AF9439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703626B7"/>
    <w:multiLevelType w:val="hybridMultilevel"/>
    <w:tmpl w:val="F34AE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45C35AD"/>
    <w:multiLevelType w:val="hybridMultilevel"/>
    <w:tmpl w:val="CDAAA9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7"/>
  </w:num>
  <w:num w:numId="3">
    <w:abstractNumId w:val="4"/>
  </w:num>
  <w:num w:numId="4">
    <w:abstractNumId w:val="5"/>
  </w:num>
  <w:num w:numId="5">
    <w:abstractNumId w:val="0"/>
  </w:num>
  <w:num w:numId="6">
    <w:abstractNumId w:val="12"/>
  </w:num>
  <w:num w:numId="7">
    <w:abstractNumId w:val="2"/>
  </w:num>
  <w:num w:numId="8">
    <w:abstractNumId w:val="9"/>
  </w:num>
  <w:num w:numId="9">
    <w:abstractNumId w:val="1"/>
  </w:num>
  <w:num w:numId="10">
    <w:abstractNumId w:val="1"/>
  </w:num>
  <w:num w:numId="11">
    <w:abstractNumId w:val="1"/>
  </w:num>
  <w:num w:numId="12">
    <w:abstractNumId w:val="1"/>
  </w:num>
  <w:num w:numId="13">
    <w:abstractNumId w:val="1"/>
  </w:num>
  <w:num w:numId="14">
    <w:abstractNumId w:val="1"/>
  </w:num>
  <w:num w:numId="15">
    <w:abstractNumId w:val="1"/>
  </w:num>
  <w:num w:numId="16">
    <w:abstractNumId w:val="1"/>
  </w:num>
  <w:num w:numId="17">
    <w:abstractNumId w:val="1"/>
  </w:num>
  <w:num w:numId="18">
    <w:abstractNumId w:val="1"/>
  </w:num>
  <w:num w:numId="19">
    <w:abstractNumId w:val="6"/>
  </w:num>
  <w:num w:numId="20">
    <w:abstractNumId w:val="11"/>
  </w:num>
  <w:num w:numId="21">
    <w:abstractNumId w:val="3"/>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e5pedev920e7ewefr5rs0d5ve2v5s9rtw9&quot;&gt;My EndNote Library&lt;record-ids&gt;&lt;item&gt;29&lt;/item&gt;&lt;item&gt;30&lt;/item&gt;&lt;item&gt;31&lt;/item&gt;&lt;item&gt;32&lt;/item&gt;&lt;item&gt;33&lt;/item&gt;&lt;item&gt;34&lt;/item&gt;&lt;item&gt;37&lt;/item&gt;&lt;item&gt;39&lt;/item&gt;&lt;item&gt;40&lt;/item&gt;&lt;item&gt;41&lt;/item&gt;&lt;item&gt;42&lt;/item&gt;&lt;item&gt;43&lt;/item&gt;&lt;item&gt;44&lt;/item&gt;&lt;item&gt;45&lt;/item&gt;&lt;item&gt;46&lt;/item&gt;&lt;item&gt;49&lt;/item&gt;&lt;item&gt;50&lt;/item&gt;&lt;item&gt;51&lt;/item&gt;&lt;/record-ids&gt;&lt;/item&gt;&lt;/Libraries&gt;"/>
  </w:docVars>
  <w:rsids>
    <w:rsidRoot w:val="00021D8F"/>
    <w:rsid w:val="00001347"/>
    <w:rsid w:val="000026A6"/>
    <w:rsid w:val="00002B23"/>
    <w:rsid w:val="0000317E"/>
    <w:rsid w:val="00004641"/>
    <w:rsid w:val="0000570C"/>
    <w:rsid w:val="00007373"/>
    <w:rsid w:val="0000787B"/>
    <w:rsid w:val="000113B8"/>
    <w:rsid w:val="00020527"/>
    <w:rsid w:val="00021D8F"/>
    <w:rsid w:val="000222E2"/>
    <w:rsid w:val="00023083"/>
    <w:rsid w:val="00024EC3"/>
    <w:rsid w:val="00025118"/>
    <w:rsid w:val="0002545D"/>
    <w:rsid w:val="00030D86"/>
    <w:rsid w:val="00032546"/>
    <w:rsid w:val="00034F90"/>
    <w:rsid w:val="00037D92"/>
    <w:rsid w:val="000424E2"/>
    <w:rsid w:val="0004321B"/>
    <w:rsid w:val="000439C6"/>
    <w:rsid w:val="00044F1D"/>
    <w:rsid w:val="000474F2"/>
    <w:rsid w:val="00047DB6"/>
    <w:rsid w:val="00052CCD"/>
    <w:rsid w:val="000534DB"/>
    <w:rsid w:val="00053CD5"/>
    <w:rsid w:val="00054387"/>
    <w:rsid w:val="00056482"/>
    <w:rsid w:val="00063018"/>
    <w:rsid w:val="000632D4"/>
    <w:rsid w:val="00063D54"/>
    <w:rsid w:val="0006606B"/>
    <w:rsid w:val="00066486"/>
    <w:rsid w:val="00066597"/>
    <w:rsid w:val="00070CCD"/>
    <w:rsid w:val="00072526"/>
    <w:rsid w:val="00073421"/>
    <w:rsid w:val="00073C7B"/>
    <w:rsid w:val="00073D1F"/>
    <w:rsid w:val="0007657F"/>
    <w:rsid w:val="000767BD"/>
    <w:rsid w:val="00080B52"/>
    <w:rsid w:val="00080C88"/>
    <w:rsid w:val="00082152"/>
    <w:rsid w:val="0008255D"/>
    <w:rsid w:val="000866CA"/>
    <w:rsid w:val="0008720E"/>
    <w:rsid w:val="00090093"/>
    <w:rsid w:val="000913AF"/>
    <w:rsid w:val="00091B3A"/>
    <w:rsid w:val="00091C8E"/>
    <w:rsid w:val="00092C90"/>
    <w:rsid w:val="00092EEE"/>
    <w:rsid w:val="000939B2"/>
    <w:rsid w:val="00093EF4"/>
    <w:rsid w:val="00096F0C"/>
    <w:rsid w:val="00096F47"/>
    <w:rsid w:val="000A51A3"/>
    <w:rsid w:val="000B29B5"/>
    <w:rsid w:val="000B2C5A"/>
    <w:rsid w:val="000C12C8"/>
    <w:rsid w:val="000C23E1"/>
    <w:rsid w:val="000C2B1F"/>
    <w:rsid w:val="000C3106"/>
    <w:rsid w:val="000C4B30"/>
    <w:rsid w:val="000D2476"/>
    <w:rsid w:val="000D32FD"/>
    <w:rsid w:val="000D5480"/>
    <w:rsid w:val="000D5FAC"/>
    <w:rsid w:val="000D6690"/>
    <w:rsid w:val="000D6C2F"/>
    <w:rsid w:val="000E13EB"/>
    <w:rsid w:val="000E1417"/>
    <w:rsid w:val="000E1440"/>
    <w:rsid w:val="000E4FF1"/>
    <w:rsid w:val="000E5490"/>
    <w:rsid w:val="000E7835"/>
    <w:rsid w:val="000F0024"/>
    <w:rsid w:val="000F0FA6"/>
    <w:rsid w:val="000F3123"/>
    <w:rsid w:val="000F4C07"/>
    <w:rsid w:val="000F6F36"/>
    <w:rsid w:val="000F7C51"/>
    <w:rsid w:val="00100837"/>
    <w:rsid w:val="00101277"/>
    <w:rsid w:val="00102B0C"/>
    <w:rsid w:val="00102B7F"/>
    <w:rsid w:val="001039FA"/>
    <w:rsid w:val="00104502"/>
    <w:rsid w:val="00104E20"/>
    <w:rsid w:val="00105C4C"/>
    <w:rsid w:val="0011043E"/>
    <w:rsid w:val="001114EA"/>
    <w:rsid w:val="0011251E"/>
    <w:rsid w:val="00114F13"/>
    <w:rsid w:val="001165FF"/>
    <w:rsid w:val="00117998"/>
    <w:rsid w:val="00122629"/>
    <w:rsid w:val="0012558F"/>
    <w:rsid w:val="00125D68"/>
    <w:rsid w:val="001360B0"/>
    <w:rsid w:val="001409D5"/>
    <w:rsid w:val="00141157"/>
    <w:rsid w:val="0014138D"/>
    <w:rsid w:val="00141455"/>
    <w:rsid w:val="00142F1F"/>
    <w:rsid w:val="00142FD7"/>
    <w:rsid w:val="001507C5"/>
    <w:rsid w:val="00154BFF"/>
    <w:rsid w:val="001563AD"/>
    <w:rsid w:val="00156E2A"/>
    <w:rsid w:val="00157D76"/>
    <w:rsid w:val="001603CB"/>
    <w:rsid w:val="001604C8"/>
    <w:rsid w:val="0016094F"/>
    <w:rsid w:val="00160AF2"/>
    <w:rsid w:val="001648BC"/>
    <w:rsid w:val="00170148"/>
    <w:rsid w:val="0017069A"/>
    <w:rsid w:val="00171637"/>
    <w:rsid w:val="00174819"/>
    <w:rsid w:val="00174B84"/>
    <w:rsid w:val="001775A2"/>
    <w:rsid w:val="00177CD4"/>
    <w:rsid w:val="00177E4B"/>
    <w:rsid w:val="001803CC"/>
    <w:rsid w:val="0018103A"/>
    <w:rsid w:val="001825CC"/>
    <w:rsid w:val="00183058"/>
    <w:rsid w:val="001865FC"/>
    <w:rsid w:val="0018714D"/>
    <w:rsid w:val="00187CD9"/>
    <w:rsid w:val="001917CA"/>
    <w:rsid w:val="00195C4D"/>
    <w:rsid w:val="001A03AB"/>
    <w:rsid w:val="001A0D73"/>
    <w:rsid w:val="001A66CF"/>
    <w:rsid w:val="001B4CFB"/>
    <w:rsid w:val="001B5332"/>
    <w:rsid w:val="001B5878"/>
    <w:rsid w:val="001B62F1"/>
    <w:rsid w:val="001B7333"/>
    <w:rsid w:val="001C178D"/>
    <w:rsid w:val="001C1CC7"/>
    <w:rsid w:val="001C327E"/>
    <w:rsid w:val="001C498D"/>
    <w:rsid w:val="001C5525"/>
    <w:rsid w:val="001C5752"/>
    <w:rsid w:val="001C70FB"/>
    <w:rsid w:val="001C74B0"/>
    <w:rsid w:val="001D0E9F"/>
    <w:rsid w:val="001D13D7"/>
    <w:rsid w:val="001E5BF2"/>
    <w:rsid w:val="001E5DC6"/>
    <w:rsid w:val="001E6D6B"/>
    <w:rsid w:val="001F132B"/>
    <w:rsid w:val="001F188F"/>
    <w:rsid w:val="001F30AD"/>
    <w:rsid w:val="001F37EE"/>
    <w:rsid w:val="00201768"/>
    <w:rsid w:val="0020366F"/>
    <w:rsid w:val="00204FC2"/>
    <w:rsid w:val="00205B41"/>
    <w:rsid w:val="0020776A"/>
    <w:rsid w:val="00207A06"/>
    <w:rsid w:val="00211387"/>
    <w:rsid w:val="0021179A"/>
    <w:rsid w:val="00214C41"/>
    <w:rsid w:val="00217FAB"/>
    <w:rsid w:val="00221153"/>
    <w:rsid w:val="002225E2"/>
    <w:rsid w:val="002236E3"/>
    <w:rsid w:val="00226D07"/>
    <w:rsid w:val="002312F0"/>
    <w:rsid w:val="00232110"/>
    <w:rsid w:val="00232700"/>
    <w:rsid w:val="0024078B"/>
    <w:rsid w:val="00246496"/>
    <w:rsid w:val="00251013"/>
    <w:rsid w:val="00252656"/>
    <w:rsid w:val="002532E2"/>
    <w:rsid w:val="00253948"/>
    <w:rsid w:val="002554FB"/>
    <w:rsid w:val="002561F1"/>
    <w:rsid w:val="0025704A"/>
    <w:rsid w:val="002618F0"/>
    <w:rsid w:val="002634E0"/>
    <w:rsid w:val="00263808"/>
    <w:rsid w:val="002645C4"/>
    <w:rsid w:val="00276BDE"/>
    <w:rsid w:val="00277395"/>
    <w:rsid w:val="00277FF6"/>
    <w:rsid w:val="00280D36"/>
    <w:rsid w:val="002819C8"/>
    <w:rsid w:val="00281A41"/>
    <w:rsid w:val="00282A89"/>
    <w:rsid w:val="00284A29"/>
    <w:rsid w:val="002855C6"/>
    <w:rsid w:val="002907D7"/>
    <w:rsid w:val="00291021"/>
    <w:rsid w:val="00291C62"/>
    <w:rsid w:val="002947EE"/>
    <w:rsid w:val="00294D5E"/>
    <w:rsid w:val="00295111"/>
    <w:rsid w:val="00295510"/>
    <w:rsid w:val="002A0004"/>
    <w:rsid w:val="002A2B48"/>
    <w:rsid w:val="002A48A7"/>
    <w:rsid w:val="002A60C3"/>
    <w:rsid w:val="002B257E"/>
    <w:rsid w:val="002B52EF"/>
    <w:rsid w:val="002B7D73"/>
    <w:rsid w:val="002C2EE5"/>
    <w:rsid w:val="002C4108"/>
    <w:rsid w:val="002C4C8E"/>
    <w:rsid w:val="002C4CA1"/>
    <w:rsid w:val="002C58C0"/>
    <w:rsid w:val="002C6253"/>
    <w:rsid w:val="002C6FD7"/>
    <w:rsid w:val="002C7540"/>
    <w:rsid w:val="002D208D"/>
    <w:rsid w:val="002D3EB0"/>
    <w:rsid w:val="002D4859"/>
    <w:rsid w:val="002D53BB"/>
    <w:rsid w:val="002D7574"/>
    <w:rsid w:val="002D7649"/>
    <w:rsid w:val="002E0A59"/>
    <w:rsid w:val="002E3575"/>
    <w:rsid w:val="002E38AE"/>
    <w:rsid w:val="002E4684"/>
    <w:rsid w:val="002E5613"/>
    <w:rsid w:val="002E5F8D"/>
    <w:rsid w:val="002E7FA9"/>
    <w:rsid w:val="002F199A"/>
    <w:rsid w:val="002F4E81"/>
    <w:rsid w:val="002F5522"/>
    <w:rsid w:val="002F5A82"/>
    <w:rsid w:val="002F7B2A"/>
    <w:rsid w:val="0030014B"/>
    <w:rsid w:val="00303E00"/>
    <w:rsid w:val="00304CA3"/>
    <w:rsid w:val="00307C7C"/>
    <w:rsid w:val="003109F5"/>
    <w:rsid w:val="00313343"/>
    <w:rsid w:val="00313A48"/>
    <w:rsid w:val="00316873"/>
    <w:rsid w:val="0031755C"/>
    <w:rsid w:val="003175F1"/>
    <w:rsid w:val="00320279"/>
    <w:rsid w:val="00321F29"/>
    <w:rsid w:val="00322007"/>
    <w:rsid w:val="00323715"/>
    <w:rsid w:val="00323A8A"/>
    <w:rsid w:val="0032486F"/>
    <w:rsid w:val="00326AC5"/>
    <w:rsid w:val="00326D5E"/>
    <w:rsid w:val="00334917"/>
    <w:rsid w:val="003352E9"/>
    <w:rsid w:val="0034041E"/>
    <w:rsid w:val="00344423"/>
    <w:rsid w:val="00345DD8"/>
    <w:rsid w:val="00345FF9"/>
    <w:rsid w:val="003468F4"/>
    <w:rsid w:val="003478C0"/>
    <w:rsid w:val="003500EE"/>
    <w:rsid w:val="00350438"/>
    <w:rsid w:val="00352D43"/>
    <w:rsid w:val="00353B65"/>
    <w:rsid w:val="00354978"/>
    <w:rsid w:val="003567F4"/>
    <w:rsid w:val="00357CF0"/>
    <w:rsid w:val="00360E42"/>
    <w:rsid w:val="0036285B"/>
    <w:rsid w:val="0036306F"/>
    <w:rsid w:val="00364995"/>
    <w:rsid w:val="003660D5"/>
    <w:rsid w:val="0037008D"/>
    <w:rsid w:val="003718EC"/>
    <w:rsid w:val="00371C4A"/>
    <w:rsid w:val="00374482"/>
    <w:rsid w:val="00377F21"/>
    <w:rsid w:val="00381244"/>
    <w:rsid w:val="003815DF"/>
    <w:rsid w:val="0038253A"/>
    <w:rsid w:val="003829F1"/>
    <w:rsid w:val="00383C35"/>
    <w:rsid w:val="00383C8F"/>
    <w:rsid w:val="003844B0"/>
    <w:rsid w:val="00384E40"/>
    <w:rsid w:val="003857AB"/>
    <w:rsid w:val="00391D5F"/>
    <w:rsid w:val="003920E5"/>
    <w:rsid w:val="003A2093"/>
    <w:rsid w:val="003A5E43"/>
    <w:rsid w:val="003B3E8E"/>
    <w:rsid w:val="003B5593"/>
    <w:rsid w:val="003B68AE"/>
    <w:rsid w:val="003C0501"/>
    <w:rsid w:val="003C27FC"/>
    <w:rsid w:val="003C4490"/>
    <w:rsid w:val="003C4DFC"/>
    <w:rsid w:val="003C5462"/>
    <w:rsid w:val="003C5E7E"/>
    <w:rsid w:val="003C6CC6"/>
    <w:rsid w:val="003D0209"/>
    <w:rsid w:val="003D03AD"/>
    <w:rsid w:val="003D081C"/>
    <w:rsid w:val="003D10B8"/>
    <w:rsid w:val="003D5E5A"/>
    <w:rsid w:val="003D7290"/>
    <w:rsid w:val="003E1725"/>
    <w:rsid w:val="003E1A26"/>
    <w:rsid w:val="003E2C9D"/>
    <w:rsid w:val="003E5A93"/>
    <w:rsid w:val="003E62A0"/>
    <w:rsid w:val="003F0C2E"/>
    <w:rsid w:val="003F12F1"/>
    <w:rsid w:val="003F46FE"/>
    <w:rsid w:val="0040085B"/>
    <w:rsid w:val="00405C6A"/>
    <w:rsid w:val="00407849"/>
    <w:rsid w:val="0041015E"/>
    <w:rsid w:val="0041143A"/>
    <w:rsid w:val="00412007"/>
    <w:rsid w:val="00412042"/>
    <w:rsid w:val="00412EE6"/>
    <w:rsid w:val="004201C5"/>
    <w:rsid w:val="00423258"/>
    <w:rsid w:val="00427696"/>
    <w:rsid w:val="00427FCD"/>
    <w:rsid w:val="004334BE"/>
    <w:rsid w:val="00434AF9"/>
    <w:rsid w:val="00434D9F"/>
    <w:rsid w:val="00435DED"/>
    <w:rsid w:val="00435E1E"/>
    <w:rsid w:val="004400A0"/>
    <w:rsid w:val="00440518"/>
    <w:rsid w:val="004411D7"/>
    <w:rsid w:val="00443F17"/>
    <w:rsid w:val="00446C9F"/>
    <w:rsid w:val="00447062"/>
    <w:rsid w:val="0045163D"/>
    <w:rsid w:val="004517C2"/>
    <w:rsid w:val="00453EA2"/>
    <w:rsid w:val="00454ED4"/>
    <w:rsid w:val="0046127B"/>
    <w:rsid w:val="0046127E"/>
    <w:rsid w:val="00461BCD"/>
    <w:rsid w:val="00461DDC"/>
    <w:rsid w:val="00463216"/>
    <w:rsid w:val="0046381A"/>
    <w:rsid w:val="004660D8"/>
    <w:rsid w:val="00467DD7"/>
    <w:rsid w:val="00471514"/>
    <w:rsid w:val="00471589"/>
    <w:rsid w:val="004739B4"/>
    <w:rsid w:val="00474752"/>
    <w:rsid w:val="00474829"/>
    <w:rsid w:val="00474D14"/>
    <w:rsid w:val="0047658D"/>
    <w:rsid w:val="00476C62"/>
    <w:rsid w:val="00480C16"/>
    <w:rsid w:val="004861FF"/>
    <w:rsid w:val="00487560"/>
    <w:rsid w:val="00490B64"/>
    <w:rsid w:val="00491D78"/>
    <w:rsid w:val="00493069"/>
    <w:rsid w:val="00494579"/>
    <w:rsid w:val="00494795"/>
    <w:rsid w:val="004952C6"/>
    <w:rsid w:val="00495DF0"/>
    <w:rsid w:val="00497089"/>
    <w:rsid w:val="004A02DF"/>
    <w:rsid w:val="004A0E17"/>
    <w:rsid w:val="004A1EDB"/>
    <w:rsid w:val="004A28C1"/>
    <w:rsid w:val="004A2DAA"/>
    <w:rsid w:val="004A31FE"/>
    <w:rsid w:val="004A3EA8"/>
    <w:rsid w:val="004A486B"/>
    <w:rsid w:val="004A4B3A"/>
    <w:rsid w:val="004A4D41"/>
    <w:rsid w:val="004B02FA"/>
    <w:rsid w:val="004B089F"/>
    <w:rsid w:val="004B670F"/>
    <w:rsid w:val="004C1A47"/>
    <w:rsid w:val="004C205D"/>
    <w:rsid w:val="004C524C"/>
    <w:rsid w:val="004C5613"/>
    <w:rsid w:val="004C7CF9"/>
    <w:rsid w:val="004D011A"/>
    <w:rsid w:val="004D0838"/>
    <w:rsid w:val="004D11CD"/>
    <w:rsid w:val="004D3C25"/>
    <w:rsid w:val="004D3DF1"/>
    <w:rsid w:val="004D4BB4"/>
    <w:rsid w:val="004D5BE0"/>
    <w:rsid w:val="004D716C"/>
    <w:rsid w:val="004E1CA0"/>
    <w:rsid w:val="004E41BD"/>
    <w:rsid w:val="004E5D5D"/>
    <w:rsid w:val="004F0E03"/>
    <w:rsid w:val="004F3466"/>
    <w:rsid w:val="004F4053"/>
    <w:rsid w:val="004F5160"/>
    <w:rsid w:val="004F6D3A"/>
    <w:rsid w:val="00500D82"/>
    <w:rsid w:val="00501232"/>
    <w:rsid w:val="00501E36"/>
    <w:rsid w:val="005023F0"/>
    <w:rsid w:val="005033CA"/>
    <w:rsid w:val="00504EAB"/>
    <w:rsid w:val="00504EAE"/>
    <w:rsid w:val="00506F58"/>
    <w:rsid w:val="00511EA2"/>
    <w:rsid w:val="005129F8"/>
    <w:rsid w:val="00513753"/>
    <w:rsid w:val="0051628C"/>
    <w:rsid w:val="0052109D"/>
    <w:rsid w:val="0052342B"/>
    <w:rsid w:val="00523CA1"/>
    <w:rsid w:val="0052639E"/>
    <w:rsid w:val="00531FCA"/>
    <w:rsid w:val="0053269E"/>
    <w:rsid w:val="005327DE"/>
    <w:rsid w:val="00533971"/>
    <w:rsid w:val="00533CFB"/>
    <w:rsid w:val="0053519C"/>
    <w:rsid w:val="00535369"/>
    <w:rsid w:val="005360F8"/>
    <w:rsid w:val="0054115E"/>
    <w:rsid w:val="00542DFF"/>
    <w:rsid w:val="00545FB5"/>
    <w:rsid w:val="0055037C"/>
    <w:rsid w:val="005511DA"/>
    <w:rsid w:val="0055471D"/>
    <w:rsid w:val="00555D1D"/>
    <w:rsid w:val="00557089"/>
    <w:rsid w:val="00561525"/>
    <w:rsid w:val="005633FF"/>
    <w:rsid w:val="00563BA6"/>
    <w:rsid w:val="00563CE2"/>
    <w:rsid w:val="00563DDA"/>
    <w:rsid w:val="00565055"/>
    <w:rsid w:val="0056600D"/>
    <w:rsid w:val="005660FC"/>
    <w:rsid w:val="005661DE"/>
    <w:rsid w:val="00567D9E"/>
    <w:rsid w:val="00571624"/>
    <w:rsid w:val="005737F7"/>
    <w:rsid w:val="00573BC4"/>
    <w:rsid w:val="00573F40"/>
    <w:rsid w:val="00575BFF"/>
    <w:rsid w:val="00577D02"/>
    <w:rsid w:val="00582C8C"/>
    <w:rsid w:val="0058339E"/>
    <w:rsid w:val="00583EAA"/>
    <w:rsid w:val="00584086"/>
    <w:rsid w:val="0058727F"/>
    <w:rsid w:val="005902F7"/>
    <w:rsid w:val="005920F1"/>
    <w:rsid w:val="005939C1"/>
    <w:rsid w:val="00594958"/>
    <w:rsid w:val="00595951"/>
    <w:rsid w:val="005975CE"/>
    <w:rsid w:val="005A5E18"/>
    <w:rsid w:val="005A6157"/>
    <w:rsid w:val="005A768E"/>
    <w:rsid w:val="005A7852"/>
    <w:rsid w:val="005B68CC"/>
    <w:rsid w:val="005C1108"/>
    <w:rsid w:val="005C1F06"/>
    <w:rsid w:val="005C23EC"/>
    <w:rsid w:val="005C43EA"/>
    <w:rsid w:val="005D3B6A"/>
    <w:rsid w:val="005D474A"/>
    <w:rsid w:val="005D78F4"/>
    <w:rsid w:val="005E165A"/>
    <w:rsid w:val="005E1C51"/>
    <w:rsid w:val="005E20A3"/>
    <w:rsid w:val="005E525C"/>
    <w:rsid w:val="005E5A72"/>
    <w:rsid w:val="005E5AAA"/>
    <w:rsid w:val="005E7742"/>
    <w:rsid w:val="005F0082"/>
    <w:rsid w:val="005F052E"/>
    <w:rsid w:val="005F5142"/>
    <w:rsid w:val="005F5618"/>
    <w:rsid w:val="005F58CF"/>
    <w:rsid w:val="005F5CBE"/>
    <w:rsid w:val="005F606B"/>
    <w:rsid w:val="00600BF0"/>
    <w:rsid w:val="00600D89"/>
    <w:rsid w:val="00602BCA"/>
    <w:rsid w:val="00602D19"/>
    <w:rsid w:val="00605B9A"/>
    <w:rsid w:val="00613CCA"/>
    <w:rsid w:val="006146DC"/>
    <w:rsid w:val="00614B04"/>
    <w:rsid w:val="006218FA"/>
    <w:rsid w:val="00622CD3"/>
    <w:rsid w:val="0062401A"/>
    <w:rsid w:val="00624933"/>
    <w:rsid w:val="00624FCA"/>
    <w:rsid w:val="00627A42"/>
    <w:rsid w:val="0063134C"/>
    <w:rsid w:val="006318D0"/>
    <w:rsid w:val="006323E3"/>
    <w:rsid w:val="0063320E"/>
    <w:rsid w:val="00633D7E"/>
    <w:rsid w:val="0063749F"/>
    <w:rsid w:val="00637839"/>
    <w:rsid w:val="00637A2D"/>
    <w:rsid w:val="00645608"/>
    <w:rsid w:val="00647205"/>
    <w:rsid w:val="00647941"/>
    <w:rsid w:val="006502E7"/>
    <w:rsid w:val="0065091B"/>
    <w:rsid w:val="006531A6"/>
    <w:rsid w:val="006541FA"/>
    <w:rsid w:val="00654234"/>
    <w:rsid w:val="00654EA6"/>
    <w:rsid w:val="00657005"/>
    <w:rsid w:val="006570B8"/>
    <w:rsid w:val="00661194"/>
    <w:rsid w:val="00661B4F"/>
    <w:rsid w:val="0066547F"/>
    <w:rsid w:val="006658C0"/>
    <w:rsid w:val="006666AE"/>
    <w:rsid w:val="00666A64"/>
    <w:rsid w:val="00671A22"/>
    <w:rsid w:val="00671AA1"/>
    <w:rsid w:val="00673D67"/>
    <w:rsid w:val="006773E0"/>
    <w:rsid w:val="006804EF"/>
    <w:rsid w:val="00681009"/>
    <w:rsid w:val="00686B9C"/>
    <w:rsid w:val="00687E57"/>
    <w:rsid w:val="00690F3D"/>
    <w:rsid w:val="00690FDA"/>
    <w:rsid w:val="00692E35"/>
    <w:rsid w:val="00693312"/>
    <w:rsid w:val="00693796"/>
    <w:rsid w:val="00694544"/>
    <w:rsid w:val="0069619D"/>
    <w:rsid w:val="006A402E"/>
    <w:rsid w:val="006A42F0"/>
    <w:rsid w:val="006A51ED"/>
    <w:rsid w:val="006A589C"/>
    <w:rsid w:val="006A7740"/>
    <w:rsid w:val="006A793E"/>
    <w:rsid w:val="006B2A6F"/>
    <w:rsid w:val="006B2C60"/>
    <w:rsid w:val="006B36DA"/>
    <w:rsid w:val="006B4E9C"/>
    <w:rsid w:val="006B58C3"/>
    <w:rsid w:val="006B5CC5"/>
    <w:rsid w:val="006B624F"/>
    <w:rsid w:val="006C19F4"/>
    <w:rsid w:val="006C52C8"/>
    <w:rsid w:val="006C652C"/>
    <w:rsid w:val="006D03C2"/>
    <w:rsid w:val="006D0F52"/>
    <w:rsid w:val="006D48CF"/>
    <w:rsid w:val="006D6DB5"/>
    <w:rsid w:val="006E02F8"/>
    <w:rsid w:val="006E1E5F"/>
    <w:rsid w:val="006E2EB6"/>
    <w:rsid w:val="006E579A"/>
    <w:rsid w:val="006E6497"/>
    <w:rsid w:val="006E6F19"/>
    <w:rsid w:val="006E70B1"/>
    <w:rsid w:val="006E7117"/>
    <w:rsid w:val="006E7D7F"/>
    <w:rsid w:val="006F19DE"/>
    <w:rsid w:val="006F23CB"/>
    <w:rsid w:val="006F27DF"/>
    <w:rsid w:val="006F29B0"/>
    <w:rsid w:val="006F4DEC"/>
    <w:rsid w:val="006F538F"/>
    <w:rsid w:val="006F58F4"/>
    <w:rsid w:val="006F5F56"/>
    <w:rsid w:val="006F6A22"/>
    <w:rsid w:val="006F7E59"/>
    <w:rsid w:val="00704596"/>
    <w:rsid w:val="00705332"/>
    <w:rsid w:val="0070709E"/>
    <w:rsid w:val="007100E8"/>
    <w:rsid w:val="00710D49"/>
    <w:rsid w:val="00711347"/>
    <w:rsid w:val="0071581F"/>
    <w:rsid w:val="00720958"/>
    <w:rsid w:val="007225A3"/>
    <w:rsid w:val="007230B9"/>
    <w:rsid w:val="00726E4F"/>
    <w:rsid w:val="00730E2F"/>
    <w:rsid w:val="00731179"/>
    <w:rsid w:val="00731B70"/>
    <w:rsid w:val="007321D1"/>
    <w:rsid w:val="00733938"/>
    <w:rsid w:val="007342EE"/>
    <w:rsid w:val="00734455"/>
    <w:rsid w:val="007353A7"/>
    <w:rsid w:val="00735751"/>
    <w:rsid w:val="00741990"/>
    <w:rsid w:val="00742024"/>
    <w:rsid w:val="007446C4"/>
    <w:rsid w:val="00745F8B"/>
    <w:rsid w:val="00746578"/>
    <w:rsid w:val="0074795D"/>
    <w:rsid w:val="007504F7"/>
    <w:rsid w:val="00750E5D"/>
    <w:rsid w:val="00754E99"/>
    <w:rsid w:val="0075501A"/>
    <w:rsid w:val="007602BA"/>
    <w:rsid w:val="00760D68"/>
    <w:rsid w:val="0076235C"/>
    <w:rsid w:val="00763376"/>
    <w:rsid w:val="00763514"/>
    <w:rsid w:val="00766E42"/>
    <w:rsid w:val="007700DB"/>
    <w:rsid w:val="007716E0"/>
    <w:rsid w:val="00774B8D"/>
    <w:rsid w:val="007750CB"/>
    <w:rsid w:val="00775A5D"/>
    <w:rsid w:val="00782160"/>
    <w:rsid w:val="0078226C"/>
    <w:rsid w:val="00786455"/>
    <w:rsid w:val="0079039A"/>
    <w:rsid w:val="00791118"/>
    <w:rsid w:val="007917B1"/>
    <w:rsid w:val="00792086"/>
    <w:rsid w:val="007929B0"/>
    <w:rsid w:val="007953D6"/>
    <w:rsid w:val="00796CE5"/>
    <w:rsid w:val="00797783"/>
    <w:rsid w:val="00797DC8"/>
    <w:rsid w:val="007A026E"/>
    <w:rsid w:val="007A1E56"/>
    <w:rsid w:val="007A2048"/>
    <w:rsid w:val="007A3D0F"/>
    <w:rsid w:val="007A5A58"/>
    <w:rsid w:val="007A7F17"/>
    <w:rsid w:val="007B0D0E"/>
    <w:rsid w:val="007B23DE"/>
    <w:rsid w:val="007B33BA"/>
    <w:rsid w:val="007B3BFC"/>
    <w:rsid w:val="007B3CFA"/>
    <w:rsid w:val="007B3D36"/>
    <w:rsid w:val="007B3E2D"/>
    <w:rsid w:val="007B558E"/>
    <w:rsid w:val="007B6994"/>
    <w:rsid w:val="007B7709"/>
    <w:rsid w:val="007C0333"/>
    <w:rsid w:val="007D2355"/>
    <w:rsid w:val="007D3343"/>
    <w:rsid w:val="007D3F2A"/>
    <w:rsid w:val="007D681E"/>
    <w:rsid w:val="007E0786"/>
    <w:rsid w:val="007E3F67"/>
    <w:rsid w:val="007E6993"/>
    <w:rsid w:val="007F2169"/>
    <w:rsid w:val="007F22F6"/>
    <w:rsid w:val="007F5053"/>
    <w:rsid w:val="007F5216"/>
    <w:rsid w:val="007F5947"/>
    <w:rsid w:val="007F79DC"/>
    <w:rsid w:val="0080161C"/>
    <w:rsid w:val="00801B31"/>
    <w:rsid w:val="0080493F"/>
    <w:rsid w:val="0080669D"/>
    <w:rsid w:val="00807138"/>
    <w:rsid w:val="0080714C"/>
    <w:rsid w:val="00810888"/>
    <w:rsid w:val="00812B6C"/>
    <w:rsid w:val="00814351"/>
    <w:rsid w:val="00814558"/>
    <w:rsid w:val="00814824"/>
    <w:rsid w:val="008153A1"/>
    <w:rsid w:val="0081540E"/>
    <w:rsid w:val="008154A5"/>
    <w:rsid w:val="00822390"/>
    <w:rsid w:val="008224A5"/>
    <w:rsid w:val="00822C7E"/>
    <w:rsid w:val="00823772"/>
    <w:rsid w:val="0082502B"/>
    <w:rsid w:val="00825822"/>
    <w:rsid w:val="00827789"/>
    <w:rsid w:val="00827953"/>
    <w:rsid w:val="008279EB"/>
    <w:rsid w:val="00827FA4"/>
    <w:rsid w:val="0083302B"/>
    <w:rsid w:val="008432F9"/>
    <w:rsid w:val="0084415A"/>
    <w:rsid w:val="008444AB"/>
    <w:rsid w:val="00845F3C"/>
    <w:rsid w:val="008461F2"/>
    <w:rsid w:val="00847F66"/>
    <w:rsid w:val="0085312C"/>
    <w:rsid w:val="00853512"/>
    <w:rsid w:val="0085432A"/>
    <w:rsid w:val="00854363"/>
    <w:rsid w:val="00855F7B"/>
    <w:rsid w:val="0085634C"/>
    <w:rsid w:val="00860578"/>
    <w:rsid w:val="0086105C"/>
    <w:rsid w:val="00861CC2"/>
    <w:rsid w:val="00863C11"/>
    <w:rsid w:val="00863D95"/>
    <w:rsid w:val="00864A4A"/>
    <w:rsid w:val="00864A65"/>
    <w:rsid w:val="008652A2"/>
    <w:rsid w:val="00866EEE"/>
    <w:rsid w:val="008679F0"/>
    <w:rsid w:val="00871E1D"/>
    <w:rsid w:val="00872AB6"/>
    <w:rsid w:val="00873A17"/>
    <w:rsid w:val="00873B9E"/>
    <w:rsid w:val="008812DB"/>
    <w:rsid w:val="00882F58"/>
    <w:rsid w:val="00884A47"/>
    <w:rsid w:val="0088551D"/>
    <w:rsid w:val="00886885"/>
    <w:rsid w:val="00886B67"/>
    <w:rsid w:val="00887B89"/>
    <w:rsid w:val="00892E2A"/>
    <w:rsid w:val="008940F4"/>
    <w:rsid w:val="00897138"/>
    <w:rsid w:val="008976B5"/>
    <w:rsid w:val="008A151A"/>
    <w:rsid w:val="008A2E1E"/>
    <w:rsid w:val="008A447B"/>
    <w:rsid w:val="008A77EF"/>
    <w:rsid w:val="008B299A"/>
    <w:rsid w:val="008B2BDE"/>
    <w:rsid w:val="008B720D"/>
    <w:rsid w:val="008C19DB"/>
    <w:rsid w:val="008C68F2"/>
    <w:rsid w:val="008C6AE2"/>
    <w:rsid w:val="008C6D13"/>
    <w:rsid w:val="008D05C2"/>
    <w:rsid w:val="008D2A2F"/>
    <w:rsid w:val="008D2F2B"/>
    <w:rsid w:val="008D456D"/>
    <w:rsid w:val="008D5E2D"/>
    <w:rsid w:val="008D650D"/>
    <w:rsid w:val="008E11DC"/>
    <w:rsid w:val="008E4C21"/>
    <w:rsid w:val="008E76FE"/>
    <w:rsid w:val="008F49B9"/>
    <w:rsid w:val="008F6268"/>
    <w:rsid w:val="008F665E"/>
    <w:rsid w:val="008F6A4C"/>
    <w:rsid w:val="008F7DED"/>
    <w:rsid w:val="008F7DEF"/>
    <w:rsid w:val="0090152F"/>
    <w:rsid w:val="00902780"/>
    <w:rsid w:val="00904953"/>
    <w:rsid w:val="0090554B"/>
    <w:rsid w:val="00907F53"/>
    <w:rsid w:val="00910109"/>
    <w:rsid w:val="009112FC"/>
    <w:rsid w:val="00911AE0"/>
    <w:rsid w:val="00912C8C"/>
    <w:rsid w:val="009175E1"/>
    <w:rsid w:val="0092126D"/>
    <w:rsid w:val="00921EA6"/>
    <w:rsid w:val="0092381E"/>
    <w:rsid w:val="00924C02"/>
    <w:rsid w:val="0093036B"/>
    <w:rsid w:val="009314A1"/>
    <w:rsid w:val="00933F79"/>
    <w:rsid w:val="00934637"/>
    <w:rsid w:val="009360B3"/>
    <w:rsid w:val="0093734C"/>
    <w:rsid w:val="00941ECF"/>
    <w:rsid w:val="00942756"/>
    <w:rsid w:val="00945D7C"/>
    <w:rsid w:val="00946B4B"/>
    <w:rsid w:val="00947661"/>
    <w:rsid w:val="00954B8B"/>
    <w:rsid w:val="00955E28"/>
    <w:rsid w:val="009568BC"/>
    <w:rsid w:val="00957F55"/>
    <w:rsid w:val="009601C6"/>
    <w:rsid w:val="009604AF"/>
    <w:rsid w:val="00961CF3"/>
    <w:rsid w:val="0096359A"/>
    <w:rsid w:val="00964C87"/>
    <w:rsid w:val="009662B9"/>
    <w:rsid w:val="009726E6"/>
    <w:rsid w:val="00972CE8"/>
    <w:rsid w:val="009731E4"/>
    <w:rsid w:val="009752A7"/>
    <w:rsid w:val="00976C2B"/>
    <w:rsid w:val="00982B48"/>
    <w:rsid w:val="00986083"/>
    <w:rsid w:val="009861AC"/>
    <w:rsid w:val="00990690"/>
    <w:rsid w:val="009912FC"/>
    <w:rsid w:val="009934C9"/>
    <w:rsid w:val="00996B3E"/>
    <w:rsid w:val="009978DE"/>
    <w:rsid w:val="009A32C1"/>
    <w:rsid w:val="009A3ABF"/>
    <w:rsid w:val="009A4AF7"/>
    <w:rsid w:val="009B3D7D"/>
    <w:rsid w:val="009B51D3"/>
    <w:rsid w:val="009B5B70"/>
    <w:rsid w:val="009B7288"/>
    <w:rsid w:val="009C04BA"/>
    <w:rsid w:val="009C0767"/>
    <w:rsid w:val="009C3AFA"/>
    <w:rsid w:val="009C63B2"/>
    <w:rsid w:val="009C7E72"/>
    <w:rsid w:val="009D0510"/>
    <w:rsid w:val="009D0B37"/>
    <w:rsid w:val="009D0DA6"/>
    <w:rsid w:val="009D17C0"/>
    <w:rsid w:val="009D4BF9"/>
    <w:rsid w:val="009D53B2"/>
    <w:rsid w:val="009D6CA3"/>
    <w:rsid w:val="009E23EC"/>
    <w:rsid w:val="009F04B6"/>
    <w:rsid w:val="009F1677"/>
    <w:rsid w:val="009F3221"/>
    <w:rsid w:val="009F32B5"/>
    <w:rsid w:val="009F513E"/>
    <w:rsid w:val="009F57BE"/>
    <w:rsid w:val="009F6072"/>
    <w:rsid w:val="009F69B4"/>
    <w:rsid w:val="009F6E45"/>
    <w:rsid w:val="00A00D71"/>
    <w:rsid w:val="00A017EA"/>
    <w:rsid w:val="00A01D77"/>
    <w:rsid w:val="00A048EF"/>
    <w:rsid w:val="00A07AB5"/>
    <w:rsid w:val="00A11011"/>
    <w:rsid w:val="00A124C7"/>
    <w:rsid w:val="00A132FD"/>
    <w:rsid w:val="00A13CB2"/>
    <w:rsid w:val="00A13E84"/>
    <w:rsid w:val="00A144E7"/>
    <w:rsid w:val="00A17CD1"/>
    <w:rsid w:val="00A20975"/>
    <w:rsid w:val="00A20F03"/>
    <w:rsid w:val="00A23131"/>
    <w:rsid w:val="00A2485A"/>
    <w:rsid w:val="00A24EE6"/>
    <w:rsid w:val="00A26928"/>
    <w:rsid w:val="00A27828"/>
    <w:rsid w:val="00A27F1D"/>
    <w:rsid w:val="00A305A1"/>
    <w:rsid w:val="00A3147A"/>
    <w:rsid w:val="00A32F37"/>
    <w:rsid w:val="00A336A6"/>
    <w:rsid w:val="00A33D7A"/>
    <w:rsid w:val="00A342AC"/>
    <w:rsid w:val="00A366A8"/>
    <w:rsid w:val="00A373E7"/>
    <w:rsid w:val="00A40068"/>
    <w:rsid w:val="00A4363A"/>
    <w:rsid w:val="00A439B4"/>
    <w:rsid w:val="00A4605C"/>
    <w:rsid w:val="00A50373"/>
    <w:rsid w:val="00A569C4"/>
    <w:rsid w:val="00A57029"/>
    <w:rsid w:val="00A61643"/>
    <w:rsid w:val="00A639B5"/>
    <w:rsid w:val="00A654BC"/>
    <w:rsid w:val="00A66056"/>
    <w:rsid w:val="00A66EED"/>
    <w:rsid w:val="00A7115E"/>
    <w:rsid w:val="00A71203"/>
    <w:rsid w:val="00A71E6C"/>
    <w:rsid w:val="00A734AB"/>
    <w:rsid w:val="00A770D1"/>
    <w:rsid w:val="00A810D9"/>
    <w:rsid w:val="00A84B0B"/>
    <w:rsid w:val="00A879AF"/>
    <w:rsid w:val="00A907A9"/>
    <w:rsid w:val="00A95E9F"/>
    <w:rsid w:val="00AB5F92"/>
    <w:rsid w:val="00AB70C9"/>
    <w:rsid w:val="00AB797E"/>
    <w:rsid w:val="00AB7A85"/>
    <w:rsid w:val="00AC00EF"/>
    <w:rsid w:val="00AC0316"/>
    <w:rsid w:val="00AC6AEA"/>
    <w:rsid w:val="00AD02BC"/>
    <w:rsid w:val="00AD0417"/>
    <w:rsid w:val="00AD27FA"/>
    <w:rsid w:val="00AD2A53"/>
    <w:rsid w:val="00AD5575"/>
    <w:rsid w:val="00AD7F34"/>
    <w:rsid w:val="00AE43A0"/>
    <w:rsid w:val="00AE5049"/>
    <w:rsid w:val="00AE62AA"/>
    <w:rsid w:val="00AE62D3"/>
    <w:rsid w:val="00AE6749"/>
    <w:rsid w:val="00AE7A6B"/>
    <w:rsid w:val="00AF00D6"/>
    <w:rsid w:val="00AF4CA3"/>
    <w:rsid w:val="00AF5F0C"/>
    <w:rsid w:val="00B00181"/>
    <w:rsid w:val="00B01AC6"/>
    <w:rsid w:val="00B0708D"/>
    <w:rsid w:val="00B07BAC"/>
    <w:rsid w:val="00B11223"/>
    <w:rsid w:val="00B11348"/>
    <w:rsid w:val="00B12AB1"/>
    <w:rsid w:val="00B144E9"/>
    <w:rsid w:val="00B14BDE"/>
    <w:rsid w:val="00B14D99"/>
    <w:rsid w:val="00B17B1E"/>
    <w:rsid w:val="00B207A2"/>
    <w:rsid w:val="00B26880"/>
    <w:rsid w:val="00B26F8D"/>
    <w:rsid w:val="00B27180"/>
    <w:rsid w:val="00B3289C"/>
    <w:rsid w:val="00B36646"/>
    <w:rsid w:val="00B3748B"/>
    <w:rsid w:val="00B412B3"/>
    <w:rsid w:val="00B41A31"/>
    <w:rsid w:val="00B41F22"/>
    <w:rsid w:val="00B432DB"/>
    <w:rsid w:val="00B433C7"/>
    <w:rsid w:val="00B43E71"/>
    <w:rsid w:val="00B45001"/>
    <w:rsid w:val="00B45ABC"/>
    <w:rsid w:val="00B52808"/>
    <w:rsid w:val="00B53233"/>
    <w:rsid w:val="00B55B65"/>
    <w:rsid w:val="00B60621"/>
    <w:rsid w:val="00B62AD4"/>
    <w:rsid w:val="00B634AE"/>
    <w:rsid w:val="00B650DA"/>
    <w:rsid w:val="00B67099"/>
    <w:rsid w:val="00B70A32"/>
    <w:rsid w:val="00B7321A"/>
    <w:rsid w:val="00B734DA"/>
    <w:rsid w:val="00B745B2"/>
    <w:rsid w:val="00B746A7"/>
    <w:rsid w:val="00B748C9"/>
    <w:rsid w:val="00B75E58"/>
    <w:rsid w:val="00B75EE6"/>
    <w:rsid w:val="00B76F11"/>
    <w:rsid w:val="00B8069F"/>
    <w:rsid w:val="00B81E81"/>
    <w:rsid w:val="00B83D2F"/>
    <w:rsid w:val="00B84559"/>
    <w:rsid w:val="00B86C00"/>
    <w:rsid w:val="00B874D6"/>
    <w:rsid w:val="00B8790B"/>
    <w:rsid w:val="00B93605"/>
    <w:rsid w:val="00B9718A"/>
    <w:rsid w:val="00BA4BE2"/>
    <w:rsid w:val="00BA6636"/>
    <w:rsid w:val="00BA690A"/>
    <w:rsid w:val="00BB1F10"/>
    <w:rsid w:val="00BB409A"/>
    <w:rsid w:val="00BB49C1"/>
    <w:rsid w:val="00BB50F4"/>
    <w:rsid w:val="00BB57F8"/>
    <w:rsid w:val="00BB6197"/>
    <w:rsid w:val="00BB6920"/>
    <w:rsid w:val="00BC005E"/>
    <w:rsid w:val="00BC2E01"/>
    <w:rsid w:val="00BC474B"/>
    <w:rsid w:val="00BD01AC"/>
    <w:rsid w:val="00BD042D"/>
    <w:rsid w:val="00BD0F1E"/>
    <w:rsid w:val="00BD1E16"/>
    <w:rsid w:val="00BD3DF7"/>
    <w:rsid w:val="00BD441C"/>
    <w:rsid w:val="00BE2271"/>
    <w:rsid w:val="00BE39B8"/>
    <w:rsid w:val="00BE68E3"/>
    <w:rsid w:val="00BF0F4C"/>
    <w:rsid w:val="00BF181E"/>
    <w:rsid w:val="00BF1DFC"/>
    <w:rsid w:val="00BF26BE"/>
    <w:rsid w:val="00BF7207"/>
    <w:rsid w:val="00BF782D"/>
    <w:rsid w:val="00C032AB"/>
    <w:rsid w:val="00C048C6"/>
    <w:rsid w:val="00C058BF"/>
    <w:rsid w:val="00C0618B"/>
    <w:rsid w:val="00C06AC7"/>
    <w:rsid w:val="00C070C0"/>
    <w:rsid w:val="00C10420"/>
    <w:rsid w:val="00C106AA"/>
    <w:rsid w:val="00C1161E"/>
    <w:rsid w:val="00C118EC"/>
    <w:rsid w:val="00C11AEB"/>
    <w:rsid w:val="00C12312"/>
    <w:rsid w:val="00C14CA5"/>
    <w:rsid w:val="00C15D1A"/>
    <w:rsid w:val="00C16B1A"/>
    <w:rsid w:val="00C174EF"/>
    <w:rsid w:val="00C21AC5"/>
    <w:rsid w:val="00C22A19"/>
    <w:rsid w:val="00C23CFE"/>
    <w:rsid w:val="00C317E8"/>
    <w:rsid w:val="00C32671"/>
    <w:rsid w:val="00C32BD8"/>
    <w:rsid w:val="00C34068"/>
    <w:rsid w:val="00C42187"/>
    <w:rsid w:val="00C42B81"/>
    <w:rsid w:val="00C43122"/>
    <w:rsid w:val="00C43651"/>
    <w:rsid w:val="00C50493"/>
    <w:rsid w:val="00C52B13"/>
    <w:rsid w:val="00C52D91"/>
    <w:rsid w:val="00C542F9"/>
    <w:rsid w:val="00C5629A"/>
    <w:rsid w:val="00C60DB3"/>
    <w:rsid w:val="00C615E7"/>
    <w:rsid w:val="00C628B5"/>
    <w:rsid w:val="00C6307F"/>
    <w:rsid w:val="00C64E4D"/>
    <w:rsid w:val="00C7125F"/>
    <w:rsid w:val="00C716DC"/>
    <w:rsid w:val="00C72FA7"/>
    <w:rsid w:val="00C73740"/>
    <w:rsid w:val="00C74E1E"/>
    <w:rsid w:val="00C75612"/>
    <w:rsid w:val="00C75DF7"/>
    <w:rsid w:val="00C76253"/>
    <w:rsid w:val="00C7632F"/>
    <w:rsid w:val="00C76D2F"/>
    <w:rsid w:val="00C76DC2"/>
    <w:rsid w:val="00C7789B"/>
    <w:rsid w:val="00C805DE"/>
    <w:rsid w:val="00C81E9E"/>
    <w:rsid w:val="00C8248A"/>
    <w:rsid w:val="00C86BC8"/>
    <w:rsid w:val="00C9177B"/>
    <w:rsid w:val="00C93613"/>
    <w:rsid w:val="00C94159"/>
    <w:rsid w:val="00C9482F"/>
    <w:rsid w:val="00C976AB"/>
    <w:rsid w:val="00C97F1F"/>
    <w:rsid w:val="00CA005A"/>
    <w:rsid w:val="00CA20CB"/>
    <w:rsid w:val="00CB18DA"/>
    <w:rsid w:val="00CB2210"/>
    <w:rsid w:val="00CC0522"/>
    <w:rsid w:val="00CC1207"/>
    <w:rsid w:val="00CC217E"/>
    <w:rsid w:val="00CC4271"/>
    <w:rsid w:val="00CC6637"/>
    <w:rsid w:val="00CC7DFC"/>
    <w:rsid w:val="00CD02AA"/>
    <w:rsid w:val="00CD09D0"/>
    <w:rsid w:val="00CE31CA"/>
    <w:rsid w:val="00CE32AE"/>
    <w:rsid w:val="00CE4A4B"/>
    <w:rsid w:val="00CE7847"/>
    <w:rsid w:val="00CF0521"/>
    <w:rsid w:val="00CF2AFA"/>
    <w:rsid w:val="00CF3B07"/>
    <w:rsid w:val="00CF5493"/>
    <w:rsid w:val="00CF57A6"/>
    <w:rsid w:val="00CF7F3A"/>
    <w:rsid w:val="00D02BF8"/>
    <w:rsid w:val="00D03167"/>
    <w:rsid w:val="00D044C7"/>
    <w:rsid w:val="00D04C21"/>
    <w:rsid w:val="00D04F83"/>
    <w:rsid w:val="00D06463"/>
    <w:rsid w:val="00D0763A"/>
    <w:rsid w:val="00D104B4"/>
    <w:rsid w:val="00D10563"/>
    <w:rsid w:val="00D10835"/>
    <w:rsid w:val="00D12E2B"/>
    <w:rsid w:val="00D14344"/>
    <w:rsid w:val="00D20BFF"/>
    <w:rsid w:val="00D224A3"/>
    <w:rsid w:val="00D232E4"/>
    <w:rsid w:val="00D23676"/>
    <w:rsid w:val="00D23727"/>
    <w:rsid w:val="00D2595B"/>
    <w:rsid w:val="00D26BF4"/>
    <w:rsid w:val="00D27007"/>
    <w:rsid w:val="00D30BF0"/>
    <w:rsid w:val="00D318E5"/>
    <w:rsid w:val="00D31D9F"/>
    <w:rsid w:val="00D336B5"/>
    <w:rsid w:val="00D33AEE"/>
    <w:rsid w:val="00D33FF3"/>
    <w:rsid w:val="00D36998"/>
    <w:rsid w:val="00D3707C"/>
    <w:rsid w:val="00D37A93"/>
    <w:rsid w:val="00D40E60"/>
    <w:rsid w:val="00D42A14"/>
    <w:rsid w:val="00D436E5"/>
    <w:rsid w:val="00D43ECF"/>
    <w:rsid w:val="00D44578"/>
    <w:rsid w:val="00D45224"/>
    <w:rsid w:val="00D4711A"/>
    <w:rsid w:val="00D53740"/>
    <w:rsid w:val="00D5674F"/>
    <w:rsid w:val="00D608F9"/>
    <w:rsid w:val="00D645F9"/>
    <w:rsid w:val="00D649E9"/>
    <w:rsid w:val="00D6622C"/>
    <w:rsid w:val="00D66C87"/>
    <w:rsid w:val="00D66DF3"/>
    <w:rsid w:val="00D67282"/>
    <w:rsid w:val="00D67D86"/>
    <w:rsid w:val="00D71E35"/>
    <w:rsid w:val="00D72710"/>
    <w:rsid w:val="00D72E0C"/>
    <w:rsid w:val="00D73201"/>
    <w:rsid w:val="00D73C96"/>
    <w:rsid w:val="00D77855"/>
    <w:rsid w:val="00D80E43"/>
    <w:rsid w:val="00D8111C"/>
    <w:rsid w:val="00D82132"/>
    <w:rsid w:val="00D83146"/>
    <w:rsid w:val="00D83C66"/>
    <w:rsid w:val="00D85C89"/>
    <w:rsid w:val="00D85D1A"/>
    <w:rsid w:val="00D86540"/>
    <w:rsid w:val="00D873E8"/>
    <w:rsid w:val="00D93E9C"/>
    <w:rsid w:val="00D93FBC"/>
    <w:rsid w:val="00DA1169"/>
    <w:rsid w:val="00DA1BED"/>
    <w:rsid w:val="00DA3047"/>
    <w:rsid w:val="00DA4420"/>
    <w:rsid w:val="00DA5AAC"/>
    <w:rsid w:val="00DA62D6"/>
    <w:rsid w:val="00DB1D16"/>
    <w:rsid w:val="00DB44D2"/>
    <w:rsid w:val="00DB6148"/>
    <w:rsid w:val="00DB7E75"/>
    <w:rsid w:val="00DC13D5"/>
    <w:rsid w:val="00DC17BC"/>
    <w:rsid w:val="00DC1D5D"/>
    <w:rsid w:val="00DC1EF9"/>
    <w:rsid w:val="00DC3C6F"/>
    <w:rsid w:val="00DC3FAB"/>
    <w:rsid w:val="00DC5D92"/>
    <w:rsid w:val="00DC603D"/>
    <w:rsid w:val="00DC6AEB"/>
    <w:rsid w:val="00DC6B92"/>
    <w:rsid w:val="00DC7B8B"/>
    <w:rsid w:val="00DC7EAE"/>
    <w:rsid w:val="00DD0DE1"/>
    <w:rsid w:val="00DD1258"/>
    <w:rsid w:val="00DD191A"/>
    <w:rsid w:val="00DD2425"/>
    <w:rsid w:val="00DD65EE"/>
    <w:rsid w:val="00DE091E"/>
    <w:rsid w:val="00DE2206"/>
    <w:rsid w:val="00DE4A3E"/>
    <w:rsid w:val="00DF1793"/>
    <w:rsid w:val="00DF1E9F"/>
    <w:rsid w:val="00DF2067"/>
    <w:rsid w:val="00DF2431"/>
    <w:rsid w:val="00DF27A6"/>
    <w:rsid w:val="00DF486B"/>
    <w:rsid w:val="00DF5477"/>
    <w:rsid w:val="00DF634A"/>
    <w:rsid w:val="00DF7F95"/>
    <w:rsid w:val="00E02829"/>
    <w:rsid w:val="00E038FD"/>
    <w:rsid w:val="00E03CD9"/>
    <w:rsid w:val="00E03CF0"/>
    <w:rsid w:val="00E04296"/>
    <w:rsid w:val="00E046D6"/>
    <w:rsid w:val="00E050C2"/>
    <w:rsid w:val="00E07AE8"/>
    <w:rsid w:val="00E101D8"/>
    <w:rsid w:val="00E112EF"/>
    <w:rsid w:val="00E17B39"/>
    <w:rsid w:val="00E20A6C"/>
    <w:rsid w:val="00E2274C"/>
    <w:rsid w:val="00E22F01"/>
    <w:rsid w:val="00E232F5"/>
    <w:rsid w:val="00E23B34"/>
    <w:rsid w:val="00E24073"/>
    <w:rsid w:val="00E26B83"/>
    <w:rsid w:val="00E26ED3"/>
    <w:rsid w:val="00E30C23"/>
    <w:rsid w:val="00E35AD9"/>
    <w:rsid w:val="00E35BBB"/>
    <w:rsid w:val="00E35C5D"/>
    <w:rsid w:val="00E36CB5"/>
    <w:rsid w:val="00E43BAA"/>
    <w:rsid w:val="00E4535A"/>
    <w:rsid w:val="00E4570B"/>
    <w:rsid w:val="00E46B78"/>
    <w:rsid w:val="00E52DF4"/>
    <w:rsid w:val="00E5472F"/>
    <w:rsid w:val="00E54ED3"/>
    <w:rsid w:val="00E55453"/>
    <w:rsid w:val="00E5638B"/>
    <w:rsid w:val="00E56F97"/>
    <w:rsid w:val="00E6019D"/>
    <w:rsid w:val="00E60D74"/>
    <w:rsid w:val="00E63F6E"/>
    <w:rsid w:val="00E66436"/>
    <w:rsid w:val="00E72CD0"/>
    <w:rsid w:val="00E72FEB"/>
    <w:rsid w:val="00E76F65"/>
    <w:rsid w:val="00E81407"/>
    <w:rsid w:val="00E82A6D"/>
    <w:rsid w:val="00E844D3"/>
    <w:rsid w:val="00E86335"/>
    <w:rsid w:val="00E8766E"/>
    <w:rsid w:val="00E929D4"/>
    <w:rsid w:val="00E93D46"/>
    <w:rsid w:val="00E96285"/>
    <w:rsid w:val="00E97BBF"/>
    <w:rsid w:val="00EA1426"/>
    <w:rsid w:val="00EA30DB"/>
    <w:rsid w:val="00EA4975"/>
    <w:rsid w:val="00EA5231"/>
    <w:rsid w:val="00EA5D22"/>
    <w:rsid w:val="00EA743E"/>
    <w:rsid w:val="00EB42FF"/>
    <w:rsid w:val="00EB55A5"/>
    <w:rsid w:val="00EB65E2"/>
    <w:rsid w:val="00EC09B8"/>
    <w:rsid w:val="00EC2D48"/>
    <w:rsid w:val="00EC4322"/>
    <w:rsid w:val="00EC4AEB"/>
    <w:rsid w:val="00EC5070"/>
    <w:rsid w:val="00EC5A4A"/>
    <w:rsid w:val="00EC5DF2"/>
    <w:rsid w:val="00EC7559"/>
    <w:rsid w:val="00ED03F3"/>
    <w:rsid w:val="00ED05A9"/>
    <w:rsid w:val="00ED0756"/>
    <w:rsid w:val="00ED1184"/>
    <w:rsid w:val="00ED1BD3"/>
    <w:rsid w:val="00ED1E33"/>
    <w:rsid w:val="00ED4DF2"/>
    <w:rsid w:val="00ED6BBC"/>
    <w:rsid w:val="00EE45BD"/>
    <w:rsid w:val="00EF0D99"/>
    <w:rsid w:val="00EF2EBC"/>
    <w:rsid w:val="00EF3F2D"/>
    <w:rsid w:val="00EF4A46"/>
    <w:rsid w:val="00EF555E"/>
    <w:rsid w:val="00EF5D04"/>
    <w:rsid w:val="00F00279"/>
    <w:rsid w:val="00F0197A"/>
    <w:rsid w:val="00F04CD5"/>
    <w:rsid w:val="00F04EC4"/>
    <w:rsid w:val="00F06051"/>
    <w:rsid w:val="00F12526"/>
    <w:rsid w:val="00F13D8A"/>
    <w:rsid w:val="00F15769"/>
    <w:rsid w:val="00F15EA2"/>
    <w:rsid w:val="00F16467"/>
    <w:rsid w:val="00F1676B"/>
    <w:rsid w:val="00F16E70"/>
    <w:rsid w:val="00F2077A"/>
    <w:rsid w:val="00F20D20"/>
    <w:rsid w:val="00F225A5"/>
    <w:rsid w:val="00F22C9F"/>
    <w:rsid w:val="00F239D7"/>
    <w:rsid w:val="00F23D51"/>
    <w:rsid w:val="00F240BC"/>
    <w:rsid w:val="00F2494F"/>
    <w:rsid w:val="00F24E26"/>
    <w:rsid w:val="00F250EE"/>
    <w:rsid w:val="00F25A9A"/>
    <w:rsid w:val="00F27E26"/>
    <w:rsid w:val="00F3150F"/>
    <w:rsid w:val="00F3216B"/>
    <w:rsid w:val="00F33ACC"/>
    <w:rsid w:val="00F34A71"/>
    <w:rsid w:val="00F34BBD"/>
    <w:rsid w:val="00F362E1"/>
    <w:rsid w:val="00F43B03"/>
    <w:rsid w:val="00F444D0"/>
    <w:rsid w:val="00F454EF"/>
    <w:rsid w:val="00F4598B"/>
    <w:rsid w:val="00F46334"/>
    <w:rsid w:val="00F46A5A"/>
    <w:rsid w:val="00F47D4F"/>
    <w:rsid w:val="00F50CAD"/>
    <w:rsid w:val="00F5225D"/>
    <w:rsid w:val="00F5472B"/>
    <w:rsid w:val="00F5542B"/>
    <w:rsid w:val="00F6090C"/>
    <w:rsid w:val="00F626C6"/>
    <w:rsid w:val="00F6404A"/>
    <w:rsid w:val="00F65933"/>
    <w:rsid w:val="00F67162"/>
    <w:rsid w:val="00F754F9"/>
    <w:rsid w:val="00F758D7"/>
    <w:rsid w:val="00F77291"/>
    <w:rsid w:val="00F77BB8"/>
    <w:rsid w:val="00F81679"/>
    <w:rsid w:val="00F86B6E"/>
    <w:rsid w:val="00F878A7"/>
    <w:rsid w:val="00F905D6"/>
    <w:rsid w:val="00F91B16"/>
    <w:rsid w:val="00F92227"/>
    <w:rsid w:val="00F97FCE"/>
    <w:rsid w:val="00FA1471"/>
    <w:rsid w:val="00FA41AB"/>
    <w:rsid w:val="00FA5706"/>
    <w:rsid w:val="00FB0DFF"/>
    <w:rsid w:val="00FB4EC3"/>
    <w:rsid w:val="00FB5819"/>
    <w:rsid w:val="00FB6E64"/>
    <w:rsid w:val="00FC3546"/>
    <w:rsid w:val="00FD07F2"/>
    <w:rsid w:val="00FD1465"/>
    <w:rsid w:val="00FD16E8"/>
    <w:rsid w:val="00FD286A"/>
    <w:rsid w:val="00FD2F94"/>
    <w:rsid w:val="00FD332D"/>
    <w:rsid w:val="00FD4754"/>
    <w:rsid w:val="00FD4B59"/>
    <w:rsid w:val="00FD5DBD"/>
    <w:rsid w:val="00FE3809"/>
    <w:rsid w:val="00FE638F"/>
    <w:rsid w:val="00FE7FC7"/>
    <w:rsid w:val="00FF623E"/>
    <w:rsid w:val="00FF66BF"/>
    <w:rsid w:val="00FF79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F3F9974"/>
  <w15:chartTrackingRefBased/>
  <w15:docId w15:val="{8ADA7F23-C437-4FBF-B072-717AB17EB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3651"/>
  </w:style>
  <w:style w:type="paragraph" w:styleId="Heading1">
    <w:name w:val="heading 1"/>
    <w:basedOn w:val="Normal"/>
    <w:next w:val="Normal"/>
    <w:link w:val="Heading1Char"/>
    <w:uiPriority w:val="9"/>
    <w:qFormat/>
    <w:rsid w:val="00C43651"/>
    <w:pPr>
      <w:keepNext/>
      <w:keepLines/>
      <w:numPr>
        <w:numId w:val="18"/>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C43651"/>
    <w:pPr>
      <w:keepNext/>
      <w:keepLines/>
      <w:numPr>
        <w:ilvl w:val="1"/>
        <w:numId w:val="18"/>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C43651"/>
    <w:pPr>
      <w:keepNext/>
      <w:keepLines/>
      <w:numPr>
        <w:ilvl w:val="2"/>
        <w:numId w:val="18"/>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C43651"/>
    <w:pPr>
      <w:keepNext/>
      <w:keepLines/>
      <w:numPr>
        <w:ilvl w:val="3"/>
        <w:numId w:val="18"/>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C43651"/>
    <w:pPr>
      <w:keepNext/>
      <w:keepLines/>
      <w:numPr>
        <w:ilvl w:val="4"/>
        <w:numId w:val="18"/>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C43651"/>
    <w:pPr>
      <w:keepNext/>
      <w:keepLines/>
      <w:numPr>
        <w:ilvl w:val="5"/>
        <w:numId w:val="18"/>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C43651"/>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43651"/>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43651"/>
    <w:pPr>
      <w:keepNext/>
      <w:keepLines/>
      <w:numPr>
        <w:ilvl w:val="8"/>
        <w:numId w:val="1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3651"/>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C43651"/>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C43651"/>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C43651"/>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C43651"/>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C43651"/>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C4365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4365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43651"/>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C43651"/>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C43651"/>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C43651"/>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C43651"/>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C43651"/>
    <w:rPr>
      <w:color w:val="5A5A5A" w:themeColor="text1" w:themeTint="A5"/>
      <w:spacing w:val="10"/>
    </w:rPr>
  </w:style>
  <w:style w:type="character" w:styleId="Strong">
    <w:name w:val="Strong"/>
    <w:basedOn w:val="DefaultParagraphFont"/>
    <w:uiPriority w:val="22"/>
    <w:qFormat/>
    <w:rsid w:val="00C43651"/>
    <w:rPr>
      <w:b/>
      <w:bCs/>
      <w:color w:val="000000" w:themeColor="text1"/>
    </w:rPr>
  </w:style>
  <w:style w:type="character" w:styleId="Emphasis">
    <w:name w:val="Emphasis"/>
    <w:basedOn w:val="DefaultParagraphFont"/>
    <w:uiPriority w:val="20"/>
    <w:qFormat/>
    <w:rsid w:val="00C43651"/>
    <w:rPr>
      <w:i/>
      <w:iCs/>
      <w:color w:val="auto"/>
    </w:rPr>
  </w:style>
  <w:style w:type="paragraph" w:styleId="NoSpacing">
    <w:name w:val="No Spacing"/>
    <w:link w:val="NoSpacingChar"/>
    <w:uiPriority w:val="1"/>
    <w:qFormat/>
    <w:rsid w:val="00C43651"/>
    <w:pPr>
      <w:spacing w:after="0" w:line="240" w:lineRule="auto"/>
    </w:pPr>
  </w:style>
  <w:style w:type="paragraph" w:styleId="Quote">
    <w:name w:val="Quote"/>
    <w:basedOn w:val="Normal"/>
    <w:next w:val="Normal"/>
    <w:link w:val="QuoteChar"/>
    <w:uiPriority w:val="29"/>
    <w:qFormat/>
    <w:rsid w:val="00C43651"/>
    <w:pPr>
      <w:spacing w:before="160"/>
      <w:ind w:left="720" w:right="720"/>
    </w:pPr>
    <w:rPr>
      <w:i/>
      <w:iCs/>
      <w:color w:val="000000" w:themeColor="text1"/>
    </w:rPr>
  </w:style>
  <w:style w:type="character" w:customStyle="1" w:styleId="QuoteChar">
    <w:name w:val="Quote Char"/>
    <w:basedOn w:val="DefaultParagraphFont"/>
    <w:link w:val="Quote"/>
    <w:uiPriority w:val="29"/>
    <w:rsid w:val="00C43651"/>
    <w:rPr>
      <w:i/>
      <w:iCs/>
      <w:color w:val="000000" w:themeColor="text1"/>
    </w:rPr>
  </w:style>
  <w:style w:type="paragraph" w:styleId="IntenseQuote">
    <w:name w:val="Intense Quote"/>
    <w:basedOn w:val="Normal"/>
    <w:next w:val="Normal"/>
    <w:link w:val="IntenseQuoteChar"/>
    <w:uiPriority w:val="30"/>
    <w:qFormat/>
    <w:rsid w:val="00C43651"/>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C43651"/>
    <w:rPr>
      <w:color w:val="000000" w:themeColor="text1"/>
      <w:shd w:val="clear" w:color="auto" w:fill="F2F2F2" w:themeFill="background1" w:themeFillShade="F2"/>
    </w:rPr>
  </w:style>
  <w:style w:type="character" w:styleId="SubtleEmphasis">
    <w:name w:val="Subtle Emphasis"/>
    <w:basedOn w:val="DefaultParagraphFont"/>
    <w:uiPriority w:val="19"/>
    <w:qFormat/>
    <w:rsid w:val="00C43651"/>
    <w:rPr>
      <w:i/>
      <w:iCs/>
      <w:color w:val="404040" w:themeColor="text1" w:themeTint="BF"/>
    </w:rPr>
  </w:style>
  <w:style w:type="character" w:styleId="IntenseEmphasis">
    <w:name w:val="Intense Emphasis"/>
    <w:basedOn w:val="DefaultParagraphFont"/>
    <w:uiPriority w:val="21"/>
    <w:qFormat/>
    <w:rsid w:val="00C43651"/>
    <w:rPr>
      <w:b/>
      <w:bCs/>
      <w:i/>
      <w:iCs/>
      <w:caps/>
    </w:rPr>
  </w:style>
  <w:style w:type="character" w:styleId="SubtleReference">
    <w:name w:val="Subtle Reference"/>
    <w:basedOn w:val="DefaultParagraphFont"/>
    <w:uiPriority w:val="31"/>
    <w:qFormat/>
    <w:rsid w:val="00C43651"/>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C43651"/>
    <w:rPr>
      <w:b/>
      <w:bCs/>
      <w:smallCaps/>
      <w:u w:val="single"/>
    </w:rPr>
  </w:style>
  <w:style w:type="character" w:styleId="BookTitle">
    <w:name w:val="Book Title"/>
    <w:basedOn w:val="DefaultParagraphFont"/>
    <w:uiPriority w:val="33"/>
    <w:qFormat/>
    <w:rsid w:val="00C43651"/>
    <w:rPr>
      <w:b w:val="0"/>
      <w:bCs w:val="0"/>
      <w:smallCaps/>
      <w:spacing w:val="5"/>
    </w:rPr>
  </w:style>
  <w:style w:type="paragraph" w:styleId="TOCHeading">
    <w:name w:val="TOC Heading"/>
    <w:basedOn w:val="Heading1"/>
    <w:next w:val="Normal"/>
    <w:uiPriority w:val="39"/>
    <w:unhideWhenUsed/>
    <w:qFormat/>
    <w:rsid w:val="00C43651"/>
    <w:pPr>
      <w:outlineLvl w:val="9"/>
    </w:pPr>
  </w:style>
  <w:style w:type="character" w:customStyle="1" w:styleId="NoSpacingChar">
    <w:name w:val="No Spacing Char"/>
    <w:basedOn w:val="DefaultParagraphFont"/>
    <w:link w:val="NoSpacing"/>
    <w:uiPriority w:val="1"/>
    <w:rsid w:val="00021D8F"/>
  </w:style>
  <w:style w:type="paragraph" w:styleId="Header">
    <w:name w:val="header"/>
    <w:basedOn w:val="Normal"/>
    <w:link w:val="HeaderChar"/>
    <w:uiPriority w:val="99"/>
    <w:unhideWhenUsed/>
    <w:rsid w:val="00021D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1D8F"/>
  </w:style>
  <w:style w:type="paragraph" w:styleId="Footer">
    <w:name w:val="footer"/>
    <w:basedOn w:val="Normal"/>
    <w:link w:val="FooterChar"/>
    <w:uiPriority w:val="99"/>
    <w:unhideWhenUsed/>
    <w:rsid w:val="00021D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1D8F"/>
  </w:style>
  <w:style w:type="paragraph" w:styleId="TOC1">
    <w:name w:val="toc 1"/>
    <w:basedOn w:val="Normal"/>
    <w:next w:val="Normal"/>
    <w:autoRedefine/>
    <w:uiPriority w:val="39"/>
    <w:unhideWhenUsed/>
    <w:rsid w:val="00021D8F"/>
    <w:pPr>
      <w:spacing w:after="100"/>
    </w:pPr>
  </w:style>
  <w:style w:type="character" w:styleId="Hyperlink">
    <w:name w:val="Hyperlink"/>
    <w:basedOn w:val="DefaultParagraphFont"/>
    <w:uiPriority w:val="99"/>
    <w:unhideWhenUsed/>
    <w:rsid w:val="00021D8F"/>
    <w:rPr>
      <w:color w:val="0563C1" w:themeColor="hyperlink"/>
      <w:u w:val="single"/>
    </w:rPr>
  </w:style>
  <w:style w:type="paragraph" w:styleId="TOC3">
    <w:name w:val="toc 3"/>
    <w:basedOn w:val="Normal"/>
    <w:next w:val="Normal"/>
    <w:autoRedefine/>
    <w:uiPriority w:val="39"/>
    <w:unhideWhenUsed/>
    <w:rsid w:val="00C7789B"/>
    <w:pPr>
      <w:spacing w:after="100"/>
      <w:ind w:left="400"/>
    </w:pPr>
  </w:style>
  <w:style w:type="character" w:styleId="UnresolvedMention">
    <w:name w:val="Unresolved Mention"/>
    <w:basedOn w:val="DefaultParagraphFont"/>
    <w:uiPriority w:val="99"/>
    <w:semiHidden/>
    <w:unhideWhenUsed/>
    <w:rsid w:val="006A793E"/>
    <w:rPr>
      <w:color w:val="605E5C"/>
      <w:shd w:val="clear" w:color="auto" w:fill="E1DFDD"/>
    </w:rPr>
  </w:style>
  <w:style w:type="character" w:styleId="FollowedHyperlink">
    <w:name w:val="FollowedHyperlink"/>
    <w:basedOn w:val="DefaultParagraphFont"/>
    <w:uiPriority w:val="99"/>
    <w:semiHidden/>
    <w:unhideWhenUsed/>
    <w:rsid w:val="006A793E"/>
    <w:rPr>
      <w:color w:val="954F72" w:themeColor="followedHyperlink"/>
      <w:u w:val="single"/>
    </w:rPr>
  </w:style>
  <w:style w:type="paragraph" w:styleId="ListParagraph">
    <w:name w:val="List Paragraph"/>
    <w:basedOn w:val="Normal"/>
    <w:uiPriority w:val="34"/>
    <w:qFormat/>
    <w:rsid w:val="007B0D0E"/>
    <w:pPr>
      <w:ind w:left="720"/>
      <w:contextualSpacing/>
    </w:pPr>
  </w:style>
  <w:style w:type="paragraph" w:customStyle="1" w:styleId="EndNoteBibliographyTitle">
    <w:name w:val="EndNote Bibliography Title"/>
    <w:basedOn w:val="Normal"/>
    <w:link w:val="EndNoteBibliographyTitleChar"/>
    <w:rsid w:val="00884A47"/>
    <w:pPr>
      <w:spacing w:after="0"/>
      <w:jc w:val="center"/>
    </w:pPr>
    <w:rPr>
      <w:rFonts w:ascii="Calibri" w:hAnsi="Calibri" w:cs="Calibri"/>
      <w:noProof/>
      <w:sz w:val="20"/>
      <w:lang w:val="en-US"/>
    </w:rPr>
  </w:style>
  <w:style w:type="character" w:customStyle="1" w:styleId="EndNoteBibliographyTitleChar">
    <w:name w:val="EndNote Bibliography Title Char"/>
    <w:basedOn w:val="DefaultParagraphFont"/>
    <w:link w:val="EndNoteBibliographyTitle"/>
    <w:rsid w:val="00884A47"/>
    <w:rPr>
      <w:rFonts w:ascii="Calibri" w:hAnsi="Calibri" w:cs="Calibri"/>
      <w:noProof/>
      <w:sz w:val="20"/>
      <w:lang w:val="en-US"/>
    </w:rPr>
  </w:style>
  <w:style w:type="paragraph" w:customStyle="1" w:styleId="EndNoteBibliography">
    <w:name w:val="EndNote Bibliography"/>
    <w:basedOn w:val="Normal"/>
    <w:link w:val="EndNoteBibliographyChar"/>
    <w:rsid w:val="00884A47"/>
    <w:pPr>
      <w:spacing w:line="240" w:lineRule="auto"/>
    </w:pPr>
    <w:rPr>
      <w:rFonts w:ascii="Calibri" w:hAnsi="Calibri" w:cs="Calibri"/>
      <w:noProof/>
      <w:sz w:val="20"/>
      <w:lang w:val="en-US"/>
    </w:rPr>
  </w:style>
  <w:style w:type="character" w:customStyle="1" w:styleId="EndNoteBibliographyChar">
    <w:name w:val="EndNote Bibliography Char"/>
    <w:basedOn w:val="DefaultParagraphFont"/>
    <w:link w:val="EndNoteBibliography"/>
    <w:rsid w:val="00884A47"/>
    <w:rPr>
      <w:rFonts w:ascii="Calibri" w:hAnsi="Calibri" w:cs="Calibri"/>
      <w:noProof/>
      <w:sz w:val="20"/>
      <w:lang w:val="en-US"/>
    </w:rPr>
  </w:style>
  <w:style w:type="character" w:styleId="PlaceholderText">
    <w:name w:val="Placeholder Text"/>
    <w:basedOn w:val="DefaultParagraphFont"/>
    <w:uiPriority w:val="99"/>
    <w:semiHidden/>
    <w:rsid w:val="009B51D3"/>
    <w:rPr>
      <w:color w:val="808080"/>
    </w:rPr>
  </w:style>
  <w:style w:type="paragraph" w:styleId="TOC2">
    <w:name w:val="toc 2"/>
    <w:basedOn w:val="Normal"/>
    <w:next w:val="Normal"/>
    <w:autoRedefine/>
    <w:uiPriority w:val="39"/>
    <w:unhideWhenUsed/>
    <w:rsid w:val="00C97F1F"/>
    <w:pPr>
      <w:spacing w:after="100"/>
      <w:ind w:left="200"/>
    </w:pPr>
  </w:style>
  <w:style w:type="paragraph" w:styleId="NormalWeb">
    <w:name w:val="Normal (Web)"/>
    <w:basedOn w:val="Normal"/>
    <w:uiPriority w:val="99"/>
    <w:unhideWhenUsed/>
    <w:rsid w:val="00313A4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C712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C7125F"/>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F57A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57A6"/>
    <w:rPr>
      <w:sz w:val="20"/>
      <w:szCs w:val="20"/>
    </w:rPr>
  </w:style>
  <w:style w:type="character" w:styleId="FootnoteReference">
    <w:name w:val="footnote reference"/>
    <w:basedOn w:val="DefaultParagraphFont"/>
    <w:uiPriority w:val="99"/>
    <w:semiHidden/>
    <w:unhideWhenUsed/>
    <w:rsid w:val="00CF57A6"/>
    <w:rPr>
      <w:vertAlign w:val="superscript"/>
    </w:rPr>
  </w:style>
  <w:style w:type="character" w:styleId="LineNumber">
    <w:name w:val="line number"/>
    <w:basedOn w:val="DefaultParagraphFont"/>
    <w:uiPriority w:val="99"/>
    <w:semiHidden/>
    <w:unhideWhenUsed/>
    <w:rsid w:val="00030D86"/>
  </w:style>
  <w:style w:type="table" w:styleId="TableGrid">
    <w:name w:val="Table Grid"/>
    <w:basedOn w:val="TableNormal"/>
    <w:uiPriority w:val="39"/>
    <w:rsid w:val="00775A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4E41B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362421">
      <w:bodyDiv w:val="1"/>
      <w:marLeft w:val="0"/>
      <w:marRight w:val="0"/>
      <w:marTop w:val="0"/>
      <w:marBottom w:val="0"/>
      <w:divBdr>
        <w:top w:val="none" w:sz="0" w:space="0" w:color="auto"/>
        <w:left w:val="none" w:sz="0" w:space="0" w:color="auto"/>
        <w:bottom w:val="none" w:sz="0" w:space="0" w:color="auto"/>
        <w:right w:val="none" w:sz="0" w:space="0" w:color="auto"/>
      </w:divBdr>
    </w:div>
    <w:div w:id="438794615">
      <w:bodyDiv w:val="1"/>
      <w:marLeft w:val="0"/>
      <w:marRight w:val="0"/>
      <w:marTop w:val="0"/>
      <w:marBottom w:val="0"/>
      <w:divBdr>
        <w:top w:val="none" w:sz="0" w:space="0" w:color="auto"/>
        <w:left w:val="none" w:sz="0" w:space="0" w:color="auto"/>
        <w:bottom w:val="none" w:sz="0" w:space="0" w:color="auto"/>
        <w:right w:val="none" w:sz="0" w:space="0" w:color="auto"/>
      </w:divBdr>
    </w:div>
    <w:div w:id="439952623">
      <w:bodyDiv w:val="1"/>
      <w:marLeft w:val="0"/>
      <w:marRight w:val="0"/>
      <w:marTop w:val="0"/>
      <w:marBottom w:val="0"/>
      <w:divBdr>
        <w:top w:val="none" w:sz="0" w:space="0" w:color="auto"/>
        <w:left w:val="none" w:sz="0" w:space="0" w:color="auto"/>
        <w:bottom w:val="none" w:sz="0" w:space="0" w:color="auto"/>
        <w:right w:val="none" w:sz="0" w:space="0" w:color="auto"/>
      </w:divBdr>
    </w:div>
    <w:div w:id="1296569155">
      <w:bodyDiv w:val="1"/>
      <w:marLeft w:val="0"/>
      <w:marRight w:val="0"/>
      <w:marTop w:val="0"/>
      <w:marBottom w:val="0"/>
      <w:divBdr>
        <w:top w:val="none" w:sz="0" w:space="0" w:color="auto"/>
        <w:left w:val="none" w:sz="0" w:space="0" w:color="auto"/>
        <w:bottom w:val="none" w:sz="0" w:space="0" w:color="auto"/>
        <w:right w:val="none" w:sz="0" w:space="0" w:color="auto"/>
      </w:divBdr>
    </w:div>
    <w:div w:id="1520315328">
      <w:bodyDiv w:val="1"/>
      <w:marLeft w:val="0"/>
      <w:marRight w:val="0"/>
      <w:marTop w:val="0"/>
      <w:marBottom w:val="0"/>
      <w:divBdr>
        <w:top w:val="none" w:sz="0" w:space="0" w:color="auto"/>
        <w:left w:val="none" w:sz="0" w:space="0" w:color="auto"/>
        <w:bottom w:val="none" w:sz="0" w:space="0" w:color="auto"/>
        <w:right w:val="none" w:sz="0" w:space="0" w:color="auto"/>
      </w:divBdr>
    </w:div>
    <w:div w:id="1682511269">
      <w:bodyDiv w:val="1"/>
      <w:marLeft w:val="0"/>
      <w:marRight w:val="0"/>
      <w:marTop w:val="0"/>
      <w:marBottom w:val="0"/>
      <w:divBdr>
        <w:top w:val="none" w:sz="0" w:space="0" w:color="auto"/>
        <w:left w:val="none" w:sz="0" w:space="0" w:color="auto"/>
        <w:bottom w:val="none" w:sz="0" w:space="0" w:color="auto"/>
        <w:right w:val="none" w:sz="0" w:space="0" w:color="auto"/>
      </w:divBdr>
    </w:div>
    <w:div w:id="1842889334">
      <w:bodyDiv w:val="1"/>
      <w:marLeft w:val="0"/>
      <w:marRight w:val="0"/>
      <w:marTop w:val="0"/>
      <w:marBottom w:val="0"/>
      <w:divBdr>
        <w:top w:val="none" w:sz="0" w:space="0" w:color="auto"/>
        <w:left w:val="none" w:sz="0" w:space="0" w:color="auto"/>
        <w:bottom w:val="none" w:sz="0" w:space="0" w:color="auto"/>
        <w:right w:val="none" w:sz="0" w:space="0" w:color="auto"/>
      </w:divBdr>
    </w:div>
    <w:div w:id="1988121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png"/><Relationship Id="rId26" Type="http://schemas.openxmlformats.org/officeDocument/2006/relationships/image" Target="media/image12.emf"/><Relationship Id="rId39" Type="http://schemas.openxmlformats.org/officeDocument/2006/relationships/image" Target="media/image24.png"/><Relationship Id="rId21" Type="http://schemas.openxmlformats.org/officeDocument/2006/relationships/image" Target="media/image9.emf"/><Relationship Id="rId34" Type="http://schemas.openxmlformats.org/officeDocument/2006/relationships/image" Target="media/image19.png"/><Relationship Id="rId42" Type="http://schemas.openxmlformats.org/officeDocument/2006/relationships/hyperlink" Target="https://www.youtube.com/watch?v=EFg3u_E6eHU"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oleObject" Target="embeddings/oleObject2.bin"/><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hyperlink" Target="https://medium.com/mobile-app-development-publication/blurring-image-algorithm-example-in-android-cec81911cd5e" TargetMode="External"/><Relationship Id="rId45"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image" Target="media/image10.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6.pn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oleObject" Target="embeddings/oleObject1.bin"/><Relationship Id="rId22" Type="http://schemas.openxmlformats.org/officeDocument/2006/relationships/oleObject" Target="embeddings/oleObject3.bin"/><Relationship Id="rId27" Type="http://schemas.openxmlformats.org/officeDocument/2006/relationships/package" Target="embeddings/Microsoft_Excel_Worksheet.xlsx"/><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20https:/github.com/Pascoe007/ScuffedHot"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qiao.github.io/PathFinding.js/visual/%20" TargetMode="Externa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hyperlink" Target="http://theory.stanford.edu/~amitp/GameProgramming/Heuristics.htm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2ADFC178A994835ACE2A66A957B3910"/>
        <w:category>
          <w:name w:val="General"/>
          <w:gallery w:val="placeholder"/>
        </w:category>
        <w:types>
          <w:type w:val="bbPlcHdr"/>
        </w:types>
        <w:behaviors>
          <w:behavior w:val="content"/>
        </w:behaviors>
        <w:guid w:val="{EAED182B-44DC-4302-8B1D-BF2B6547ECEB}"/>
      </w:docPartPr>
      <w:docPartBody>
        <w:p w:rsidR="00BF76E6" w:rsidRDefault="005D14BB">
          <w:r w:rsidRPr="00170B2B">
            <w:rPr>
              <w:rStyle w:val="PlaceholderText"/>
            </w:rP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14BB"/>
    <w:rsid w:val="000167B0"/>
    <w:rsid w:val="00107670"/>
    <w:rsid w:val="00140DF4"/>
    <w:rsid w:val="00242DD9"/>
    <w:rsid w:val="00485F26"/>
    <w:rsid w:val="005C3A1A"/>
    <w:rsid w:val="005D14BB"/>
    <w:rsid w:val="005E602C"/>
    <w:rsid w:val="006970B7"/>
    <w:rsid w:val="0070563F"/>
    <w:rsid w:val="007416B2"/>
    <w:rsid w:val="007819F5"/>
    <w:rsid w:val="008659EE"/>
    <w:rsid w:val="008F65B1"/>
    <w:rsid w:val="00977621"/>
    <w:rsid w:val="00A9173C"/>
    <w:rsid w:val="00A9463F"/>
    <w:rsid w:val="00AC5587"/>
    <w:rsid w:val="00AE0F5C"/>
    <w:rsid w:val="00B80965"/>
    <w:rsid w:val="00B86737"/>
    <w:rsid w:val="00BF76E6"/>
    <w:rsid w:val="00D24B4A"/>
    <w:rsid w:val="00D260A7"/>
    <w:rsid w:val="00DC4991"/>
    <w:rsid w:val="00DE4B2B"/>
    <w:rsid w:val="00E22E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260A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05-07T00:00:00</PublishDate>
  <Abstract/>
  <CompanyAddress/>
  <CompanyPhone/>
  <CompanyFax/>
  <CompanyEmail>17828121</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79629BF-B880-4BD4-B99D-8B4D2FD60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0</TotalTime>
  <Pages>31</Pages>
  <Words>11752</Words>
  <Characters>66992</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Computer Project</vt:lpstr>
    </vt:vector>
  </TitlesOfParts>
  <Company/>
  <LinksUpToDate>false</LinksUpToDate>
  <CharactersWithSpaces>78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uter Project</dc:title>
  <dc:subject>COmputer Science for Games</dc:subject>
  <dc:creator>Jacob Pascoe - 17828121</dc:creator>
  <cp:keywords/>
  <dc:description/>
  <cp:lastModifiedBy>Jacob Pascoe</cp:lastModifiedBy>
  <cp:revision>874</cp:revision>
  <cp:lastPrinted>2021-01-09T15:50:00Z</cp:lastPrinted>
  <dcterms:created xsi:type="dcterms:W3CDTF">2021-03-30T14:53:00Z</dcterms:created>
  <dcterms:modified xsi:type="dcterms:W3CDTF">2021-04-22T11:27:00Z</dcterms:modified>
</cp:coreProperties>
</file>